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D9AA98" w14:textId="55B0D300" w:rsidR="00115BF0" w:rsidRPr="00115BF0" w:rsidRDefault="00115BF0" w:rsidP="00115BF0">
      <w:pPr>
        <w:spacing w:after="0" w:line="240" w:lineRule="auto"/>
        <w:ind w:left="-567" w:right="-648"/>
        <w:outlineLvl w:val="1"/>
        <w:rPr>
          <w:rFonts w:ascii="Arial" w:eastAsia="Times New Roman" w:hAnsi="Arial" w:cs="Arial"/>
          <w:b/>
          <w:bCs/>
          <w:lang w:eastAsia="es-AR"/>
        </w:rPr>
      </w:pPr>
      <w:r w:rsidRPr="00115BF0">
        <w:rPr>
          <w:rFonts w:ascii="Arial" w:eastAsia="Times New Roman" w:hAnsi="Arial" w:cs="Arial"/>
          <w:b/>
          <w:bCs/>
          <w:lang w:eastAsia="es-AR"/>
        </w:rPr>
        <w:t>Sugar sweetened beverages attributable disease burden and the potential impact of policy interventions: a systematic review of epidemiological and decision models</w:t>
      </w:r>
    </w:p>
    <w:p w14:paraId="4866BB7E" w14:textId="2C723E7F" w:rsidR="00A45439" w:rsidRPr="00B94E6E" w:rsidRDefault="00A45439" w:rsidP="00B94E6E">
      <w:pPr>
        <w:spacing w:after="0" w:line="240" w:lineRule="auto"/>
        <w:ind w:left="-567" w:right="-648"/>
        <w:outlineLvl w:val="1"/>
        <w:rPr>
          <w:rFonts w:ascii="Arial" w:eastAsia="Times New Roman" w:hAnsi="Arial" w:cs="Arial"/>
          <w:b/>
          <w:bCs/>
          <w:lang w:eastAsia="es-AR"/>
        </w:rPr>
      </w:pPr>
    </w:p>
    <w:p w14:paraId="0FE6BCFB" w14:textId="77777777" w:rsidR="00BF493E" w:rsidRPr="003E416B" w:rsidRDefault="00BF493E" w:rsidP="00BF493E">
      <w:pPr>
        <w:spacing w:after="0" w:line="240" w:lineRule="auto"/>
        <w:outlineLvl w:val="1"/>
        <w:rPr>
          <w:rFonts w:ascii="Arial" w:eastAsia="Times New Roman" w:hAnsi="Arial" w:cs="Arial"/>
          <w:bCs/>
          <w:sz w:val="18"/>
          <w:szCs w:val="18"/>
          <w:lang w:eastAsia="es-AR"/>
        </w:rPr>
      </w:pPr>
    </w:p>
    <w:p w14:paraId="2EF508C5" w14:textId="77777777" w:rsidR="00CF3CED" w:rsidRPr="00CF3CED" w:rsidRDefault="00CF3CED" w:rsidP="00CF3CED">
      <w:pPr>
        <w:spacing w:after="0" w:line="240" w:lineRule="auto"/>
        <w:ind w:left="-567" w:right="-648"/>
        <w:outlineLvl w:val="1"/>
        <w:rPr>
          <w:rFonts w:ascii="Arial" w:eastAsia="Times New Roman" w:hAnsi="Arial" w:cs="Arial"/>
          <w:b/>
          <w:bCs/>
          <w:lang w:eastAsia="es-AR"/>
        </w:rPr>
      </w:pPr>
      <w:r w:rsidRPr="00CF3CED">
        <w:rPr>
          <w:rFonts w:ascii="Arial" w:eastAsia="Times New Roman" w:hAnsi="Arial" w:cs="Arial"/>
          <w:b/>
          <w:bCs/>
          <w:lang w:eastAsia="es-AR"/>
        </w:rPr>
        <w:t>Supplementary information</w:t>
      </w:r>
    </w:p>
    <w:p w14:paraId="7D375CDE" w14:textId="77777777" w:rsidR="00CF3CED" w:rsidRPr="00CF3CED" w:rsidRDefault="00CF3CED" w:rsidP="00CF3CED">
      <w:pPr>
        <w:spacing w:after="0" w:line="240" w:lineRule="auto"/>
        <w:ind w:left="-567" w:right="-648"/>
        <w:outlineLvl w:val="1"/>
        <w:rPr>
          <w:rFonts w:ascii="Arial" w:eastAsia="Times New Roman" w:hAnsi="Arial" w:cs="Arial"/>
          <w:b/>
          <w:bCs/>
          <w:lang w:eastAsia="es-AR"/>
        </w:rPr>
      </w:pPr>
    </w:p>
    <w:p w14:paraId="157F4C6D" w14:textId="54BCF1E1" w:rsidR="00CF3CED" w:rsidRDefault="00CF3CED" w:rsidP="00CF3CED">
      <w:pPr>
        <w:pStyle w:val="Prrafodelista"/>
        <w:numPr>
          <w:ilvl w:val="0"/>
          <w:numId w:val="4"/>
        </w:numPr>
        <w:spacing w:after="0" w:line="240" w:lineRule="auto"/>
        <w:ind w:left="-284" w:right="-648" w:hanging="283"/>
        <w:outlineLvl w:val="1"/>
        <w:rPr>
          <w:rFonts w:ascii="Arial" w:eastAsia="Times New Roman" w:hAnsi="Arial" w:cs="Arial"/>
          <w:b/>
          <w:bCs/>
          <w:lang w:eastAsia="es-AR"/>
        </w:rPr>
      </w:pPr>
      <w:r w:rsidRPr="00CF3CED">
        <w:rPr>
          <w:rFonts w:ascii="Arial" w:eastAsia="Times New Roman" w:hAnsi="Arial" w:cs="Arial"/>
          <w:b/>
          <w:bCs/>
          <w:lang w:eastAsia="es-AR"/>
        </w:rPr>
        <w:t>Search Strategy</w:t>
      </w:r>
    </w:p>
    <w:p w14:paraId="6F982CD0" w14:textId="56D3C1EA" w:rsidR="00CF3CED" w:rsidRDefault="00CF3CED" w:rsidP="00CF3CED">
      <w:pPr>
        <w:spacing w:after="0" w:line="240" w:lineRule="auto"/>
        <w:ind w:right="-648"/>
        <w:outlineLvl w:val="1"/>
        <w:rPr>
          <w:rFonts w:ascii="Arial" w:eastAsia="Times New Roman" w:hAnsi="Arial" w:cs="Arial"/>
          <w:b/>
          <w:bCs/>
          <w:lang w:eastAsia="es-AR"/>
        </w:rPr>
      </w:pPr>
    </w:p>
    <w:p w14:paraId="24CE6F2A" w14:textId="77777777" w:rsidR="00CF3CED" w:rsidRPr="00736B92" w:rsidRDefault="00CF3CED" w:rsidP="00CF3CED">
      <w:pPr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b/>
          <w:color w:val="0A0905"/>
          <w:sz w:val="20"/>
          <w:szCs w:val="20"/>
          <w:lang w:eastAsia="es-AR"/>
        </w:rPr>
        <w:t>MEDLINE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 xml:space="preserve"> (Ovid MEDLINE(R) Epub Ahead of Print, In-Process &amp; Other Non-Indexed Citations, Ovid MEDLINE(R) Daily and Ovid MEDLINE(R) 1946 to Present)</w:t>
      </w:r>
    </w:p>
    <w:p w14:paraId="0C3377C8" w14:textId="77777777" w:rsidR="00CF3CED" w:rsidRPr="00736B92" w:rsidRDefault="00CF3CED" w:rsidP="00CF3CED">
      <w:pPr>
        <w:tabs>
          <w:tab w:val="left" w:pos="383"/>
          <w:tab w:val="left" w:pos="3128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Models, Economic/ 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</w:r>
    </w:p>
    <w:p w14:paraId="2D86F24C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conomic Model*.ti,ab. </w:t>
      </w:r>
    </w:p>
    <w:p w14:paraId="2D0A21C1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conometric Model*.ti,ab. </w:t>
      </w:r>
    </w:p>
    <w:p w14:paraId="78BDC246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Decision Analy*.ti,ab. </w:t>
      </w:r>
    </w:p>
    <w:p w14:paraId="608A6537" w14:textId="77777777" w:rsidR="00CF3CED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Cost-Benefit Analysis/ </w:t>
      </w:r>
    </w:p>
    <w:p w14:paraId="13530984" w14:textId="2A10C60B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ost Benefit.ti,ab. </w:t>
      </w:r>
    </w:p>
    <w:p w14:paraId="73A0B869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ost Effectiv*.ti,ab. </w:t>
      </w:r>
    </w:p>
    <w:p w14:paraId="77CF7B7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omparative Risk.ti,ab. </w:t>
      </w:r>
    </w:p>
    <w:p w14:paraId="6DC0970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Risk Assess*.ti,ab. </w:t>
      </w:r>
    </w:p>
    <w:p w14:paraId="106E4800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DALY*.ti,ab. </w:t>
      </w:r>
    </w:p>
    <w:p w14:paraId="71CCEFDB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QALY*.ti,ab. </w:t>
      </w:r>
    </w:p>
    <w:p w14:paraId="5E1A85D0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Policy Model.ti,ab. </w:t>
      </w:r>
    </w:p>
    <w:p w14:paraId="3A8C741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Mathematical Model*.ti,ab. </w:t>
      </w:r>
    </w:p>
    <w:p w14:paraId="394DCBE1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Mathematical Analys*.ti,ab. </w:t>
      </w:r>
    </w:p>
    <w:p w14:paraId="78933B72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Public Health Model*.ti,ab. </w:t>
      </w:r>
    </w:p>
    <w:p w14:paraId="435C73E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Public Health Intervention*.ti,ab. </w:t>
      </w:r>
    </w:p>
    <w:p w14:paraId="4CD76FE9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Modelling.ti,ab. </w:t>
      </w:r>
    </w:p>
    <w:p w14:paraId="7FED154F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Policy Evaluation*.ti,ab. </w:t>
      </w:r>
    </w:p>
    <w:p w14:paraId="4557657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Markov Chains/ </w:t>
      </w:r>
    </w:p>
    <w:p w14:paraId="44DC8A7B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Markov.ti,ab. </w:t>
      </w:r>
    </w:p>
    <w:p w14:paraId="5BB95B03" w14:textId="77777777" w:rsidR="00CF3CED" w:rsidRPr="00115BF0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val="es-AR" w:eastAsia="es-AR"/>
        </w:rPr>
      </w:pPr>
      <w:r w:rsidRPr="00115BF0">
        <w:rPr>
          <w:rFonts w:eastAsia="Times New Roman" w:cstheme="minorHAnsi"/>
          <w:color w:val="0A0905"/>
          <w:sz w:val="20"/>
          <w:szCs w:val="20"/>
          <w:lang w:val="es-AR" w:eastAsia="es-AR"/>
        </w:rPr>
        <w:t>21</w:t>
      </w:r>
      <w:r w:rsidRPr="00115BF0">
        <w:rPr>
          <w:rFonts w:eastAsia="Times New Roman" w:cstheme="minorHAnsi"/>
          <w:color w:val="0A0905"/>
          <w:sz w:val="20"/>
          <w:szCs w:val="20"/>
          <w:lang w:val="es-AR" w:eastAsia="es-AR"/>
        </w:rPr>
        <w:tab/>
        <w:t xml:space="preserve">exp Monte Carlo Method/ </w:t>
      </w:r>
    </w:p>
    <w:p w14:paraId="70E5631F" w14:textId="77777777" w:rsidR="00CF3CED" w:rsidRPr="00115BF0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val="es-AR" w:eastAsia="es-AR"/>
        </w:rPr>
      </w:pPr>
      <w:r w:rsidRPr="00115BF0">
        <w:rPr>
          <w:rFonts w:eastAsia="Times New Roman" w:cstheme="minorHAnsi"/>
          <w:color w:val="0A0905"/>
          <w:sz w:val="20"/>
          <w:szCs w:val="20"/>
          <w:lang w:val="es-AR" w:eastAsia="es-AR"/>
        </w:rPr>
        <w:t>22</w:t>
      </w:r>
      <w:r w:rsidRPr="00115BF0">
        <w:rPr>
          <w:rFonts w:eastAsia="Times New Roman" w:cstheme="minorHAnsi"/>
          <w:color w:val="0A0905"/>
          <w:sz w:val="20"/>
          <w:szCs w:val="20"/>
          <w:lang w:val="es-AR" w:eastAsia="es-AR"/>
        </w:rPr>
        <w:tab/>
        <w:t xml:space="preserve">Monte Carlo.ti,ab. </w:t>
      </w:r>
    </w:p>
    <w:p w14:paraId="2B187EB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Regression Analysis/ </w:t>
      </w:r>
    </w:p>
    <w:p w14:paraId="65C22664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Regression Analy*.ti,ab. </w:t>
      </w:r>
    </w:p>
    <w:p w14:paraId="6447CA74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Models, Statistical/ </w:t>
      </w:r>
    </w:p>
    <w:p w14:paraId="312EB535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tatistical Model*.ti,ab. </w:t>
      </w:r>
    </w:p>
    <w:p w14:paraId="67EA8FC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Probabilistic Model*.ti,ab. </w:t>
      </w:r>
    </w:p>
    <w:p w14:paraId="2C9A200E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or/1-27 </w:t>
      </w:r>
    </w:p>
    <w:p w14:paraId="2FCC885D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2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Burden.ti,ab. </w:t>
      </w:r>
    </w:p>
    <w:p w14:paraId="54981201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Attributable*.ti,ab. </w:t>
      </w:r>
    </w:p>
    <w:p w14:paraId="68F78F5F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ocietal Cost*.ti,ab. </w:t>
      </w:r>
    </w:p>
    <w:p w14:paraId="7C4415A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or/29-31 </w:t>
      </w:r>
    </w:p>
    <w:p w14:paraId="5AFEFE2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Model*.ti,ab. </w:t>
      </w:r>
    </w:p>
    <w:p w14:paraId="03692CC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stimat*.ti,ab. </w:t>
      </w:r>
    </w:p>
    <w:p w14:paraId="74E6DB5A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Projection*.ti,ab. </w:t>
      </w:r>
    </w:p>
    <w:p w14:paraId="5779F37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</w:r>
      <w:r w:rsidRPr="00736B92">
        <w:rPr>
          <w:rFonts w:cstheme="minorHAnsi"/>
          <w:sz w:val="20"/>
          <w:szCs w:val="20"/>
          <w:lang w:eastAsia="es-AR"/>
        </w:rPr>
        <w:t>Projecting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 xml:space="preserve">.ti,ab. </w:t>
      </w:r>
    </w:p>
    <w:p w14:paraId="7C7E3275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or/33-36 </w:t>
      </w:r>
    </w:p>
    <w:p w14:paraId="1062B9FA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32 and 37 </w:t>
      </w:r>
    </w:p>
    <w:p w14:paraId="36856EE2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3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28 or 38 </w:t>
      </w:r>
    </w:p>
    <w:p w14:paraId="37FB9D62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Carbonated Beverages/ </w:t>
      </w:r>
    </w:p>
    <w:p w14:paraId="4AD184CE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oda*.ti,ab. </w:t>
      </w:r>
    </w:p>
    <w:p w14:paraId="62E0A242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arbonated Beverage*.ti,ab. </w:t>
      </w:r>
    </w:p>
    <w:p w14:paraId="5EBDAC7F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lastRenderedPageBreak/>
        <w:t>4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arbonated Drink*.ti,ab. </w:t>
      </w:r>
    </w:p>
    <w:p w14:paraId="2D8F5AE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SB.ti,ab. </w:t>
      </w:r>
    </w:p>
    <w:p w14:paraId="6F9F36CB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arbonated Drink*.ti,ab. </w:t>
      </w:r>
    </w:p>
    <w:p w14:paraId="4A05F2A5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oft Drink*.ti,ab. </w:t>
      </w:r>
    </w:p>
    <w:p w14:paraId="613A892B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oft Beverage*.ti,ab. </w:t>
      </w:r>
    </w:p>
    <w:p w14:paraId="1DAD1FAC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weetened Drink*.ti,ab. </w:t>
      </w:r>
    </w:p>
    <w:p w14:paraId="15A4D64A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4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weetened Beverage*.ti,ab. </w:t>
      </w:r>
    </w:p>
    <w:p w14:paraId="6FBD8F5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ugared Drink*.ti,ab. </w:t>
      </w:r>
    </w:p>
    <w:p w14:paraId="56305711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ugary Drink*.ti,ab. </w:t>
      </w:r>
    </w:p>
    <w:p w14:paraId="17890105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ugared Beverage*.ti,ab. </w:t>
      </w:r>
    </w:p>
    <w:p w14:paraId="7DF8C81F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ugary Beverage*.ti,ab. </w:t>
      </w:r>
    </w:p>
    <w:p w14:paraId="4C224D04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ola.ti,ab. </w:t>
      </w:r>
    </w:p>
    <w:p w14:paraId="5AF160C0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port Drink*.ti,ab. </w:t>
      </w:r>
    </w:p>
    <w:p w14:paraId="79199ED5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port Beverage*.ti,ab. </w:t>
      </w:r>
    </w:p>
    <w:p w14:paraId="66EF3F99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Fruit Drink*.ti,ab. </w:t>
      </w:r>
    </w:p>
    <w:p w14:paraId="0367B1EB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Fruit Beverage*.ti,ab. </w:t>
      </w:r>
    </w:p>
    <w:p w14:paraId="3C2135F9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5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"Fruit and Vegetable Juices"/ </w:t>
      </w:r>
    </w:p>
    <w:p w14:paraId="612074BC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Juice*.ti,ab. </w:t>
      </w:r>
    </w:p>
    <w:p w14:paraId="352B43FD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Fizzy Drink*.ti,ab. </w:t>
      </w:r>
    </w:p>
    <w:p w14:paraId="57DC05C5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Fizzy Beverage*.ti,ab. </w:t>
      </w:r>
    </w:p>
    <w:p w14:paraId="2ED62DA2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or/40-62 </w:t>
      </w:r>
    </w:p>
    <w:p w14:paraId="69A17C3C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Sweetening Agents/ </w:t>
      </w:r>
    </w:p>
    <w:p w14:paraId="7328089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Dietary Sugars/ </w:t>
      </w:r>
    </w:p>
    <w:p w14:paraId="61DDD621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yrupe*.ti,ab. </w:t>
      </w:r>
    </w:p>
    <w:p w14:paraId="166C8B07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Sucrose*.ti,ab. </w:t>
      </w:r>
    </w:p>
    <w:p w14:paraId="5D1E599E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Fructose*.ti,ab. </w:t>
      </w:r>
    </w:p>
    <w:p w14:paraId="7060E69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6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or/64-68 </w:t>
      </w:r>
    </w:p>
    <w:p w14:paraId="507A8FFC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Beverage*.ti,ab. </w:t>
      </w:r>
    </w:p>
    <w:p w14:paraId="08F296AF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Drink*.ti,ab. </w:t>
      </w:r>
    </w:p>
    <w:p w14:paraId="5D8B6CC6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70 or 71 </w:t>
      </w:r>
    </w:p>
    <w:p w14:paraId="48D8C06B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69 and 72 </w:t>
      </w:r>
    </w:p>
    <w:p w14:paraId="3E5AB691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63 or 73 </w:t>
      </w:r>
    </w:p>
    <w:p w14:paraId="391AAF85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Diabetes Mellitus/ </w:t>
      </w:r>
    </w:p>
    <w:p w14:paraId="4FCC48CC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Diabetes.ti,ab. </w:t>
      </w:r>
    </w:p>
    <w:p w14:paraId="6B119EE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Diabetic*.ti,ab. </w:t>
      </w:r>
    </w:p>
    <w:p w14:paraId="1E095012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Overweight/ </w:t>
      </w:r>
    </w:p>
    <w:p w14:paraId="665181B4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7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Obes*.ti,ab. </w:t>
      </w:r>
    </w:p>
    <w:p w14:paraId="5FE9B4F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Overweight.ti,ab. </w:t>
      </w:r>
    </w:p>
    <w:p w14:paraId="23CFB0F6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Body Mass Index/ </w:t>
      </w:r>
    </w:p>
    <w:p w14:paraId="71C4894F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BMI.ti,ab. </w:t>
      </w:r>
    </w:p>
    <w:p w14:paraId="1BD4818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Cardiovascular Diseases/ </w:t>
      </w:r>
    </w:p>
    <w:p w14:paraId="4279EC30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ardiovascular.ti,ab. </w:t>
      </w:r>
    </w:p>
    <w:p w14:paraId="5A66C69A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VD.ti,ab. </w:t>
      </w:r>
    </w:p>
    <w:p w14:paraId="33DDE1A1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Heart Disease*.ti,ab. </w:t>
      </w:r>
    </w:p>
    <w:p w14:paraId="6225B59A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Dental Caries/ </w:t>
      </w:r>
    </w:p>
    <w:p w14:paraId="5BB4C629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Dental Decay.ti,ab. </w:t>
      </w:r>
    </w:p>
    <w:p w14:paraId="4122FE58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8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aries.ti,ab. </w:t>
      </w:r>
    </w:p>
    <w:p w14:paraId="76843B93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Neoplasms/ </w:t>
      </w:r>
    </w:p>
    <w:p w14:paraId="49EE6CCA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Neoplas*.ti,ab. </w:t>
      </w:r>
    </w:p>
    <w:p w14:paraId="5AD05AEC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2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ancer.ti,ab. </w:t>
      </w:r>
    </w:p>
    <w:p w14:paraId="063CEBE6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3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Tumor*.ti,ab. </w:t>
      </w:r>
    </w:p>
    <w:p w14:paraId="6A329A10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4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Tumour*.ti,ab. </w:t>
      </w:r>
    </w:p>
    <w:p w14:paraId="324D4AE7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5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Carcinom*.ti,ab. </w:t>
      </w:r>
    </w:p>
    <w:p w14:paraId="5A3F59C1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lastRenderedPageBreak/>
        <w:t>96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Malignan*.ti,ab. </w:t>
      </w:r>
    </w:p>
    <w:p w14:paraId="4B633926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7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exp Hypertension/ </w:t>
      </w:r>
    </w:p>
    <w:p w14:paraId="38944032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8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Hypertens*.ti,ab. </w:t>
      </w:r>
    </w:p>
    <w:p w14:paraId="2A6F8C64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99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Blood Pressure.ti,ab. </w:t>
      </w:r>
    </w:p>
    <w:p w14:paraId="1469A415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00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or/75-99 </w:t>
      </w:r>
    </w:p>
    <w:p w14:paraId="33C8859B" w14:textId="77777777" w:rsidR="00CF3CED" w:rsidRPr="00736B92" w:rsidRDefault="00CF3CED" w:rsidP="00CF3CED">
      <w:pPr>
        <w:tabs>
          <w:tab w:val="left" w:pos="383"/>
        </w:tabs>
        <w:spacing w:after="0" w:line="240" w:lineRule="auto"/>
        <w:ind w:left="-567"/>
        <w:rPr>
          <w:rFonts w:eastAsia="Times New Roman" w:cstheme="minorHAnsi"/>
          <w:color w:val="0A0905"/>
          <w:sz w:val="20"/>
          <w:szCs w:val="20"/>
          <w:lang w:eastAsia="es-AR"/>
        </w:rPr>
      </w:pP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>101</w:t>
      </w:r>
      <w:r w:rsidRPr="00736B92">
        <w:rPr>
          <w:rFonts w:eastAsia="Times New Roman" w:cstheme="minorHAnsi"/>
          <w:color w:val="0A0905"/>
          <w:sz w:val="20"/>
          <w:szCs w:val="20"/>
          <w:lang w:eastAsia="es-AR"/>
        </w:rPr>
        <w:tab/>
        <w:t xml:space="preserve">39 and 74 and 100 </w:t>
      </w:r>
    </w:p>
    <w:p w14:paraId="393B7141" w14:textId="77777777" w:rsidR="00CF3CED" w:rsidRPr="00736B92" w:rsidRDefault="00CF3CED" w:rsidP="00CF3CED">
      <w:pPr>
        <w:ind w:left="-567"/>
        <w:rPr>
          <w:rFonts w:cstheme="minorHAnsi"/>
          <w:sz w:val="20"/>
          <w:szCs w:val="20"/>
        </w:rPr>
      </w:pPr>
    </w:p>
    <w:p w14:paraId="38748ECC" w14:textId="77777777" w:rsidR="00CF3CED" w:rsidRPr="00736B92" w:rsidRDefault="00CF3CED" w:rsidP="00CF3CED">
      <w:pPr>
        <w:ind w:left="-567"/>
        <w:rPr>
          <w:rFonts w:cstheme="minorHAnsi"/>
          <w:b/>
          <w:sz w:val="20"/>
          <w:szCs w:val="20"/>
        </w:rPr>
      </w:pPr>
      <w:r w:rsidRPr="00736B92">
        <w:rPr>
          <w:rFonts w:cstheme="minorHAnsi"/>
          <w:b/>
          <w:sz w:val="20"/>
          <w:szCs w:val="20"/>
        </w:rPr>
        <w:t>Cochrane (Wiley)</w:t>
      </w:r>
    </w:p>
    <w:p w14:paraId="6A970D2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ID</w:t>
      </w:r>
      <w:r w:rsidRPr="00736B92">
        <w:rPr>
          <w:rFonts w:cstheme="minorHAnsi"/>
          <w:sz w:val="20"/>
          <w:szCs w:val="20"/>
        </w:rPr>
        <w:tab/>
        <w:t>Search</w:t>
      </w:r>
      <w:r w:rsidRPr="00736B92">
        <w:rPr>
          <w:rFonts w:cstheme="minorHAnsi"/>
          <w:sz w:val="20"/>
          <w:szCs w:val="20"/>
        </w:rPr>
        <w:tab/>
        <w:t>Hits</w:t>
      </w:r>
    </w:p>
    <w:p w14:paraId="3FE1C58D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</w:t>
      </w:r>
      <w:r w:rsidRPr="00736B92">
        <w:rPr>
          <w:rFonts w:cstheme="minorHAnsi"/>
          <w:sz w:val="20"/>
          <w:szCs w:val="20"/>
        </w:rPr>
        <w:tab/>
        <w:t>MeSH descriptor: [Models, Economic] explode all trees</w:t>
      </w:r>
      <w:r w:rsidRPr="00736B92">
        <w:rPr>
          <w:rFonts w:cstheme="minorHAnsi"/>
          <w:sz w:val="20"/>
          <w:szCs w:val="20"/>
        </w:rPr>
        <w:tab/>
      </w:r>
    </w:p>
    <w:p w14:paraId="5364874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</w:t>
      </w:r>
      <w:r w:rsidRPr="00736B92">
        <w:rPr>
          <w:rFonts w:cstheme="minorHAnsi"/>
          <w:sz w:val="20"/>
          <w:szCs w:val="20"/>
        </w:rPr>
        <w:tab/>
        <w:t>Economic Model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52A61BC3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</w:t>
      </w:r>
      <w:r w:rsidRPr="00736B92">
        <w:rPr>
          <w:rFonts w:cstheme="minorHAnsi"/>
          <w:sz w:val="20"/>
          <w:szCs w:val="20"/>
        </w:rPr>
        <w:tab/>
        <w:t>Econometric Model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983DC6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</w:t>
      </w:r>
      <w:r w:rsidRPr="00736B92">
        <w:rPr>
          <w:rFonts w:cstheme="minorHAnsi"/>
          <w:sz w:val="20"/>
          <w:szCs w:val="20"/>
        </w:rPr>
        <w:tab/>
        <w:t>Decision Analy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2AC6AE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</w:t>
      </w:r>
      <w:r w:rsidRPr="00736B92">
        <w:rPr>
          <w:rFonts w:cstheme="minorHAnsi"/>
          <w:sz w:val="20"/>
          <w:szCs w:val="20"/>
        </w:rPr>
        <w:tab/>
        <w:t>MeSH descriptor: [Cost-Benefit Analysis] explode all trees</w:t>
      </w:r>
      <w:r w:rsidRPr="00736B92">
        <w:rPr>
          <w:rFonts w:cstheme="minorHAnsi"/>
          <w:sz w:val="20"/>
          <w:szCs w:val="20"/>
        </w:rPr>
        <w:tab/>
      </w:r>
    </w:p>
    <w:p w14:paraId="0B8F4026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</w:t>
      </w:r>
      <w:r w:rsidRPr="00736B92">
        <w:rPr>
          <w:rFonts w:cstheme="minorHAnsi"/>
          <w:sz w:val="20"/>
          <w:szCs w:val="20"/>
        </w:rPr>
        <w:tab/>
        <w:t>Cost Benefit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119CA5C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</w:t>
      </w:r>
      <w:r w:rsidRPr="00736B92">
        <w:rPr>
          <w:rFonts w:cstheme="minorHAnsi"/>
          <w:sz w:val="20"/>
          <w:szCs w:val="20"/>
        </w:rPr>
        <w:tab/>
        <w:t>Cost Effectiv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191ABEC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</w:t>
      </w:r>
      <w:r w:rsidRPr="00736B92">
        <w:rPr>
          <w:rFonts w:cstheme="minorHAnsi"/>
          <w:sz w:val="20"/>
          <w:szCs w:val="20"/>
        </w:rPr>
        <w:tab/>
        <w:t>Comparative Risk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C7D5FA5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</w:t>
      </w:r>
      <w:r w:rsidRPr="00736B92">
        <w:rPr>
          <w:rFonts w:cstheme="minorHAnsi"/>
          <w:sz w:val="20"/>
          <w:szCs w:val="20"/>
        </w:rPr>
        <w:tab/>
        <w:t>Risk Assess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0CAE76D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0</w:t>
      </w:r>
      <w:r w:rsidRPr="00736B92">
        <w:rPr>
          <w:rFonts w:cstheme="minorHAnsi"/>
          <w:sz w:val="20"/>
          <w:szCs w:val="20"/>
        </w:rPr>
        <w:tab/>
        <w:t>DALY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31D1A10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1</w:t>
      </w:r>
      <w:r w:rsidRPr="00736B92">
        <w:rPr>
          <w:rFonts w:cstheme="minorHAnsi"/>
          <w:sz w:val="20"/>
          <w:szCs w:val="20"/>
        </w:rPr>
        <w:tab/>
        <w:t>QALY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E7DAD01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2</w:t>
      </w:r>
      <w:r w:rsidRPr="00736B92">
        <w:rPr>
          <w:rFonts w:cstheme="minorHAnsi"/>
          <w:sz w:val="20"/>
          <w:szCs w:val="20"/>
        </w:rPr>
        <w:tab/>
        <w:t>Policy Model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662ED5C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3</w:t>
      </w:r>
      <w:r w:rsidRPr="00736B92">
        <w:rPr>
          <w:rFonts w:cstheme="minorHAnsi"/>
          <w:sz w:val="20"/>
          <w:szCs w:val="20"/>
        </w:rPr>
        <w:tab/>
        <w:t>Mathematical Model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5C38AEC6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4</w:t>
      </w:r>
      <w:r w:rsidRPr="00736B92">
        <w:rPr>
          <w:rFonts w:cstheme="minorHAnsi"/>
          <w:sz w:val="20"/>
          <w:szCs w:val="20"/>
        </w:rPr>
        <w:tab/>
        <w:t>Mathematical Analys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595BF4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5</w:t>
      </w:r>
      <w:r w:rsidRPr="00736B92">
        <w:rPr>
          <w:rFonts w:cstheme="minorHAnsi"/>
          <w:sz w:val="20"/>
          <w:szCs w:val="20"/>
        </w:rPr>
        <w:tab/>
        <w:t>Public Health Model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5CD8602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6</w:t>
      </w:r>
      <w:r w:rsidRPr="00736B92">
        <w:rPr>
          <w:rFonts w:cstheme="minorHAnsi"/>
          <w:sz w:val="20"/>
          <w:szCs w:val="20"/>
        </w:rPr>
        <w:tab/>
        <w:t>Public Health Intervention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3EDDC68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7</w:t>
      </w:r>
      <w:r w:rsidRPr="00736B92">
        <w:rPr>
          <w:rFonts w:cstheme="minorHAnsi"/>
          <w:sz w:val="20"/>
          <w:szCs w:val="20"/>
        </w:rPr>
        <w:tab/>
        <w:t>Modelling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72D87F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8</w:t>
      </w:r>
      <w:r w:rsidRPr="00736B92">
        <w:rPr>
          <w:rFonts w:cstheme="minorHAnsi"/>
          <w:sz w:val="20"/>
          <w:szCs w:val="20"/>
        </w:rPr>
        <w:tab/>
        <w:t>Policy Evaluation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8C667F2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9</w:t>
      </w:r>
      <w:r w:rsidRPr="00736B92">
        <w:rPr>
          <w:rFonts w:cstheme="minorHAnsi"/>
          <w:sz w:val="20"/>
          <w:szCs w:val="20"/>
        </w:rPr>
        <w:tab/>
        <w:t>MeSH descriptor: [Markov Chains] explode all trees</w:t>
      </w:r>
      <w:r w:rsidRPr="00736B92">
        <w:rPr>
          <w:rFonts w:cstheme="minorHAnsi"/>
          <w:sz w:val="20"/>
          <w:szCs w:val="20"/>
        </w:rPr>
        <w:tab/>
      </w:r>
    </w:p>
    <w:p w14:paraId="6E8E9ED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0</w:t>
      </w:r>
      <w:r w:rsidRPr="00736B92">
        <w:rPr>
          <w:rFonts w:cstheme="minorHAnsi"/>
          <w:sz w:val="20"/>
          <w:szCs w:val="20"/>
        </w:rPr>
        <w:tab/>
        <w:t>Markov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0711FC8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1</w:t>
      </w:r>
      <w:r w:rsidRPr="00736B92">
        <w:rPr>
          <w:rFonts w:cstheme="minorHAnsi"/>
          <w:sz w:val="20"/>
          <w:szCs w:val="20"/>
        </w:rPr>
        <w:tab/>
        <w:t>MeSH descriptor: [Monte Carlo Method] explode all trees</w:t>
      </w:r>
      <w:r w:rsidRPr="00736B92">
        <w:rPr>
          <w:rFonts w:cstheme="minorHAnsi"/>
          <w:sz w:val="20"/>
          <w:szCs w:val="20"/>
        </w:rPr>
        <w:tab/>
      </w:r>
    </w:p>
    <w:p w14:paraId="3EDD2EF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2</w:t>
      </w:r>
      <w:r w:rsidRPr="00736B92">
        <w:rPr>
          <w:rFonts w:cstheme="minorHAnsi"/>
          <w:sz w:val="20"/>
          <w:szCs w:val="20"/>
        </w:rPr>
        <w:tab/>
        <w:t>Monte Carlo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65FCEEA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3</w:t>
      </w:r>
      <w:r w:rsidRPr="00736B92">
        <w:rPr>
          <w:rFonts w:cstheme="minorHAnsi"/>
          <w:sz w:val="20"/>
          <w:szCs w:val="20"/>
        </w:rPr>
        <w:tab/>
        <w:t>MeSH descriptor: [Regression Analysis] explode all trees</w:t>
      </w:r>
      <w:r w:rsidRPr="00736B92">
        <w:rPr>
          <w:rFonts w:cstheme="minorHAnsi"/>
          <w:sz w:val="20"/>
          <w:szCs w:val="20"/>
        </w:rPr>
        <w:tab/>
      </w:r>
    </w:p>
    <w:p w14:paraId="6491B348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4</w:t>
      </w:r>
      <w:r w:rsidRPr="00736B92">
        <w:rPr>
          <w:rFonts w:cstheme="minorHAnsi"/>
          <w:sz w:val="20"/>
          <w:szCs w:val="20"/>
        </w:rPr>
        <w:tab/>
        <w:t>Regression Analy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497CDE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5</w:t>
      </w:r>
      <w:r w:rsidRPr="00736B92">
        <w:rPr>
          <w:rFonts w:cstheme="minorHAnsi"/>
          <w:sz w:val="20"/>
          <w:szCs w:val="20"/>
        </w:rPr>
        <w:tab/>
        <w:t>MeSH descriptor: [Models, Statistical] explode all trees</w:t>
      </w:r>
      <w:r w:rsidRPr="00736B92">
        <w:rPr>
          <w:rFonts w:cstheme="minorHAnsi"/>
          <w:sz w:val="20"/>
          <w:szCs w:val="20"/>
        </w:rPr>
        <w:tab/>
      </w:r>
    </w:p>
    <w:p w14:paraId="0EC34E0C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6</w:t>
      </w:r>
      <w:r w:rsidRPr="00736B92">
        <w:rPr>
          <w:rFonts w:cstheme="minorHAnsi"/>
          <w:sz w:val="20"/>
          <w:szCs w:val="20"/>
        </w:rPr>
        <w:tab/>
        <w:t>Statistical Model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595D322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7</w:t>
      </w:r>
      <w:r w:rsidRPr="00736B92">
        <w:rPr>
          <w:rFonts w:cstheme="minorHAnsi"/>
          <w:sz w:val="20"/>
          <w:szCs w:val="20"/>
        </w:rPr>
        <w:tab/>
        <w:t>Probabilistic Model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FD1C913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8</w:t>
      </w:r>
      <w:r w:rsidRPr="00736B92">
        <w:rPr>
          <w:rFonts w:cstheme="minorHAnsi"/>
          <w:sz w:val="20"/>
          <w:szCs w:val="20"/>
        </w:rPr>
        <w:tab/>
        <w:t xml:space="preserve">#1 or #2 or #3 or #4 or #5 or #6 or #7 or #8 or #9 or #10 or #11 or #12 or #13 or #14 or #15 or #16 or #17 or #18 or #19 or #20 or #21 or #22 or #23 or #24 or #25 or #26 or #27 </w:t>
      </w:r>
      <w:r w:rsidRPr="00736B92">
        <w:rPr>
          <w:rFonts w:cstheme="minorHAnsi"/>
          <w:sz w:val="20"/>
          <w:szCs w:val="20"/>
        </w:rPr>
        <w:tab/>
      </w:r>
    </w:p>
    <w:p w14:paraId="7E1B8BF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9</w:t>
      </w:r>
      <w:r w:rsidRPr="00736B92">
        <w:rPr>
          <w:rFonts w:cstheme="minorHAnsi"/>
          <w:sz w:val="20"/>
          <w:szCs w:val="20"/>
        </w:rPr>
        <w:tab/>
        <w:t>Burden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1D6113A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0</w:t>
      </w:r>
      <w:r w:rsidRPr="00736B92">
        <w:rPr>
          <w:rFonts w:cstheme="minorHAnsi"/>
          <w:sz w:val="20"/>
          <w:szCs w:val="20"/>
        </w:rPr>
        <w:tab/>
        <w:t>Attributabl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C5F870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1</w:t>
      </w:r>
      <w:r w:rsidRPr="00736B92">
        <w:rPr>
          <w:rFonts w:cstheme="minorHAnsi"/>
          <w:sz w:val="20"/>
          <w:szCs w:val="20"/>
        </w:rPr>
        <w:tab/>
        <w:t>Societal Cost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7CD0BA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2</w:t>
      </w:r>
      <w:r w:rsidRPr="00736B92">
        <w:rPr>
          <w:rFonts w:cstheme="minorHAnsi"/>
          <w:sz w:val="20"/>
          <w:szCs w:val="20"/>
        </w:rPr>
        <w:tab/>
        <w:t xml:space="preserve">#29 or #30 or #31 </w:t>
      </w:r>
      <w:r w:rsidRPr="00736B92">
        <w:rPr>
          <w:rFonts w:cstheme="minorHAnsi"/>
          <w:sz w:val="20"/>
          <w:szCs w:val="20"/>
        </w:rPr>
        <w:tab/>
      </w:r>
    </w:p>
    <w:p w14:paraId="20445E1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3</w:t>
      </w:r>
      <w:r w:rsidRPr="00736B92">
        <w:rPr>
          <w:rFonts w:cstheme="minorHAnsi"/>
          <w:sz w:val="20"/>
          <w:szCs w:val="20"/>
        </w:rPr>
        <w:tab/>
        <w:t>Model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9DAB33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4</w:t>
      </w:r>
      <w:r w:rsidRPr="00736B92">
        <w:rPr>
          <w:rFonts w:cstheme="minorHAnsi"/>
          <w:sz w:val="20"/>
          <w:szCs w:val="20"/>
        </w:rPr>
        <w:tab/>
        <w:t>Estimat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561AC99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5</w:t>
      </w:r>
      <w:r w:rsidRPr="00736B92">
        <w:rPr>
          <w:rFonts w:cstheme="minorHAnsi"/>
          <w:sz w:val="20"/>
          <w:szCs w:val="20"/>
        </w:rPr>
        <w:tab/>
        <w:t>Projection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5CB42960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6</w:t>
      </w:r>
      <w:r w:rsidRPr="00736B92">
        <w:rPr>
          <w:rFonts w:cstheme="minorHAnsi"/>
          <w:sz w:val="20"/>
          <w:szCs w:val="20"/>
        </w:rPr>
        <w:tab/>
        <w:t>Projecting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6A43653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7</w:t>
      </w:r>
      <w:r w:rsidRPr="00736B92">
        <w:rPr>
          <w:rFonts w:cstheme="minorHAnsi"/>
          <w:sz w:val="20"/>
          <w:szCs w:val="20"/>
        </w:rPr>
        <w:tab/>
        <w:t xml:space="preserve">#33 or #34 or #35 or #36 </w:t>
      </w:r>
      <w:r w:rsidRPr="00736B92">
        <w:rPr>
          <w:rFonts w:cstheme="minorHAnsi"/>
          <w:sz w:val="20"/>
          <w:szCs w:val="20"/>
        </w:rPr>
        <w:tab/>
      </w:r>
    </w:p>
    <w:p w14:paraId="64C4B796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8</w:t>
      </w:r>
      <w:r w:rsidRPr="00736B92">
        <w:rPr>
          <w:rFonts w:cstheme="minorHAnsi"/>
          <w:sz w:val="20"/>
          <w:szCs w:val="20"/>
        </w:rPr>
        <w:tab/>
        <w:t xml:space="preserve">#32 and #37 </w:t>
      </w:r>
      <w:r w:rsidRPr="00736B92">
        <w:rPr>
          <w:rFonts w:cstheme="minorHAnsi"/>
          <w:sz w:val="20"/>
          <w:szCs w:val="20"/>
        </w:rPr>
        <w:tab/>
        <w:t>#39</w:t>
      </w:r>
      <w:r w:rsidRPr="00736B92">
        <w:rPr>
          <w:rFonts w:cstheme="minorHAnsi"/>
          <w:sz w:val="20"/>
          <w:szCs w:val="20"/>
        </w:rPr>
        <w:tab/>
        <w:t xml:space="preserve">#28 or #38 </w:t>
      </w:r>
      <w:r w:rsidRPr="00736B92">
        <w:rPr>
          <w:rFonts w:cstheme="minorHAnsi"/>
          <w:sz w:val="20"/>
          <w:szCs w:val="20"/>
        </w:rPr>
        <w:tab/>
      </w:r>
    </w:p>
    <w:p w14:paraId="69C3E07D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0</w:t>
      </w:r>
      <w:r w:rsidRPr="00736B92">
        <w:rPr>
          <w:rFonts w:cstheme="minorHAnsi"/>
          <w:sz w:val="20"/>
          <w:szCs w:val="20"/>
        </w:rPr>
        <w:tab/>
        <w:t>MeSH descriptor: [Carbonated Beverages] explode all trees</w:t>
      </w:r>
      <w:r w:rsidRPr="00736B92">
        <w:rPr>
          <w:rFonts w:cstheme="minorHAnsi"/>
          <w:sz w:val="20"/>
          <w:szCs w:val="20"/>
        </w:rPr>
        <w:tab/>
      </w:r>
    </w:p>
    <w:p w14:paraId="1A8803F0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1</w:t>
      </w:r>
      <w:r w:rsidRPr="00736B92">
        <w:rPr>
          <w:rFonts w:cstheme="minorHAnsi"/>
          <w:sz w:val="20"/>
          <w:szCs w:val="20"/>
        </w:rPr>
        <w:tab/>
        <w:t>Soda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F0BD092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2</w:t>
      </w:r>
      <w:r w:rsidRPr="00736B92">
        <w:rPr>
          <w:rFonts w:cstheme="minorHAnsi"/>
          <w:sz w:val="20"/>
          <w:szCs w:val="20"/>
        </w:rPr>
        <w:tab/>
        <w:t>Carbonated 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334D6EB2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lastRenderedPageBreak/>
        <w:t>#43</w:t>
      </w:r>
      <w:r w:rsidRPr="00736B92">
        <w:rPr>
          <w:rFonts w:cstheme="minorHAnsi"/>
          <w:sz w:val="20"/>
          <w:szCs w:val="20"/>
        </w:rPr>
        <w:tab/>
        <w:t>Carbonated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3C9C6DA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4</w:t>
      </w:r>
      <w:r w:rsidRPr="00736B92">
        <w:rPr>
          <w:rFonts w:cstheme="minorHAnsi"/>
          <w:sz w:val="20"/>
          <w:szCs w:val="20"/>
        </w:rPr>
        <w:tab/>
        <w:t>SSB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58280C2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5</w:t>
      </w:r>
      <w:r w:rsidRPr="00736B92">
        <w:rPr>
          <w:rFonts w:cstheme="minorHAnsi"/>
          <w:sz w:val="20"/>
          <w:szCs w:val="20"/>
        </w:rPr>
        <w:tab/>
        <w:t>Carbonated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1366A4D0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6</w:t>
      </w:r>
      <w:r w:rsidRPr="00736B92">
        <w:rPr>
          <w:rFonts w:cstheme="minorHAnsi"/>
          <w:sz w:val="20"/>
          <w:szCs w:val="20"/>
        </w:rPr>
        <w:tab/>
        <w:t>Soft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3CD69F8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7</w:t>
      </w:r>
      <w:r w:rsidRPr="00736B92">
        <w:rPr>
          <w:rFonts w:cstheme="minorHAnsi"/>
          <w:sz w:val="20"/>
          <w:szCs w:val="20"/>
        </w:rPr>
        <w:tab/>
        <w:t>Soft 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5A6747F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8</w:t>
      </w:r>
      <w:r w:rsidRPr="00736B92">
        <w:rPr>
          <w:rFonts w:cstheme="minorHAnsi"/>
          <w:sz w:val="20"/>
          <w:szCs w:val="20"/>
        </w:rPr>
        <w:tab/>
        <w:t>Sweetened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74034F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9</w:t>
      </w:r>
      <w:r w:rsidRPr="00736B92">
        <w:rPr>
          <w:rFonts w:cstheme="minorHAnsi"/>
          <w:sz w:val="20"/>
          <w:szCs w:val="20"/>
        </w:rPr>
        <w:tab/>
        <w:t>Sweetened 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53C624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0</w:t>
      </w:r>
      <w:r w:rsidRPr="00736B92">
        <w:rPr>
          <w:rFonts w:cstheme="minorHAnsi"/>
          <w:sz w:val="20"/>
          <w:szCs w:val="20"/>
        </w:rPr>
        <w:tab/>
        <w:t>Sugared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8927436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1</w:t>
      </w:r>
      <w:r w:rsidRPr="00736B92">
        <w:rPr>
          <w:rFonts w:cstheme="minorHAnsi"/>
          <w:sz w:val="20"/>
          <w:szCs w:val="20"/>
        </w:rPr>
        <w:tab/>
        <w:t>Sugary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25812D96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2</w:t>
      </w:r>
      <w:r w:rsidRPr="00736B92">
        <w:rPr>
          <w:rFonts w:cstheme="minorHAnsi"/>
          <w:sz w:val="20"/>
          <w:szCs w:val="20"/>
        </w:rPr>
        <w:tab/>
        <w:t>Sugared 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7BE919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3</w:t>
      </w:r>
      <w:r w:rsidRPr="00736B92">
        <w:rPr>
          <w:rFonts w:cstheme="minorHAnsi"/>
          <w:sz w:val="20"/>
          <w:szCs w:val="20"/>
        </w:rPr>
        <w:tab/>
        <w:t>Sugary 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14E4D767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4</w:t>
      </w:r>
      <w:r w:rsidRPr="00736B92">
        <w:rPr>
          <w:rFonts w:cstheme="minorHAnsi"/>
          <w:sz w:val="20"/>
          <w:szCs w:val="20"/>
        </w:rPr>
        <w:tab/>
        <w:t>Cola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2A285A12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5</w:t>
      </w:r>
      <w:r w:rsidRPr="00736B92">
        <w:rPr>
          <w:rFonts w:cstheme="minorHAnsi"/>
          <w:sz w:val="20"/>
          <w:szCs w:val="20"/>
        </w:rPr>
        <w:tab/>
        <w:t>Sport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9141B3C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6</w:t>
      </w:r>
      <w:r w:rsidRPr="00736B92">
        <w:rPr>
          <w:rFonts w:cstheme="minorHAnsi"/>
          <w:sz w:val="20"/>
          <w:szCs w:val="20"/>
        </w:rPr>
        <w:tab/>
        <w:t>Sport 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365BD90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7</w:t>
      </w:r>
      <w:r w:rsidRPr="00736B92">
        <w:rPr>
          <w:rFonts w:cstheme="minorHAnsi"/>
          <w:sz w:val="20"/>
          <w:szCs w:val="20"/>
        </w:rPr>
        <w:tab/>
        <w:t>Fruit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31262550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8</w:t>
      </w:r>
      <w:r w:rsidRPr="00736B92">
        <w:rPr>
          <w:rFonts w:cstheme="minorHAnsi"/>
          <w:sz w:val="20"/>
          <w:szCs w:val="20"/>
        </w:rPr>
        <w:tab/>
        <w:t>Fruit 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1F724C66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9</w:t>
      </w:r>
      <w:r w:rsidRPr="00736B92">
        <w:rPr>
          <w:rFonts w:cstheme="minorHAnsi"/>
          <w:sz w:val="20"/>
          <w:szCs w:val="20"/>
        </w:rPr>
        <w:tab/>
        <w:t>MeSH descriptor: [Fruit and Vegetable Juices] explode all trees</w:t>
      </w:r>
      <w:r w:rsidRPr="00736B92">
        <w:rPr>
          <w:rFonts w:cstheme="minorHAnsi"/>
          <w:sz w:val="20"/>
          <w:szCs w:val="20"/>
        </w:rPr>
        <w:tab/>
      </w:r>
    </w:p>
    <w:p w14:paraId="7EE9B2D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0</w:t>
      </w:r>
      <w:r w:rsidRPr="00736B92">
        <w:rPr>
          <w:rFonts w:cstheme="minorHAnsi"/>
          <w:sz w:val="20"/>
          <w:szCs w:val="20"/>
        </w:rPr>
        <w:tab/>
        <w:t>Juic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67E5DA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1</w:t>
      </w:r>
      <w:r w:rsidRPr="00736B92">
        <w:rPr>
          <w:rFonts w:cstheme="minorHAnsi"/>
          <w:sz w:val="20"/>
          <w:szCs w:val="20"/>
        </w:rPr>
        <w:tab/>
        <w:t>Fizzy 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18DCE75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2</w:t>
      </w:r>
      <w:r w:rsidRPr="00736B92">
        <w:rPr>
          <w:rFonts w:cstheme="minorHAnsi"/>
          <w:sz w:val="20"/>
          <w:szCs w:val="20"/>
        </w:rPr>
        <w:tab/>
        <w:t>Fizzy 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DA44D4C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3</w:t>
      </w:r>
      <w:r w:rsidRPr="00736B92">
        <w:rPr>
          <w:rFonts w:cstheme="minorHAnsi"/>
          <w:sz w:val="20"/>
          <w:szCs w:val="20"/>
        </w:rPr>
        <w:tab/>
        <w:t xml:space="preserve">#40 or #41 or #42 or #43 or #44 or #45 or #46 or #47 or #48 or #49 or #50 or #51 or #52 or #53 or #54 or #55 or #56 or #57 or #58 or #59 or #60 or #61 or #62 </w:t>
      </w:r>
      <w:r w:rsidRPr="00736B92">
        <w:rPr>
          <w:rFonts w:cstheme="minorHAnsi"/>
          <w:sz w:val="20"/>
          <w:szCs w:val="20"/>
        </w:rPr>
        <w:tab/>
      </w:r>
    </w:p>
    <w:p w14:paraId="53364223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4</w:t>
      </w:r>
      <w:r w:rsidRPr="00736B92">
        <w:rPr>
          <w:rFonts w:cstheme="minorHAnsi"/>
          <w:sz w:val="20"/>
          <w:szCs w:val="20"/>
        </w:rPr>
        <w:tab/>
        <w:t>MeSH descriptor: [Sweetening Agents] explode all trees</w:t>
      </w:r>
      <w:r w:rsidRPr="00736B92">
        <w:rPr>
          <w:rFonts w:cstheme="minorHAnsi"/>
          <w:sz w:val="20"/>
          <w:szCs w:val="20"/>
        </w:rPr>
        <w:tab/>
      </w:r>
    </w:p>
    <w:p w14:paraId="6394175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5</w:t>
      </w:r>
      <w:r w:rsidRPr="00736B92">
        <w:rPr>
          <w:rFonts w:cstheme="minorHAnsi"/>
          <w:sz w:val="20"/>
          <w:szCs w:val="20"/>
        </w:rPr>
        <w:tab/>
        <w:t>MeSH descriptor: [Dietary Sugars] explode all trees</w:t>
      </w:r>
      <w:r w:rsidRPr="00736B92">
        <w:rPr>
          <w:rFonts w:cstheme="minorHAnsi"/>
          <w:sz w:val="20"/>
          <w:szCs w:val="20"/>
        </w:rPr>
        <w:tab/>
      </w:r>
    </w:p>
    <w:p w14:paraId="43509AF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6</w:t>
      </w:r>
      <w:r w:rsidRPr="00736B92">
        <w:rPr>
          <w:rFonts w:cstheme="minorHAnsi"/>
          <w:sz w:val="20"/>
          <w:szCs w:val="20"/>
        </w:rPr>
        <w:tab/>
        <w:t>Syrup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6566D5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7</w:t>
      </w:r>
      <w:r w:rsidRPr="00736B92">
        <w:rPr>
          <w:rFonts w:cstheme="minorHAnsi"/>
          <w:sz w:val="20"/>
          <w:szCs w:val="20"/>
        </w:rPr>
        <w:tab/>
        <w:t>Sucros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3CAE955A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8</w:t>
      </w:r>
      <w:r w:rsidRPr="00736B92">
        <w:rPr>
          <w:rFonts w:cstheme="minorHAnsi"/>
          <w:sz w:val="20"/>
          <w:szCs w:val="20"/>
        </w:rPr>
        <w:tab/>
        <w:t>Fructos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10A46E3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9</w:t>
      </w:r>
      <w:r w:rsidRPr="00736B92">
        <w:rPr>
          <w:rFonts w:cstheme="minorHAnsi"/>
          <w:sz w:val="20"/>
          <w:szCs w:val="20"/>
        </w:rPr>
        <w:tab/>
        <w:t xml:space="preserve">#64 or #65 or #66 or #67 or #68 </w:t>
      </w:r>
      <w:r w:rsidRPr="00736B92">
        <w:rPr>
          <w:rFonts w:cstheme="minorHAnsi"/>
          <w:sz w:val="20"/>
          <w:szCs w:val="20"/>
        </w:rPr>
        <w:tab/>
      </w:r>
    </w:p>
    <w:p w14:paraId="0F26247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0</w:t>
      </w:r>
      <w:r w:rsidRPr="00736B92">
        <w:rPr>
          <w:rFonts w:cstheme="minorHAnsi"/>
          <w:sz w:val="20"/>
          <w:szCs w:val="20"/>
        </w:rPr>
        <w:tab/>
        <w:t>Beverag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55241F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1</w:t>
      </w:r>
      <w:r w:rsidRPr="00736B92">
        <w:rPr>
          <w:rFonts w:cstheme="minorHAnsi"/>
          <w:sz w:val="20"/>
          <w:szCs w:val="20"/>
        </w:rPr>
        <w:tab/>
        <w:t>Drink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FBAC021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2</w:t>
      </w:r>
      <w:r w:rsidRPr="00736B92">
        <w:rPr>
          <w:rFonts w:cstheme="minorHAnsi"/>
          <w:sz w:val="20"/>
          <w:szCs w:val="20"/>
        </w:rPr>
        <w:tab/>
        <w:t xml:space="preserve">#70 or #71 </w:t>
      </w:r>
      <w:r w:rsidRPr="00736B92">
        <w:rPr>
          <w:rFonts w:cstheme="minorHAnsi"/>
          <w:sz w:val="20"/>
          <w:szCs w:val="20"/>
        </w:rPr>
        <w:tab/>
      </w:r>
    </w:p>
    <w:p w14:paraId="3A69B2CA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3</w:t>
      </w:r>
      <w:r w:rsidRPr="00736B92">
        <w:rPr>
          <w:rFonts w:cstheme="minorHAnsi"/>
          <w:sz w:val="20"/>
          <w:szCs w:val="20"/>
        </w:rPr>
        <w:tab/>
        <w:t xml:space="preserve">#69 and #72 </w:t>
      </w:r>
      <w:r w:rsidRPr="00736B92">
        <w:rPr>
          <w:rFonts w:cstheme="minorHAnsi"/>
          <w:sz w:val="20"/>
          <w:szCs w:val="20"/>
        </w:rPr>
        <w:tab/>
      </w:r>
    </w:p>
    <w:p w14:paraId="03FCD28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4</w:t>
      </w:r>
      <w:r w:rsidRPr="00736B92">
        <w:rPr>
          <w:rFonts w:cstheme="minorHAnsi"/>
          <w:sz w:val="20"/>
          <w:szCs w:val="20"/>
        </w:rPr>
        <w:tab/>
        <w:t xml:space="preserve">#63 or #73 </w:t>
      </w:r>
      <w:r w:rsidRPr="00736B92">
        <w:rPr>
          <w:rFonts w:cstheme="minorHAnsi"/>
          <w:sz w:val="20"/>
          <w:szCs w:val="20"/>
        </w:rPr>
        <w:tab/>
      </w:r>
    </w:p>
    <w:p w14:paraId="1524D158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5</w:t>
      </w:r>
      <w:r w:rsidRPr="00736B92">
        <w:rPr>
          <w:rFonts w:cstheme="minorHAnsi"/>
          <w:sz w:val="20"/>
          <w:szCs w:val="20"/>
        </w:rPr>
        <w:tab/>
        <w:t>MeSH descriptor: [Diabetes Mellitus] explode all trees</w:t>
      </w:r>
      <w:r w:rsidRPr="00736B92">
        <w:rPr>
          <w:rFonts w:cstheme="minorHAnsi"/>
          <w:sz w:val="20"/>
          <w:szCs w:val="20"/>
        </w:rPr>
        <w:tab/>
      </w:r>
    </w:p>
    <w:p w14:paraId="407FEA12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6</w:t>
      </w:r>
      <w:r w:rsidRPr="00736B92">
        <w:rPr>
          <w:rFonts w:cstheme="minorHAnsi"/>
          <w:sz w:val="20"/>
          <w:szCs w:val="20"/>
        </w:rPr>
        <w:tab/>
        <w:t>Diabetes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6438ADC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7</w:t>
      </w:r>
      <w:r w:rsidRPr="00736B92">
        <w:rPr>
          <w:rFonts w:cstheme="minorHAnsi"/>
          <w:sz w:val="20"/>
          <w:szCs w:val="20"/>
        </w:rPr>
        <w:tab/>
        <w:t>Diabetic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832D6FC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8</w:t>
      </w:r>
      <w:r w:rsidRPr="00736B92">
        <w:rPr>
          <w:rFonts w:cstheme="minorHAnsi"/>
          <w:sz w:val="20"/>
          <w:szCs w:val="20"/>
        </w:rPr>
        <w:tab/>
        <w:t>MeSH descriptor: [Overweight] explode all trees</w:t>
      </w:r>
      <w:r w:rsidRPr="00736B92">
        <w:rPr>
          <w:rFonts w:cstheme="minorHAnsi"/>
          <w:sz w:val="20"/>
          <w:szCs w:val="20"/>
        </w:rPr>
        <w:tab/>
      </w:r>
    </w:p>
    <w:p w14:paraId="016E832D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9</w:t>
      </w:r>
      <w:r w:rsidRPr="00736B92">
        <w:rPr>
          <w:rFonts w:cstheme="minorHAnsi"/>
          <w:sz w:val="20"/>
          <w:szCs w:val="20"/>
        </w:rPr>
        <w:tab/>
        <w:t>Obes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7AB11F8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0</w:t>
      </w:r>
      <w:r w:rsidRPr="00736B92">
        <w:rPr>
          <w:rFonts w:cstheme="minorHAnsi"/>
          <w:sz w:val="20"/>
          <w:szCs w:val="20"/>
        </w:rPr>
        <w:tab/>
        <w:t>Overweight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8DD088C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1</w:t>
      </w:r>
      <w:r w:rsidRPr="00736B92">
        <w:rPr>
          <w:rFonts w:cstheme="minorHAnsi"/>
          <w:sz w:val="20"/>
          <w:szCs w:val="20"/>
        </w:rPr>
        <w:tab/>
        <w:t>MeSH descriptor: [Body Mass Index] explode all trees</w:t>
      </w:r>
      <w:r w:rsidRPr="00736B92">
        <w:rPr>
          <w:rFonts w:cstheme="minorHAnsi"/>
          <w:sz w:val="20"/>
          <w:szCs w:val="20"/>
        </w:rPr>
        <w:tab/>
      </w:r>
    </w:p>
    <w:p w14:paraId="629DC3B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2</w:t>
      </w:r>
      <w:r w:rsidRPr="00736B92">
        <w:rPr>
          <w:rFonts w:cstheme="minorHAnsi"/>
          <w:sz w:val="20"/>
          <w:szCs w:val="20"/>
        </w:rPr>
        <w:tab/>
        <w:t>BMI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5969B4A5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3</w:t>
      </w:r>
      <w:r w:rsidRPr="00736B92">
        <w:rPr>
          <w:rFonts w:cstheme="minorHAnsi"/>
          <w:sz w:val="20"/>
          <w:szCs w:val="20"/>
        </w:rPr>
        <w:tab/>
        <w:t>MeSH descriptor: [Cardiovascular Diseases]  explode all trees</w:t>
      </w:r>
      <w:r w:rsidRPr="00736B92">
        <w:rPr>
          <w:rFonts w:cstheme="minorHAnsi"/>
          <w:sz w:val="20"/>
          <w:szCs w:val="20"/>
        </w:rPr>
        <w:tab/>
      </w:r>
    </w:p>
    <w:p w14:paraId="4743F921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4</w:t>
      </w:r>
      <w:r w:rsidRPr="00736B92">
        <w:rPr>
          <w:rFonts w:cstheme="minorHAnsi"/>
          <w:sz w:val="20"/>
          <w:szCs w:val="20"/>
        </w:rPr>
        <w:tab/>
        <w:t>Cardiovascular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15B94301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5</w:t>
      </w:r>
      <w:r w:rsidRPr="00736B92">
        <w:rPr>
          <w:rFonts w:cstheme="minorHAnsi"/>
          <w:sz w:val="20"/>
          <w:szCs w:val="20"/>
        </w:rPr>
        <w:tab/>
        <w:t>CVD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F4C32EF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6</w:t>
      </w:r>
      <w:r w:rsidRPr="00736B92">
        <w:rPr>
          <w:rFonts w:cstheme="minorHAnsi"/>
          <w:sz w:val="20"/>
          <w:szCs w:val="20"/>
        </w:rPr>
        <w:tab/>
        <w:t>Heart Disease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294AF628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7</w:t>
      </w:r>
      <w:r w:rsidRPr="00736B92">
        <w:rPr>
          <w:rFonts w:cstheme="minorHAnsi"/>
          <w:sz w:val="20"/>
          <w:szCs w:val="20"/>
        </w:rPr>
        <w:tab/>
        <w:t>MeSH descriptor: [Dental Caries] explode all trees</w:t>
      </w:r>
      <w:r w:rsidRPr="00736B92">
        <w:rPr>
          <w:rFonts w:cstheme="minorHAnsi"/>
          <w:sz w:val="20"/>
          <w:szCs w:val="20"/>
        </w:rPr>
        <w:tab/>
      </w:r>
    </w:p>
    <w:p w14:paraId="3BD235C5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8</w:t>
      </w:r>
      <w:r w:rsidRPr="00736B92">
        <w:rPr>
          <w:rFonts w:cstheme="minorHAnsi"/>
          <w:sz w:val="20"/>
          <w:szCs w:val="20"/>
        </w:rPr>
        <w:tab/>
        <w:t>Dental Decay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0A65AD3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9</w:t>
      </w:r>
      <w:r w:rsidRPr="00736B92">
        <w:rPr>
          <w:rFonts w:cstheme="minorHAnsi"/>
          <w:sz w:val="20"/>
          <w:szCs w:val="20"/>
        </w:rPr>
        <w:tab/>
        <w:t>Caries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9B31156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0</w:t>
      </w:r>
      <w:r w:rsidRPr="00736B92">
        <w:rPr>
          <w:rFonts w:cstheme="minorHAnsi"/>
          <w:sz w:val="20"/>
          <w:szCs w:val="20"/>
        </w:rPr>
        <w:tab/>
        <w:t>MeSH descriptor: [Neoplasms] explode all trees</w:t>
      </w:r>
      <w:r w:rsidRPr="00736B92">
        <w:rPr>
          <w:rFonts w:cstheme="minorHAnsi"/>
          <w:sz w:val="20"/>
          <w:szCs w:val="20"/>
        </w:rPr>
        <w:tab/>
      </w:r>
    </w:p>
    <w:p w14:paraId="65AD01D5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1</w:t>
      </w:r>
      <w:r w:rsidRPr="00736B92">
        <w:rPr>
          <w:rFonts w:cstheme="minorHAnsi"/>
          <w:sz w:val="20"/>
          <w:szCs w:val="20"/>
        </w:rPr>
        <w:tab/>
        <w:t>Neoplas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392C304E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2</w:t>
      </w:r>
      <w:r w:rsidRPr="00736B92">
        <w:rPr>
          <w:rFonts w:cstheme="minorHAnsi"/>
          <w:sz w:val="20"/>
          <w:szCs w:val="20"/>
        </w:rPr>
        <w:tab/>
        <w:t>Cancer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F45F7B3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3</w:t>
      </w:r>
      <w:r w:rsidRPr="00736B92">
        <w:rPr>
          <w:rFonts w:cstheme="minorHAnsi"/>
          <w:sz w:val="20"/>
          <w:szCs w:val="20"/>
        </w:rPr>
        <w:tab/>
        <w:t>Tumor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A3C864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4</w:t>
      </w:r>
      <w:r w:rsidRPr="00736B92">
        <w:rPr>
          <w:rFonts w:cstheme="minorHAnsi"/>
          <w:sz w:val="20"/>
          <w:szCs w:val="20"/>
        </w:rPr>
        <w:tab/>
        <w:t>Tumour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2EF88CE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lastRenderedPageBreak/>
        <w:t>#95</w:t>
      </w:r>
      <w:r w:rsidRPr="00736B92">
        <w:rPr>
          <w:rFonts w:cstheme="minorHAnsi"/>
          <w:sz w:val="20"/>
          <w:szCs w:val="20"/>
        </w:rPr>
        <w:tab/>
        <w:t>Carcinom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1041CFA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6</w:t>
      </w:r>
      <w:r w:rsidRPr="00736B92">
        <w:rPr>
          <w:rFonts w:cstheme="minorHAnsi"/>
          <w:sz w:val="20"/>
          <w:szCs w:val="20"/>
        </w:rPr>
        <w:tab/>
        <w:t>Malignan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47C84F26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7</w:t>
      </w:r>
      <w:r w:rsidRPr="00736B92">
        <w:rPr>
          <w:rFonts w:cstheme="minorHAnsi"/>
          <w:sz w:val="20"/>
          <w:szCs w:val="20"/>
        </w:rPr>
        <w:tab/>
        <w:t>MeSH descriptor: [Hypertension] explode all trees</w:t>
      </w:r>
      <w:r w:rsidRPr="00736B92">
        <w:rPr>
          <w:rFonts w:cstheme="minorHAnsi"/>
          <w:sz w:val="20"/>
          <w:szCs w:val="20"/>
        </w:rPr>
        <w:tab/>
      </w:r>
    </w:p>
    <w:p w14:paraId="6A914CF4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8</w:t>
      </w:r>
      <w:r w:rsidRPr="00736B92">
        <w:rPr>
          <w:rFonts w:cstheme="minorHAnsi"/>
          <w:sz w:val="20"/>
          <w:szCs w:val="20"/>
        </w:rPr>
        <w:tab/>
        <w:t>Hypertens*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634218E9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9</w:t>
      </w:r>
      <w:r w:rsidRPr="00736B92">
        <w:rPr>
          <w:rFonts w:cstheme="minorHAnsi"/>
          <w:sz w:val="20"/>
          <w:szCs w:val="20"/>
        </w:rPr>
        <w:tab/>
        <w:t>Blood Pressure:ti,ab,kw  (Word variations have been searched)</w:t>
      </w:r>
      <w:r w:rsidRPr="00736B92">
        <w:rPr>
          <w:rFonts w:cstheme="minorHAnsi"/>
          <w:sz w:val="20"/>
          <w:szCs w:val="20"/>
        </w:rPr>
        <w:tab/>
      </w:r>
    </w:p>
    <w:p w14:paraId="79C28E8A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00</w:t>
      </w:r>
      <w:r w:rsidRPr="00736B92">
        <w:rPr>
          <w:rFonts w:cstheme="minorHAnsi"/>
          <w:sz w:val="20"/>
          <w:szCs w:val="20"/>
        </w:rPr>
        <w:tab/>
        <w:t xml:space="preserve">#75 or #76 or #77 or #78 or #79 or #80 or #81 or #82 or #83 or #84 or #85 or #86 or #87 or #88 or #89 or #90 or #91 or #92 or #93 or #94 or #95 or #96 or #97 or #98 or #99 </w:t>
      </w:r>
      <w:r w:rsidRPr="00736B92">
        <w:rPr>
          <w:rFonts w:cstheme="minorHAnsi"/>
          <w:sz w:val="20"/>
          <w:szCs w:val="20"/>
        </w:rPr>
        <w:tab/>
      </w:r>
    </w:p>
    <w:p w14:paraId="37E3338D" w14:textId="77777777" w:rsidR="00CF3CED" w:rsidRPr="00736B92" w:rsidRDefault="00CF3CED" w:rsidP="00CF3CED">
      <w:pPr>
        <w:spacing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01</w:t>
      </w:r>
      <w:r w:rsidRPr="00736B92">
        <w:rPr>
          <w:rFonts w:cstheme="minorHAnsi"/>
          <w:sz w:val="20"/>
          <w:szCs w:val="20"/>
        </w:rPr>
        <w:tab/>
        <w:t xml:space="preserve">#39 and #74 and #100 </w:t>
      </w:r>
      <w:r w:rsidRPr="00736B92">
        <w:rPr>
          <w:rFonts w:cstheme="minorHAnsi"/>
          <w:sz w:val="20"/>
          <w:szCs w:val="20"/>
        </w:rPr>
        <w:tab/>
      </w:r>
    </w:p>
    <w:p w14:paraId="223D85F6" w14:textId="77777777" w:rsidR="00CF3CED" w:rsidRDefault="00CF3CED" w:rsidP="00CF3CED">
      <w:pPr>
        <w:ind w:left="-567"/>
        <w:rPr>
          <w:rFonts w:cstheme="minorHAnsi"/>
          <w:b/>
          <w:sz w:val="20"/>
          <w:szCs w:val="20"/>
        </w:rPr>
      </w:pPr>
    </w:p>
    <w:p w14:paraId="2D48EAC3" w14:textId="77777777" w:rsidR="00CF3CED" w:rsidRPr="00736B92" w:rsidRDefault="00CF3CED" w:rsidP="00CF3CED">
      <w:pPr>
        <w:ind w:left="-567"/>
        <w:rPr>
          <w:rFonts w:cstheme="minorHAnsi"/>
          <w:b/>
          <w:sz w:val="20"/>
          <w:szCs w:val="20"/>
        </w:rPr>
      </w:pPr>
      <w:r w:rsidRPr="00736B92">
        <w:rPr>
          <w:rFonts w:cstheme="minorHAnsi"/>
          <w:b/>
          <w:sz w:val="20"/>
          <w:szCs w:val="20"/>
        </w:rPr>
        <w:t xml:space="preserve">EMBase (Elsevier) </w:t>
      </w:r>
    </w:p>
    <w:p w14:paraId="1B80A05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No.</w:t>
      </w:r>
      <w:r w:rsidRPr="00736B92">
        <w:rPr>
          <w:rFonts w:cstheme="minorHAnsi"/>
          <w:sz w:val="20"/>
          <w:szCs w:val="20"/>
        </w:rPr>
        <w:tab/>
        <w:t>Query</w:t>
      </w:r>
    </w:p>
    <w:p w14:paraId="309363D9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4 </w:t>
      </w:r>
      <w:r w:rsidRPr="00736B92">
        <w:rPr>
          <w:rFonts w:cstheme="minorHAnsi"/>
          <w:sz w:val="20"/>
          <w:szCs w:val="20"/>
        </w:rPr>
        <w:tab/>
        <w:t>#30 AND #65 AND #93</w:t>
      </w:r>
    </w:p>
    <w:p w14:paraId="216A518D" w14:textId="532F32AC" w:rsidR="00CF3CED" w:rsidRPr="00736B92" w:rsidRDefault="00CF3CED" w:rsidP="00922A31">
      <w:pPr>
        <w:tabs>
          <w:tab w:val="left" w:pos="609"/>
        </w:tabs>
        <w:spacing w:after="0" w:line="240" w:lineRule="auto"/>
        <w:ind w:left="609" w:hanging="1743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 </w:t>
      </w:r>
      <w:r w:rsidR="00922A31">
        <w:rPr>
          <w:rFonts w:cstheme="minorHAnsi"/>
          <w:sz w:val="20"/>
          <w:szCs w:val="20"/>
        </w:rPr>
        <w:t xml:space="preserve">            </w:t>
      </w:r>
      <w:r w:rsidRPr="00736B92">
        <w:rPr>
          <w:rFonts w:cstheme="minorHAnsi"/>
          <w:sz w:val="20"/>
          <w:szCs w:val="20"/>
        </w:rPr>
        <w:t>#93 </w:t>
      </w:r>
      <w:r w:rsidRPr="00736B92">
        <w:rPr>
          <w:rFonts w:cstheme="minorHAnsi"/>
          <w:sz w:val="20"/>
          <w:szCs w:val="20"/>
        </w:rPr>
        <w:tab/>
        <w:t>#66 OR #67 OR #68 OR #69 OR #70 OR #71 OR #72 OR #73 OR #74 OR #75 OR #76 OR #77 OR #78 OR #79 OR #80 OR #81 OR #82 OR #83 OR #84 OR #85 OR #86 OR #87 OR #88 OR #89 OR #90 OR #91 OR #92</w:t>
      </w:r>
    </w:p>
    <w:p w14:paraId="06C76046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2 </w:t>
      </w:r>
      <w:r w:rsidRPr="00736B92">
        <w:rPr>
          <w:rFonts w:cstheme="minorHAnsi"/>
          <w:sz w:val="20"/>
          <w:szCs w:val="20"/>
        </w:rPr>
        <w:tab/>
        <w:t>'blood pressure':ti,ab</w:t>
      </w:r>
    </w:p>
    <w:p w14:paraId="29C50CF0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1 </w:t>
      </w:r>
      <w:r w:rsidRPr="00736B92">
        <w:rPr>
          <w:rFonts w:cstheme="minorHAnsi"/>
          <w:sz w:val="20"/>
          <w:szCs w:val="20"/>
        </w:rPr>
        <w:tab/>
        <w:t>hypertens*:ti,ab</w:t>
      </w:r>
    </w:p>
    <w:p w14:paraId="078E0CD0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0 </w:t>
      </w:r>
      <w:r w:rsidRPr="00736B92">
        <w:rPr>
          <w:rFonts w:cstheme="minorHAnsi"/>
          <w:sz w:val="20"/>
          <w:szCs w:val="20"/>
        </w:rPr>
        <w:tab/>
        <w:t>'hypertension'/exp</w:t>
      </w:r>
    </w:p>
    <w:p w14:paraId="6F8E2ED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9 </w:t>
      </w:r>
      <w:r w:rsidRPr="00736B92">
        <w:rPr>
          <w:rFonts w:cstheme="minorHAnsi"/>
          <w:sz w:val="20"/>
          <w:szCs w:val="20"/>
        </w:rPr>
        <w:tab/>
        <w:t>malignan*:ti,ab</w:t>
      </w:r>
    </w:p>
    <w:p w14:paraId="3CA7356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8 </w:t>
      </w:r>
      <w:r w:rsidRPr="00736B92">
        <w:rPr>
          <w:rFonts w:cstheme="minorHAnsi"/>
          <w:sz w:val="20"/>
          <w:szCs w:val="20"/>
        </w:rPr>
        <w:tab/>
        <w:t>carcinom*:ti,ab</w:t>
      </w:r>
    </w:p>
    <w:p w14:paraId="75B7DD9F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7 </w:t>
      </w:r>
      <w:r w:rsidRPr="00736B92">
        <w:rPr>
          <w:rFonts w:cstheme="minorHAnsi"/>
          <w:sz w:val="20"/>
          <w:szCs w:val="20"/>
        </w:rPr>
        <w:tab/>
        <w:t>tumour*:ti,ab</w:t>
      </w:r>
    </w:p>
    <w:p w14:paraId="29BE019E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6 </w:t>
      </w:r>
      <w:r w:rsidRPr="00736B92">
        <w:rPr>
          <w:rFonts w:cstheme="minorHAnsi"/>
          <w:sz w:val="20"/>
          <w:szCs w:val="20"/>
        </w:rPr>
        <w:tab/>
        <w:t>tumor*:ti,ab</w:t>
      </w:r>
    </w:p>
    <w:p w14:paraId="7950D0C1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5 </w:t>
      </w:r>
      <w:r w:rsidRPr="00736B92">
        <w:rPr>
          <w:rFonts w:cstheme="minorHAnsi"/>
          <w:sz w:val="20"/>
          <w:szCs w:val="20"/>
        </w:rPr>
        <w:tab/>
        <w:t>cancer:ti,ab</w:t>
      </w:r>
    </w:p>
    <w:p w14:paraId="2C656B75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4 </w:t>
      </w:r>
      <w:r w:rsidRPr="00736B92">
        <w:rPr>
          <w:rFonts w:cstheme="minorHAnsi"/>
          <w:sz w:val="20"/>
          <w:szCs w:val="20"/>
        </w:rPr>
        <w:tab/>
        <w:t>neoplas*:ti,ab</w:t>
      </w:r>
    </w:p>
    <w:p w14:paraId="49D83E58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3 </w:t>
      </w:r>
      <w:r w:rsidRPr="00736B92">
        <w:rPr>
          <w:rFonts w:cstheme="minorHAnsi"/>
          <w:sz w:val="20"/>
          <w:szCs w:val="20"/>
        </w:rPr>
        <w:tab/>
        <w:t>'neoplasm'/exp</w:t>
      </w:r>
    </w:p>
    <w:p w14:paraId="07DCA3D1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2 </w:t>
      </w:r>
      <w:r w:rsidRPr="00736B92">
        <w:rPr>
          <w:rFonts w:cstheme="minorHAnsi"/>
          <w:sz w:val="20"/>
          <w:szCs w:val="20"/>
        </w:rPr>
        <w:tab/>
        <w:t>caries:ti,ab</w:t>
      </w:r>
    </w:p>
    <w:p w14:paraId="36854758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1 </w:t>
      </w:r>
      <w:r w:rsidRPr="00736B92">
        <w:rPr>
          <w:rFonts w:cstheme="minorHAnsi"/>
          <w:sz w:val="20"/>
          <w:szCs w:val="20"/>
        </w:rPr>
        <w:tab/>
        <w:t>'dental decay':ti,ab</w:t>
      </w:r>
    </w:p>
    <w:p w14:paraId="320EBA36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0 </w:t>
      </w:r>
      <w:r w:rsidRPr="00736B92">
        <w:rPr>
          <w:rFonts w:cstheme="minorHAnsi"/>
          <w:sz w:val="20"/>
          <w:szCs w:val="20"/>
        </w:rPr>
        <w:tab/>
        <w:t>'dental caries'/exp</w:t>
      </w:r>
    </w:p>
    <w:p w14:paraId="7A0A68C7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9 </w:t>
      </w:r>
      <w:r w:rsidRPr="00736B92">
        <w:rPr>
          <w:rFonts w:cstheme="minorHAnsi"/>
          <w:sz w:val="20"/>
          <w:szCs w:val="20"/>
        </w:rPr>
        <w:tab/>
        <w:t>'heart diseases':ti,ab</w:t>
      </w:r>
    </w:p>
    <w:p w14:paraId="7C629F36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8 </w:t>
      </w:r>
      <w:r w:rsidRPr="00736B92">
        <w:rPr>
          <w:rFonts w:cstheme="minorHAnsi"/>
          <w:sz w:val="20"/>
          <w:szCs w:val="20"/>
        </w:rPr>
        <w:tab/>
        <w:t>'heart disease':ti,ab</w:t>
      </w:r>
    </w:p>
    <w:p w14:paraId="6E82E3CF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7 </w:t>
      </w:r>
      <w:r w:rsidRPr="00736B92">
        <w:rPr>
          <w:rFonts w:cstheme="minorHAnsi"/>
          <w:sz w:val="20"/>
          <w:szCs w:val="20"/>
        </w:rPr>
        <w:tab/>
        <w:t>'cvd':ti,ab</w:t>
      </w:r>
    </w:p>
    <w:p w14:paraId="2E6A6C85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6 </w:t>
      </w:r>
      <w:r w:rsidRPr="00736B92">
        <w:rPr>
          <w:rFonts w:cstheme="minorHAnsi"/>
          <w:sz w:val="20"/>
          <w:szCs w:val="20"/>
        </w:rPr>
        <w:tab/>
        <w:t>'cardiovascular':ti,ab</w:t>
      </w:r>
    </w:p>
    <w:p w14:paraId="43D1E895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5 </w:t>
      </w:r>
      <w:r w:rsidRPr="00736B92">
        <w:rPr>
          <w:rFonts w:cstheme="minorHAnsi"/>
          <w:sz w:val="20"/>
          <w:szCs w:val="20"/>
        </w:rPr>
        <w:tab/>
        <w:t>'cardiovascular disease'/exp</w:t>
      </w:r>
    </w:p>
    <w:p w14:paraId="66D473CB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4 </w:t>
      </w:r>
      <w:r w:rsidRPr="00736B92">
        <w:rPr>
          <w:rFonts w:cstheme="minorHAnsi"/>
          <w:sz w:val="20"/>
          <w:szCs w:val="20"/>
        </w:rPr>
        <w:tab/>
        <w:t>'body mass':ti,ab</w:t>
      </w:r>
    </w:p>
    <w:p w14:paraId="7F6B208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3 </w:t>
      </w:r>
      <w:r w:rsidRPr="00736B92">
        <w:rPr>
          <w:rFonts w:cstheme="minorHAnsi"/>
          <w:sz w:val="20"/>
          <w:szCs w:val="20"/>
        </w:rPr>
        <w:tab/>
        <w:t>bmi:ti,ab</w:t>
      </w:r>
    </w:p>
    <w:p w14:paraId="4BCB45C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2 </w:t>
      </w:r>
      <w:r w:rsidRPr="00736B92">
        <w:rPr>
          <w:rFonts w:cstheme="minorHAnsi"/>
          <w:sz w:val="20"/>
          <w:szCs w:val="20"/>
        </w:rPr>
        <w:tab/>
        <w:t>'body mass'/exp</w:t>
      </w:r>
    </w:p>
    <w:p w14:paraId="50403390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1 </w:t>
      </w:r>
      <w:r w:rsidRPr="00736B92">
        <w:rPr>
          <w:rFonts w:cstheme="minorHAnsi"/>
          <w:sz w:val="20"/>
          <w:szCs w:val="20"/>
        </w:rPr>
        <w:tab/>
        <w:t>overweight:ti,ab</w:t>
      </w:r>
    </w:p>
    <w:p w14:paraId="4A070077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0 </w:t>
      </w:r>
      <w:r w:rsidRPr="00736B92">
        <w:rPr>
          <w:rFonts w:cstheme="minorHAnsi"/>
          <w:sz w:val="20"/>
          <w:szCs w:val="20"/>
        </w:rPr>
        <w:tab/>
        <w:t>obes*:ti,ab</w:t>
      </w:r>
    </w:p>
    <w:p w14:paraId="09A9B751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9 </w:t>
      </w:r>
      <w:r w:rsidRPr="00736B92">
        <w:rPr>
          <w:rFonts w:cstheme="minorHAnsi"/>
          <w:sz w:val="20"/>
          <w:szCs w:val="20"/>
        </w:rPr>
        <w:tab/>
        <w:t>'obesity'/exp</w:t>
      </w:r>
    </w:p>
    <w:p w14:paraId="4EEA48F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8 </w:t>
      </w:r>
      <w:r w:rsidRPr="00736B92">
        <w:rPr>
          <w:rFonts w:cstheme="minorHAnsi"/>
          <w:sz w:val="20"/>
          <w:szCs w:val="20"/>
        </w:rPr>
        <w:tab/>
        <w:t>diabetic*:ti,ab</w:t>
      </w:r>
    </w:p>
    <w:p w14:paraId="0CFECBF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7 </w:t>
      </w:r>
      <w:r w:rsidRPr="00736B92">
        <w:rPr>
          <w:rFonts w:cstheme="minorHAnsi"/>
          <w:sz w:val="20"/>
          <w:szCs w:val="20"/>
        </w:rPr>
        <w:tab/>
        <w:t>diabetes:ti,ab</w:t>
      </w:r>
    </w:p>
    <w:p w14:paraId="25E42D42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6 </w:t>
      </w:r>
      <w:r w:rsidRPr="00736B92">
        <w:rPr>
          <w:rFonts w:cstheme="minorHAnsi"/>
          <w:sz w:val="20"/>
          <w:szCs w:val="20"/>
        </w:rPr>
        <w:tab/>
        <w:t>'diabetes mellitus'/exp</w:t>
      </w:r>
    </w:p>
    <w:p w14:paraId="3DA904F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5 </w:t>
      </w:r>
      <w:r w:rsidRPr="00736B92">
        <w:rPr>
          <w:rFonts w:cstheme="minorHAnsi"/>
          <w:sz w:val="20"/>
          <w:szCs w:val="20"/>
        </w:rPr>
        <w:tab/>
        <w:t>#54 OR #64</w:t>
      </w:r>
    </w:p>
    <w:p w14:paraId="18310061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4 </w:t>
      </w:r>
      <w:r w:rsidRPr="00736B92">
        <w:rPr>
          <w:rFonts w:cstheme="minorHAnsi"/>
          <w:sz w:val="20"/>
          <w:szCs w:val="20"/>
        </w:rPr>
        <w:tab/>
        <w:t>#60 AND #63</w:t>
      </w:r>
    </w:p>
    <w:p w14:paraId="2AE851FF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3 </w:t>
      </w:r>
      <w:r w:rsidRPr="00736B92">
        <w:rPr>
          <w:rFonts w:cstheme="minorHAnsi"/>
          <w:sz w:val="20"/>
          <w:szCs w:val="20"/>
        </w:rPr>
        <w:tab/>
        <w:t>#61 OR #62</w:t>
      </w:r>
    </w:p>
    <w:p w14:paraId="2D9E656D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2 </w:t>
      </w:r>
      <w:r w:rsidRPr="00736B92">
        <w:rPr>
          <w:rFonts w:cstheme="minorHAnsi"/>
          <w:sz w:val="20"/>
          <w:szCs w:val="20"/>
        </w:rPr>
        <w:tab/>
        <w:t>drink*:ti,ab</w:t>
      </w:r>
    </w:p>
    <w:p w14:paraId="30A5CC82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1 </w:t>
      </w:r>
      <w:r w:rsidRPr="00736B92">
        <w:rPr>
          <w:rFonts w:cstheme="minorHAnsi"/>
          <w:sz w:val="20"/>
          <w:szCs w:val="20"/>
        </w:rPr>
        <w:tab/>
        <w:t>beverage*:ti,ab</w:t>
      </w:r>
    </w:p>
    <w:p w14:paraId="63A35CC2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0 </w:t>
      </w:r>
      <w:r w:rsidRPr="00736B92">
        <w:rPr>
          <w:rFonts w:cstheme="minorHAnsi"/>
          <w:sz w:val="20"/>
          <w:szCs w:val="20"/>
        </w:rPr>
        <w:tab/>
        <w:t>#55 OR #56 OR #57 OR #58 OR #59</w:t>
      </w:r>
    </w:p>
    <w:p w14:paraId="0D2A6DE6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9 </w:t>
      </w:r>
      <w:r w:rsidRPr="00736B92">
        <w:rPr>
          <w:rFonts w:cstheme="minorHAnsi"/>
          <w:sz w:val="20"/>
          <w:szCs w:val="20"/>
        </w:rPr>
        <w:tab/>
        <w:t>fructose*:ti,ab</w:t>
      </w:r>
    </w:p>
    <w:p w14:paraId="2FC6C7DA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8 </w:t>
      </w:r>
      <w:r w:rsidRPr="00736B92">
        <w:rPr>
          <w:rFonts w:cstheme="minorHAnsi"/>
          <w:sz w:val="20"/>
          <w:szCs w:val="20"/>
        </w:rPr>
        <w:tab/>
        <w:t>sucrose*:ti,ab</w:t>
      </w:r>
    </w:p>
    <w:p w14:paraId="77EDD1FB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7 </w:t>
      </w:r>
      <w:r w:rsidRPr="00736B92">
        <w:rPr>
          <w:rFonts w:cstheme="minorHAnsi"/>
          <w:sz w:val="20"/>
          <w:szCs w:val="20"/>
        </w:rPr>
        <w:tab/>
        <w:t>syrupe*:ti,ab</w:t>
      </w:r>
    </w:p>
    <w:p w14:paraId="799D779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lastRenderedPageBreak/>
        <w:t>#56 </w:t>
      </w:r>
      <w:r w:rsidRPr="00736B92">
        <w:rPr>
          <w:rFonts w:cstheme="minorHAnsi"/>
          <w:sz w:val="20"/>
          <w:szCs w:val="20"/>
        </w:rPr>
        <w:tab/>
        <w:t>'sugar intake'/exp</w:t>
      </w:r>
    </w:p>
    <w:p w14:paraId="29014A19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5 </w:t>
      </w:r>
      <w:r w:rsidRPr="00736B92">
        <w:rPr>
          <w:rFonts w:cstheme="minorHAnsi"/>
          <w:sz w:val="20"/>
          <w:szCs w:val="20"/>
        </w:rPr>
        <w:tab/>
        <w:t>'sweetening agent'/exp</w:t>
      </w:r>
    </w:p>
    <w:p w14:paraId="46DC3E86" w14:textId="77777777" w:rsidR="00922A31" w:rsidRDefault="00922A31" w:rsidP="00922A31">
      <w:pPr>
        <w:tabs>
          <w:tab w:val="left" w:pos="709"/>
        </w:tabs>
        <w:spacing w:after="0" w:line="240" w:lineRule="auto"/>
        <w:ind w:left="-567" w:hanging="709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              </w:t>
      </w:r>
      <w:r w:rsidR="00CF3CED">
        <w:rPr>
          <w:rFonts w:cstheme="minorHAnsi"/>
          <w:sz w:val="20"/>
          <w:szCs w:val="20"/>
        </w:rPr>
        <w:t xml:space="preserve"> </w:t>
      </w:r>
      <w:r w:rsidR="00CF3CED" w:rsidRPr="00736B92">
        <w:rPr>
          <w:rFonts w:cstheme="minorHAnsi"/>
          <w:sz w:val="20"/>
          <w:szCs w:val="20"/>
        </w:rPr>
        <w:t>#54 </w:t>
      </w:r>
      <w:r w:rsidR="00CF3CED" w:rsidRPr="00736B92">
        <w:rPr>
          <w:rFonts w:cstheme="minorHAnsi"/>
          <w:sz w:val="20"/>
          <w:szCs w:val="20"/>
        </w:rPr>
        <w:tab/>
        <w:t xml:space="preserve">#31 OR #32 OR #33 OR #34 OR #35 OR #36 OR #37 OR #38 OR #39 OR #40 OR #41 OR #42 OR #43 OR #44 </w:t>
      </w:r>
      <w:r>
        <w:rPr>
          <w:rFonts w:cstheme="minorHAnsi"/>
          <w:sz w:val="20"/>
          <w:szCs w:val="20"/>
        </w:rPr>
        <w:t xml:space="preserve">    </w:t>
      </w:r>
    </w:p>
    <w:p w14:paraId="31847920" w14:textId="5EC6DA19" w:rsidR="00CF3CED" w:rsidRPr="00736B92" w:rsidRDefault="00922A31" w:rsidP="00922A31">
      <w:pPr>
        <w:tabs>
          <w:tab w:val="left" w:pos="709"/>
        </w:tabs>
        <w:spacing w:after="0" w:line="240" w:lineRule="auto"/>
        <w:ind w:left="-567" w:hanging="709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   </w:t>
      </w:r>
      <w:r>
        <w:rPr>
          <w:rFonts w:cstheme="minorHAnsi"/>
          <w:sz w:val="20"/>
          <w:szCs w:val="20"/>
        </w:rPr>
        <w:tab/>
      </w:r>
      <w:r>
        <w:rPr>
          <w:rFonts w:cstheme="minorHAnsi"/>
          <w:sz w:val="20"/>
          <w:szCs w:val="20"/>
        </w:rPr>
        <w:tab/>
      </w:r>
      <w:r w:rsidR="00CF3CED" w:rsidRPr="00736B92">
        <w:rPr>
          <w:rFonts w:cstheme="minorHAnsi"/>
          <w:sz w:val="20"/>
          <w:szCs w:val="20"/>
        </w:rPr>
        <w:t>OR #45 OR #46 OR #47 OR #48 OR #49 OR #50 OR #51 OR #52 OR #53</w:t>
      </w:r>
    </w:p>
    <w:p w14:paraId="4227848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3 </w:t>
      </w:r>
      <w:r w:rsidRPr="00736B92">
        <w:rPr>
          <w:rFonts w:cstheme="minorHAnsi"/>
          <w:sz w:val="20"/>
          <w:szCs w:val="20"/>
        </w:rPr>
        <w:tab/>
        <w:t>'fizzy beverage':ti,ab OR 'fizzy beverages':ti,ab</w:t>
      </w:r>
    </w:p>
    <w:p w14:paraId="01135ECD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>#52 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>'fizzy drink':ti,ab OR 'fizzy drinks':ti,ab</w:t>
      </w:r>
    </w:p>
    <w:p w14:paraId="5F287D57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1 </w:t>
      </w:r>
      <w:r w:rsidRPr="00736B92">
        <w:rPr>
          <w:rFonts w:cstheme="minorHAnsi"/>
          <w:sz w:val="20"/>
          <w:szCs w:val="20"/>
        </w:rPr>
        <w:tab/>
        <w:t>juice*:ti,ab</w:t>
      </w:r>
    </w:p>
    <w:p w14:paraId="2F5D6C84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50 </w:t>
      </w:r>
      <w:r w:rsidRPr="00736B92">
        <w:rPr>
          <w:rFonts w:cstheme="minorHAnsi"/>
          <w:sz w:val="20"/>
          <w:szCs w:val="20"/>
        </w:rPr>
        <w:tab/>
        <w:t>'fruit and vegetable juice'/exp</w:t>
      </w:r>
    </w:p>
    <w:p w14:paraId="2E18D73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9 </w:t>
      </w:r>
      <w:r w:rsidRPr="00736B92">
        <w:rPr>
          <w:rFonts w:cstheme="minorHAnsi"/>
          <w:sz w:val="20"/>
          <w:szCs w:val="20"/>
        </w:rPr>
        <w:tab/>
        <w:t>'fruit beverage':ti,ab OR 'fruit beverages':ti,ab</w:t>
      </w:r>
    </w:p>
    <w:p w14:paraId="0A0491CD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8 </w:t>
      </w:r>
      <w:r w:rsidRPr="00736B92">
        <w:rPr>
          <w:rFonts w:cstheme="minorHAnsi"/>
          <w:sz w:val="20"/>
          <w:szCs w:val="20"/>
        </w:rPr>
        <w:tab/>
        <w:t>'fruit drink':ti,ab OR 'fruit drinks':ti,ab</w:t>
      </w:r>
    </w:p>
    <w:p w14:paraId="6C5A29E1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7 </w:t>
      </w:r>
      <w:r w:rsidRPr="00736B92">
        <w:rPr>
          <w:rFonts w:cstheme="minorHAnsi"/>
          <w:sz w:val="20"/>
          <w:szCs w:val="20"/>
        </w:rPr>
        <w:tab/>
        <w:t>'sport beverage':ti,ab OR 'sport beverages':ti,ab</w:t>
      </w:r>
    </w:p>
    <w:p w14:paraId="5A0596B8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6 </w:t>
      </w:r>
      <w:r w:rsidRPr="00736B92">
        <w:rPr>
          <w:rFonts w:cstheme="minorHAnsi"/>
          <w:sz w:val="20"/>
          <w:szCs w:val="20"/>
        </w:rPr>
        <w:tab/>
        <w:t>'sport drink':ti,ab OR 'sport drinks':ti,ab</w:t>
      </w:r>
    </w:p>
    <w:p w14:paraId="237405F5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5 </w:t>
      </w:r>
      <w:r w:rsidRPr="00736B92">
        <w:rPr>
          <w:rFonts w:cstheme="minorHAnsi"/>
          <w:sz w:val="20"/>
          <w:szCs w:val="20"/>
        </w:rPr>
        <w:tab/>
        <w:t>cola:ti,ab</w:t>
      </w:r>
    </w:p>
    <w:p w14:paraId="35155E2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4 </w:t>
      </w:r>
      <w:r w:rsidRPr="00736B92">
        <w:rPr>
          <w:rFonts w:cstheme="minorHAnsi"/>
          <w:sz w:val="20"/>
          <w:szCs w:val="20"/>
        </w:rPr>
        <w:tab/>
        <w:t>'sugary beverage':ti,ab OR 'sugary beverages':ti,ab</w:t>
      </w:r>
    </w:p>
    <w:p w14:paraId="0FCA937B" w14:textId="77777777" w:rsidR="00CF3CED" w:rsidRPr="003A21CD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3 </w:t>
      </w:r>
      <w:r w:rsidRPr="00736B92">
        <w:rPr>
          <w:rFonts w:cstheme="minorHAnsi"/>
          <w:sz w:val="20"/>
          <w:szCs w:val="20"/>
        </w:rPr>
        <w:tab/>
      </w:r>
      <w:r w:rsidRPr="003A21CD">
        <w:rPr>
          <w:rFonts w:cstheme="minorHAnsi"/>
          <w:sz w:val="20"/>
          <w:szCs w:val="20"/>
        </w:rPr>
        <w:t>'sugary drink':ti,ab OR 'sugary drinks':ti,ab</w:t>
      </w:r>
    </w:p>
    <w:p w14:paraId="698892D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2 </w:t>
      </w:r>
      <w:r w:rsidRPr="00736B92">
        <w:rPr>
          <w:rFonts w:cstheme="minorHAnsi"/>
          <w:sz w:val="20"/>
          <w:szCs w:val="20"/>
        </w:rPr>
        <w:tab/>
        <w:t>'sugared beverage':ti,ab OR 'sugared beverages':ti,ab</w:t>
      </w:r>
    </w:p>
    <w:p w14:paraId="37758AE2" w14:textId="77777777" w:rsidR="00CF3CED" w:rsidRPr="003A21CD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1 </w:t>
      </w:r>
      <w:r w:rsidRPr="00736B92">
        <w:rPr>
          <w:rFonts w:cstheme="minorHAnsi"/>
          <w:sz w:val="20"/>
          <w:szCs w:val="20"/>
        </w:rPr>
        <w:tab/>
      </w:r>
      <w:r w:rsidRPr="003A21CD">
        <w:rPr>
          <w:rFonts w:cstheme="minorHAnsi"/>
          <w:sz w:val="20"/>
          <w:szCs w:val="20"/>
        </w:rPr>
        <w:t>'sugared drink':ti,ab OR 'sugared drinks':ti,ab</w:t>
      </w:r>
    </w:p>
    <w:p w14:paraId="335DDEF6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0 </w:t>
      </w:r>
      <w:r w:rsidRPr="00736B92">
        <w:rPr>
          <w:rFonts w:cstheme="minorHAnsi"/>
          <w:sz w:val="20"/>
          <w:szCs w:val="20"/>
        </w:rPr>
        <w:tab/>
        <w:t>'sweetened beverage':ti,ab OR 'sweetened beverages':ti,ab</w:t>
      </w:r>
    </w:p>
    <w:p w14:paraId="333F5B8F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9 </w:t>
      </w:r>
      <w:r w:rsidRPr="00736B92">
        <w:rPr>
          <w:rFonts w:cstheme="minorHAnsi"/>
          <w:sz w:val="20"/>
          <w:szCs w:val="20"/>
        </w:rPr>
        <w:tab/>
        <w:t>'sweetened drink':ti,ab OR 'sweetened drinks':ti,ab</w:t>
      </w:r>
    </w:p>
    <w:p w14:paraId="20A84EC6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8 </w:t>
      </w:r>
      <w:r w:rsidRPr="00736B92">
        <w:rPr>
          <w:rFonts w:cstheme="minorHAnsi"/>
          <w:sz w:val="20"/>
          <w:szCs w:val="20"/>
        </w:rPr>
        <w:tab/>
        <w:t>'soft beverage':ti,ab OR 'soft beverages':ti,ab</w:t>
      </w:r>
    </w:p>
    <w:p w14:paraId="73E2C2E4" w14:textId="77777777" w:rsidR="00CF3CED" w:rsidRPr="003A21CD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7 </w:t>
      </w:r>
      <w:r w:rsidRPr="00736B92">
        <w:rPr>
          <w:rFonts w:cstheme="minorHAnsi"/>
          <w:sz w:val="20"/>
          <w:szCs w:val="20"/>
        </w:rPr>
        <w:tab/>
      </w:r>
      <w:r w:rsidRPr="003A21CD">
        <w:rPr>
          <w:rFonts w:cstheme="minorHAnsi"/>
          <w:sz w:val="20"/>
          <w:szCs w:val="20"/>
        </w:rPr>
        <w:t>'soft drink':ti,ab OR 'soft drinks':ti,ab</w:t>
      </w:r>
    </w:p>
    <w:p w14:paraId="5D5B912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6 </w:t>
      </w:r>
      <w:r w:rsidRPr="00736B92">
        <w:rPr>
          <w:rFonts w:cstheme="minorHAnsi"/>
          <w:sz w:val="20"/>
          <w:szCs w:val="20"/>
        </w:rPr>
        <w:tab/>
        <w:t>'carbonated drink':ti,ab OR 'carbonated drinks':ti,ab</w:t>
      </w:r>
    </w:p>
    <w:p w14:paraId="1CDD3800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5 </w:t>
      </w:r>
      <w:r w:rsidRPr="00736B92">
        <w:rPr>
          <w:rFonts w:cstheme="minorHAnsi"/>
          <w:sz w:val="20"/>
          <w:szCs w:val="20"/>
        </w:rPr>
        <w:tab/>
        <w:t>ssb:ti,ab</w:t>
      </w:r>
    </w:p>
    <w:p w14:paraId="6DBA2ADE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4 </w:t>
      </w:r>
      <w:r w:rsidRPr="00736B92">
        <w:rPr>
          <w:rFonts w:cstheme="minorHAnsi"/>
          <w:sz w:val="20"/>
          <w:szCs w:val="20"/>
        </w:rPr>
        <w:tab/>
        <w:t>'carbonated dirnk':ti,ab OR 'carbonated drinks':ti,ab</w:t>
      </w:r>
    </w:p>
    <w:p w14:paraId="1A0B82CF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3 </w:t>
      </w:r>
      <w:r w:rsidRPr="00736B92">
        <w:rPr>
          <w:rFonts w:cstheme="minorHAnsi"/>
          <w:sz w:val="20"/>
          <w:szCs w:val="20"/>
        </w:rPr>
        <w:tab/>
        <w:t>'carbonated beverage':ti,ab OR 'carbonated beverages':ti,ab</w:t>
      </w:r>
    </w:p>
    <w:p w14:paraId="46A5F1ED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2 </w:t>
      </w:r>
      <w:r w:rsidRPr="00736B92">
        <w:rPr>
          <w:rFonts w:cstheme="minorHAnsi"/>
          <w:sz w:val="20"/>
          <w:szCs w:val="20"/>
        </w:rPr>
        <w:tab/>
        <w:t>soda*:ti,ab</w:t>
      </w:r>
    </w:p>
    <w:p w14:paraId="673EE9D0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1 </w:t>
      </w:r>
      <w:r w:rsidRPr="00736B92">
        <w:rPr>
          <w:rFonts w:cstheme="minorHAnsi"/>
          <w:sz w:val="20"/>
          <w:szCs w:val="20"/>
        </w:rPr>
        <w:tab/>
        <w:t>'carbonated beverage'/exp</w:t>
      </w:r>
    </w:p>
    <w:p w14:paraId="739CACC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30 </w:t>
      </w:r>
      <w:r w:rsidRPr="00736B92">
        <w:rPr>
          <w:rFonts w:cstheme="minorHAnsi"/>
          <w:sz w:val="20"/>
          <w:szCs w:val="20"/>
        </w:rPr>
        <w:tab/>
        <w:t>#28 OR #29</w:t>
      </w:r>
    </w:p>
    <w:p w14:paraId="5C9DFEF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9 </w:t>
      </w:r>
      <w:r w:rsidRPr="00736B92">
        <w:rPr>
          <w:rFonts w:cstheme="minorHAnsi"/>
          <w:sz w:val="20"/>
          <w:szCs w:val="20"/>
        </w:rPr>
        <w:tab/>
        <w:t>((burden OR attributable* OR societal) NEAR/3 (model OR estimat* OR projection* OR projecting)):ti,ab</w:t>
      </w:r>
    </w:p>
    <w:p w14:paraId="311A0BC2" w14:textId="77777777" w:rsidR="00922A31" w:rsidRDefault="00922A31" w:rsidP="00922A31">
      <w:pPr>
        <w:tabs>
          <w:tab w:val="left" w:pos="609"/>
        </w:tabs>
        <w:spacing w:after="0" w:line="240" w:lineRule="auto"/>
        <w:ind w:left="-567" w:hanging="567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ab/>
      </w:r>
      <w:r w:rsidR="00CF3CED" w:rsidRPr="00736B92">
        <w:rPr>
          <w:rFonts w:cstheme="minorHAnsi"/>
          <w:sz w:val="20"/>
          <w:szCs w:val="20"/>
        </w:rPr>
        <w:t>#28 </w:t>
      </w:r>
      <w:r w:rsidR="00CF3CED" w:rsidRPr="00736B92">
        <w:rPr>
          <w:rFonts w:cstheme="minorHAnsi"/>
          <w:sz w:val="20"/>
          <w:szCs w:val="20"/>
        </w:rPr>
        <w:tab/>
        <w:t xml:space="preserve">#1 OR #2 OR #3 OR #4 OR #5 OR #6 OR #7 OR #8 OR #9 OR #10 OR #11 OR #12 OR #13 OR #14 OR #15 OR </w:t>
      </w:r>
    </w:p>
    <w:p w14:paraId="344A9F66" w14:textId="1233C314" w:rsidR="00CF3CED" w:rsidRPr="00736B92" w:rsidRDefault="00922A31" w:rsidP="00922A31">
      <w:pPr>
        <w:tabs>
          <w:tab w:val="left" w:pos="609"/>
        </w:tabs>
        <w:spacing w:after="0" w:line="240" w:lineRule="auto"/>
        <w:ind w:left="-567" w:hanging="567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ab/>
      </w:r>
      <w:r>
        <w:rPr>
          <w:rFonts w:cstheme="minorHAnsi"/>
          <w:sz w:val="20"/>
          <w:szCs w:val="20"/>
        </w:rPr>
        <w:tab/>
      </w:r>
      <w:r w:rsidR="00CF3CED" w:rsidRPr="00736B92">
        <w:rPr>
          <w:rFonts w:cstheme="minorHAnsi"/>
          <w:sz w:val="20"/>
          <w:szCs w:val="20"/>
        </w:rPr>
        <w:t>#16 OR #17 OR #18 OR #19 OR #20 OR #21 OR #22 OR #23 OR #24 OR #25 OR #26 OR #27</w:t>
      </w:r>
    </w:p>
    <w:p w14:paraId="2DD1CDD8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7 </w:t>
      </w:r>
      <w:r w:rsidRPr="00736B92">
        <w:rPr>
          <w:rFonts w:cstheme="minorHAnsi"/>
          <w:sz w:val="20"/>
          <w:szCs w:val="20"/>
        </w:rPr>
        <w:tab/>
        <w:t>'probabilistic model':ti,ab</w:t>
      </w:r>
    </w:p>
    <w:p w14:paraId="64D29D60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6 </w:t>
      </w:r>
      <w:r w:rsidRPr="00736B92">
        <w:rPr>
          <w:rFonts w:cstheme="minorHAnsi"/>
          <w:sz w:val="20"/>
          <w:szCs w:val="20"/>
        </w:rPr>
        <w:tab/>
        <w:t>'statistical model':ti,ab</w:t>
      </w:r>
    </w:p>
    <w:p w14:paraId="7EEC57C5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5 </w:t>
      </w:r>
      <w:r w:rsidRPr="00736B92">
        <w:rPr>
          <w:rFonts w:cstheme="minorHAnsi"/>
          <w:sz w:val="20"/>
          <w:szCs w:val="20"/>
        </w:rPr>
        <w:tab/>
        <w:t>'statistical model'/exp</w:t>
      </w:r>
    </w:p>
    <w:p w14:paraId="4BF00FF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4 </w:t>
      </w:r>
      <w:r w:rsidRPr="00736B92">
        <w:rPr>
          <w:rFonts w:cstheme="minorHAnsi"/>
          <w:sz w:val="20"/>
          <w:szCs w:val="20"/>
        </w:rPr>
        <w:tab/>
        <w:t>'regression analysis':ti,ab</w:t>
      </w:r>
    </w:p>
    <w:p w14:paraId="53A21448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3 </w:t>
      </w:r>
      <w:r w:rsidRPr="00736B92">
        <w:rPr>
          <w:rFonts w:cstheme="minorHAnsi"/>
          <w:sz w:val="20"/>
          <w:szCs w:val="20"/>
        </w:rPr>
        <w:tab/>
        <w:t>'regression analysis'/exp</w:t>
      </w:r>
    </w:p>
    <w:p w14:paraId="0BF0F0EA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2 </w:t>
      </w:r>
      <w:r w:rsidRPr="00736B92">
        <w:rPr>
          <w:rFonts w:cstheme="minorHAnsi"/>
          <w:sz w:val="20"/>
          <w:szCs w:val="20"/>
        </w:rPr>
        <w:tab/>
        <w:t>'monte carlo':ti,ab</w:t>
      </w:r>
    </w:p>
    <w:p w14:paraId="355703EB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1 </w:t>
      </w:r>
      <w:r w:rsidRPr="00736B92">
        <w:rPr>
          <w:rFonts w:cstheme="minorHAnsi"/>
          <w:sz w:val="20"/>
          <w:szCs w:val="20"/>
        </w:rPr>
        <w:tab/>
        <w:t>'monte carlo method'/exp</w:t>
      </w:r>
    </w:p>
    <w:p w14:paraId="663E301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0 </w:t>
      </w:r>
      <w:r w:rsidRPr="00736B92">
        <w:rPr>
          <w:rFonts w:cstheme="minorHAnsi"/>
          <w:sz w:val="20"/>
          <w:szCs w:val="20"/>
        </w:rPr>
        <w:tab/>
        <w:t>markov:ti,ab</w:t>
      </w:r>
    </w:p>
    <w:p w14:paraId="7AC743B5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9 </w:t>
      </w:r>
      <w:r w:rsidRPr="00736B92">
        <w:rPr>
          <w:rFonts w:cstheme="minorHAnsi"/>
          <w:sz w:val="20"/>
          <w:szCs w:val="20"/>
        </w:rPr>
        <w:tab/>
        <w:t>'markov chain'/exp</w:t>
      </w:r>
    </w:p>
    <w:p w14:paraId="497D6BCB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8 </w:t>
      </w:r>
      <w:r w:rsidRPr="00736B92">
        <w:rPr>
          <w:rFonts w:cstheme="minorHAnsi"/>
          <w:sz w:val="20"/>
          <w:szCs w:val="20"/>
        </w:rPr>
        <w:tab/>
        <w:t>'policy evaluation':ti,ab</w:t>
      </w:r>
    </w:p>
    <w:p w14:paraId="6B9D1A18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7 </w:t>
      </w:r>
      <w:r w:rsidRPr="00736B92">
        <w:rPr>
          <w:rFonts w:cstheme="minorHAnsi"/>
          <w:sz w:val="20"/>
          <w:szCs w:val="20"/>
        </w:rPr>
        <w:tab/>
        <w:t>'modelling':ti,ab</w:t>
      </w:r>
    </w:p>
    <w:p w14:paraId="04FEF246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6 </w:t>
      </w:r>
      <w:r w:rsidRPr="00736B92">
        <w:rPr>
          <w:rFonts w:cstheme="minorHAnsi"/>
          <w:sz w:val="20"/>
          <w:szCs w:val="20"/>
        </w:rPr>
        <w:tab/>
        <w:t>'public health intervention':ti,ab</w:t>
      </w:r>
    </w:p>
    <w:p w14:paraId="43A11C1B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5 </w:t>
      </w:r>
      <w:r w:rsidRPr="00736B92">
        <w:rPr>
          <w:rFonts w:cstheme="minorHAnsi"/>
          <w:sz w:val="20"/>
          <w:szCs w:val="20"/>
        </w:rPr>
        <w:tab/>
        <w:t>'public health model':ti,ab</w:t>
      </w:r>
    </w:p>
    <w:p w14:paraId="16C005E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4 </w:t>
      </w:r>
      <w:r w:rsidRPr="00736B92">
        <w:rPr>
          <w:rFonts w:cstheme="minorHAnsi"/>
          <w:sz w:val="20"/>
          <w:szCs w:val="20"/>
        </w:rPr>
        <w:tab/>
        <w:t>'mathematical analysis':ti,ab</w:t>
      </w:r>
    </w:p>
    <w:p w14:paraId="5FAE9347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3 </w:t>
      </w:r>
      <w:r w:rsidRPr="00736B92">
        <w:rPr>
          <w:rFonts w:cstheme="minorHAnsi"/>
          <w:sz w:val="20"/>
          <w:szCs w:val="20"/>
        </w:rPr>
        <w:tab/>
        <w:t>'mathematical model':ti,ab</w:t>
      </w:r>
    </w:p>
    <w:p w14:paraId="47550560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2 </w:t>
      </w:r>
      <w:r w:rsidRPr="00736B92">
        <w:rPr>
          <w:rFonts w:cstheme="minorHAnsi"/>
          <w:sz w:val="20"/>
          <w:szCs w:val="20"/>
        </w:rPr>
        <w:tab/>
        <w:t>'policy model':ti,ab</w:t>
      </w:r>
    </w:p>
    <w:p w14:paraId="23BC1403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1 </w:t>
      </w:r>
      <w:r w:rsidRPr="00736B92">
        <w:rPr>
          <w:rFonts w:cstheme="minorHAnsi"/>
          <w:sz w:val="20"/>
          <w:szCs w:val="20"/>
        </w:rPr>
        <w:tab/>
        <w:t>qaly*:ti,ab</w:t>
      </w:r>
    </w:p>
    <w:p w14:paraId="01586C4B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0 </w:t>
      </w:r>
      <w:r w:rsidRPr="00736B92">
        <w:rPr>
          <w:rFonts w:cstheme="minorHAnsi"/>
          <w:sz w:val="20"/>
          <w:szCs w:val="20"/>
        </w:rPr>
        <w:tab/>
        <w:t>daly*:ti,ab</w:t>
      </w:r>
    </w:p>
    <w:p w14:paraId="383F2B60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9 </w:t>
      </w:r>
      <w:r w:rsidRPr="00736B92">
        <w:rPr>
          <w:rFonts w:cstheme="minorHAnsi"/>
          <w:sz w:val="20"/>
          <w:szCs w:val="20"/>
        </w:rPr>
        <w:tab/>
        <w:t>'risk assessment':ti,ab</w:t>
      </w:r>
    </w:p>
    <w:p w14:paraId="6A6FC935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8 </w:t>
      </w:r>
      <w:r w:rsidRPr="00736B92">
        <w:rPr>
          <w:rFonts w:cstheme="minorHAnsi"/>
          <w:sz w:val="20"/>
          <w:szCs w:val="20"/>
        </w:rPr>
        <w:tab/>
        <w:t>'comparative risk':ti,ab</w:t>
      </w:r>
    </w:p>
    <w:p w14:paraId="5D86D88F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7 </w:t>
      </w:r>
      <w:r w:rsidRPr="00736B92">
        <w:rPr>
          <w:rFonts w:cstheme="minorHAnsi"/>
          <w:sz w:val="20"/>
          <w:szCs w:val="20"/>
        </w:rPr>
        <w:tab/>
        <w:t>cost NEAR/1 effectiv*</w:t>
      </w:r>
    </w:p>
    <w:p w14:paraId="192ECBC8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6 </w:t>
      </w:r>
      <w:r w:rsidRPr="00736B92">
        <w:rPr>
          <w:rFonts w:cstheme="minorHAnsi"/>
          <w:sz w:val="20"/>
          <w:szCs w:val="20"/>
        </w:rPr>
        <w:tab/>
        <w:t>'cost benefit':ti,ab</w:t>
      </w:r>
    </w:p>
    <w:p w14:paraId="334C655D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lastRenderedPageBreak/>
        <w:t>#5 </w:t>
      </w:r>
      <w:r w:rsidRPr="00736B92">
        <w:rPr>
          <w:rFonts w:cstheme="minorHAnsi"/>
          <w:sz w:val="20"/>
          <w:szCs w:val="20"/>
        </w:rPr>
        <w:tab/>
        <w:t>'cost benefit analysis'/exp</w:t>
      </w:r>
    </w:p>
    <w:p w14:paraId="14D972F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4 </w:t>
      </w:r>
      <w:r w:rsidRPr="00736B92">
        <w:rPr>
          <w:rFonts w:cstheme="minorHAnsi"/>
          <w:sz w:val="20"/>
          <w:szCs w:val="20"/>
        </w:rPr>
        <w:tab/>
        <w:t>'decision analysis':ti,ab</w:t>
      </w:r>
    </w:p>
    <w:p w14:paraId="751CEAFC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>#3 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>'econometric model':ti,ab OR 'econometric models':ti,ab</w:t>
      </w:r>
    </w:p>
    <w:p w14:paraId="716FC3A6" w14:textId="77777777" w:rsidR="00CF3CED" w:rsidRPr="003A21CD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2 </w:t>
      </w:r>
      <w:r w:rsidRPr="00736B92">
        <w:rPr>
          <w:rFonts w:cstheme="minorHAnsi"/>
          <w:sz w:val="20"/>
          <w:szCs w:val="20"/>
        </w:rPr>
        <w:tab/>
      </w:r>
      <w:r w:rsidRPr="003A21CD">
        <w:rPr>
          <w:rFonts w:cstheme="minorHAnsi"/>
          <w:sz w:val="20"/>
          <w:szCs w:val="20"/>
        </w:rPr>
        <w:t>'economic model':ti,ab OR 'economic models':ti,ab</w:t>
      </w:r>
    </w:p>
    <w:p w14:paraId="67B1AC1E" w14:textId="77777777" w:rsidR="00CF3CED" w:rsidRPr="00736B92" w:rsidRDefault="00CF3CED" w:rsidP="00922A31">
      <w:pPr>
        <w:tabs>
          <w:tab w:val="left" w:pos="609"/>
        </w:tabs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>#1 </w:t>
      </w:r>
      <w:r w:rsidRPr="00736B92">
        <w:rPr>
          <w:rFonts w:cstheme="minorHAnsi"/>
          <w:sz w:val="20"/>
          <w:szCs w:val="20"/>
        </w:rPr>
        <w:tab/>
        <w:t>'economic model'/exp</w:t>
      </w:r>
    </w:p>
    <w:p w14:paraId="5490C626" w14:textId="77777777" w:rsidR="00CF3CED" w:rsidRPr="00736B92" w:rsidRDefault="00CF3CED" w:rsidP="00CF3CED">
      <w:pPr>
        <w:ind w:left="-567"/>
        <w:rPr>
          <w:rFonts w:cstheme="minorHAnsi"/>
          <w:sz w:val="20"/>
          <w:szCs w:val="20"/>
        </w:rPr>
      </w:pPr>
    </w:p>
    <w:p w14:paraId="510E8A21" w14:textId="77777777" w:rsidR="00CF3CED" w:rsidRPr="00736B92" w:rsidRDefault="00CF3CED" w:rsidP="00CF3CED">
      <w:pPr>
        <w:ind w:left="-567"/>
        <w:rPr>
          <w:rFonts w:cstheme="minorHAnsi"/>
          <w:b/>
          <w:sz w:val="20"/>
          <w:szCs w:val="20"/>
        </w:rPr>
      </w:pPr>
      <w:r w:rsidRPr="00736B92">
        <w:rPr>
          <w:rFonts w:cstheme="minorHAnsi"/>
          <w:b/>
          <w:sz w:val="20"/>
          <w:szCs w:val="20"/>
        </w:rPr>
        <w:t xml:space="preserve">CINAHL (EBSCO) </w:t>
      </w:r>
    </w:p>
    <w:p w14:paraId="504D68EA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# </w:t>
      </w:r>
      <w:r w:rsidRPr="00736B92">
        <w:rPr>
          <w:rFonts w:cstheme="minorHAnsi"/>
          <w:sz w:val="20"/>
          <w:szCs w:val="20"/>
        </w:rPr>
        <w:tab/>
        <w:t xml:space="preserve">Query </w:t>
      </w:r>
    </w:p>
    <w:p w14:paraId="44BEB59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9 </w:t>
      </w:r>
      <w:r w:rsidRPr="00736B92">
        <w:rPr>
          <w:rFonts w:cstheme="minorHAnsi"/>
          <w:sz w:val="20"/>
          <w:szCs w:val="20"/>
        </w:rPr>
        <w:tab/>
        <w:t xml:space="preserve">S36 AND S71 AND S98 </w:t>
      </w:r>
    </w:p>
    <w:p w14:paraId="1D479848" w14:textId="77777777" w:rsidR="00922A31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8 </w:t>
      </w:r>
      <w:r w:rsidRPr="00736B92">
        <w:rPr>
          <w:rFonts w:cstheme="minorHAnsi"/>
          <w:sz w:val="20"/>
          <w:szCs w:val="20"/>
        </w:rPr>
        <w:tab/>
        <w:t xml:space="preserve">S72 OR S73 OR S74 OR S75 OR S76 OR S77 OR S78 OR S79 OR S80 OR S81 OR S82 OR S83 OR S84 OR S85 OR S86 OR </w:t>
      </w:r>
    </w:p>
    <w:p w14:paraId="634A5BB8" w14:textId="19BB5A86" w:rsidR="00CF3CED" w:rsidRPr="00736B92" w:rsidRDefault="00922A31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             </w:t>
      </w:r>
      <w:r w:rsidR="00CF3CED" w:rsidRPr="00736B92">
        <w:rPr>
          <w:rFonts w:cstheme="minorHAnsi"/>
          <w:sz w:val="20"/>
          <w:szCs w:val="20"/>
        </w:rPr>
        <w:t xml:space="preserve">S87 OR S88 OR S89 OR S90 OR S91 OR S92 OR S93 OR S94 OR S95 OR S96 OR S97 </w:t>
      </w:r>
    </w:p>
    <w:p w14:paraId="36AD7C3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7 </w:t>
      </w:r>
      <w:r w:rsidRPr="00736B92">
        <w:rPr>
          <w:rFonts w:cstheme="minorHAnsi"/>
          <w:sz w:val="20"/>
          <w:szCs w:val="20"/>
        </w:rPr>
        <w:tab/>
        <w:t xml:space="preserve">TI Blood Pressure OR AB Blood Pressure </w:t>
      </w:r>
    </w:p>
    <w:p w14:paraId="3882D95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6 </w:t>
      </w:r>
      <w:r w:rsidRPr="00736B92">
        <w:rPr>
          <w:rFonts w:cstheme="minorHAnsi"/>
          <w:sz w:val="20"/>
          <w:szCs w:val="20"/>
        </w:rPr>
        <w:tab/>
        <w:t xml:space="preserve">TI Hypertens* OR AB Hypertens* </w:t>
      </w:r>
    </w:p>
    <w:p w14:paraId="0ED8C184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5 </w:t>
      </w:r>
      <w:r w:rsidRPr="00736B92">
        <w:rPr>
          <w:rFonts w:cstheme="minorHAnsi"/>
          <w:sz w:val="20"/>
          <w:szCs w:val="20"/>
        </w:rPr>
        <w:tab/>
        <w:t xml:space="preserve">(MH "Hypertension+") </w:t>
      </w:r>
    </w:p>
    <w:p w14:paraId="2C848F70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4 </w:t>
      </w:r>
      <w:r w:rsidRPr="00736B92">
        <w:rPr>
          <w:rFonts w:cstheme="minorHAnsi"/>
          <w:sz w:val="20"/>
          <w:szCs w:val="20"/>
        </w:rPr>
        <w:tab/>
        <w:t xml:space="preserve">TI Malignan* OR AB Malignan* </w:t>
      </w:r>
    </w:p>
    <w:p w14:paraId="747F9526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93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Carcinom* OR AB Carcinom* </w:t>
      </w:r>
    </w:p>
    <w:p w14:paraId="5D89CE5C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2 </w:t>
      </w:r>
      <w:r w:rsidRPr="00736B92">
        <w:rPr>
          <w:rFonts w:cstheme="minorHAnsi"/>
          <w:sz w:val="20"/>
          <w:szCs w:val="20"/>
        </w:rPr>
        <w:tab/>
        <w:t xml:space="preserve">TI Tumour* OR AB Tumour* </w:t>
      </w:r>
    </w:p>
    <w:p w14:paraId="0ABE8D7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1 </w:t>
      </w:r>
      <w:r w:rsidRPr="00736B92">
        <w:rPr>
          <w:rFonts w:cstheme="minorHAnsi"/>
          <w:sz w:val="20"/>
          <w:szCs w:val="20"/>
        </w:rPr>
        <w:tab/>
        <w:t xml:space="preserve">TI Tumor* OR AB Tumor* </w:t>
      </w:r>
    </w:p>
    <w:p w14:paraId="4B46EE18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0 </w:t>
      </w:r>
      <w:r w:rsidRPr="00736B92">
        <w:rPr>
          <w:rFonts w:cstheme="minorHAnsi"/>
          <w:sz w:val="20"/>
          <w:szCs w:val="20"/>
        </w:rPr>
        <w:tab/>
        <w:t xml:space="preserve">TI Cancer OR AB Cancer </w:t>
      </w:r>
    </w:p>
    <w:p w14:paraId="7B28E7F4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89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Neoplas* OR AB Neoplas* </w:t>
      </w:r>
    </w:p>
    <w:p w14:paraId="6B5788A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8 </w:t>
      </w:r>
      <w:r w:rsidRPr="00736B92">
        <w:rPr>
          <w:rFonts w:cstheme="minorHAnsi"/>
          <w:sz w:val="20"/>
          <w:szCs w:val="20"/>
        </w:rPr>
        <w:tab/>
        <w:t xml:space="preserve">(MH "Neoplasms+") </w:t>
      </w:r>
    </w:p>
    <w:p w14:paraId="1822692E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7 </w:t>
      </w:r>
      <w:r w:rsidRPr="00736B92">
        <w:rPr>
          <w:rFonts w:cstheme="minorHAnsi"/>
          <w:sz w:val="20"/>
          <w:szCs w:val="20"/>
        </w:rPr>
        <w:tab/>
        <w:t xml:space="preserve">TI Caries OR AB Caries </w:t>
      </w:r>
    </w:p>
    <w:p w14:paraId="7B29BC9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6 </w:t>
      </w:r>
      <w:r w:rsidRPr="00736B92">
        <w:rPr>
          <w:rFonts w:cstheme="minorHAnsi"/>
          <w:sz w:val="20"/>
          <w:szCs w:val="20"/>
        </w:rPr>
        <w:tab/>
        <w:t xml:space="preserve">TI Dental Decay OR AB Dental Decay </w:t>
      </w:r>
    </w:p>
    <w:p w14:paraId="0B34AD26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5 </w:t>
      </w:r>
      <w:r w:rsidRPr="00736B92">
        <w:rPr>
          <w:rFonts w:cstheme="minorHAnsi"/>
          <w:sz w:val="20"/>
          <w:szCs w:val="20"/>
        </w:rPr>
        <w:tab/>
        <w:t xml:space="preserve">(MH "Dental Caries") </w:t>
      </w:r>
    </w:p>
    <w:p w14:paraId="7EE3389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4 </w:t>
      </w:r>
      <w:r w:rsidRPr="00736B92">
        <w:rPr>
          <w:rFonts w:cstheme="minorHAnsi"/>
          <w:sz w:val="20"/>
          <w:szCs w:val="20"/>
        </w:rPr>
        <w:tab/>
        <w:t xml:space="preserve">TI Heart Disease* OR AB Heart Disease* </w:t>
      </w:r>
    </w:p>
    <w:p w14:paraId="6DFEABA8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3 </w:t>
      </w:r>
      <w:r w:rsidRPr="00736B92">
        <w:rPr>
          <w:rFonts w:cstheme="minorHAnsi"/>
          <w:sz w:val="20"/>
          <w:szCs w:val="20"/>
        </w:rPr>
        <w:tab/>
        <w:t xml:space="preserve">TI CVD OR AB CVD </w:t>
      </w:r>
    </w:p>
    <w:p w14:paraId="5E0C2BDD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82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Cardiovascular OR AB Cardiovascular </w:t>
      </w:r>
    </w:p>
    <w:p w14:paraId="13FBA36A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1 </w:t>
      </w:r>
      <w:r w:rsidRPr="00736B92">
        <w:rPr>
          <w:rFonts w:cstheme="minorHAnsi"/>
          <w:sz w:val="20"/>
          <w:szCs w:val="20"/>
        </w:rPr>
        <w:tab/>
        <w:t xml:space="preserve">(MH "Cardiovascular Diseases+") </w:t>
      </w:r>
    </w:p>
    <w:p w14:paraId="37B8E31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0 </w:t>
      </w:r>
      <w:r w:rsidRPr="00736B92">
        <w:rPr>
          <w:rFonts w:cstheme="minorHAnsi"/>
          <w:sz w:val="20"/>
          <w:szCs w:val="20"/>
        </w:rPr>
        <w:tab/>
        <w:t xml:space="preserve">TI Body Mass OR AB Body Mass </w:t>
      </w:r>
    </w:p>
    <w:p w14:paraId="4AECAB11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79 </w:t>
      </w:r>
      <w:r w:rsidRPr="00736B92">
        <w:rPr>
          <w:rFonts w:cstheme="minorHAnsi"/>
          <w:sz w:val="20"/>
          <w:szCs w:val="20"/>
        </w:rPr>
        <w:tab/>
        <w:t xml:space="preserve">TI BMI OR AB BMI </w:t>
      </w:r>
    </w:p>
    <w:p w14:paraId="746B907A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78 </w:t>
      </w:r>
      <w:r w:rsidRPr="00736B92">
        <w:rPr>
          <w:rFonts w:cstheme="minorHAnsi"/>
          <w:sz w:val="20"/>
          <w:szCs w:val="20"/>
        </w:rPr>
        <w:tab/>
        <w:t xml:space="preserve">(MM "Body Mass Index") </w:t>
      </w:r>
    </w:p>
    <w:p w14:paraId="5D928856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77 </w:t>
      </w:r>
      <w:r w:rsidRPr="00736B92">
        <w:rPr>
          <w:rFonts w:cstheme="minorHAnsi"/>
          <w:sz w:val="20"/>
          <w:szCs w:val="20"/>
        </w:rPr>
        <w:tab/>
        <w:t xml:space="preserve">TI Overweight OR AB Overweight </w:t>
      </w:r>
    </w:p>
    <w:p w14:paraId="59853A5C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76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Obes* OR AB Obes* </w:t>
      </w:r>
    </w:p>
    <w:p w14:paraId="671CC392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75 </w:t>
      </w:r>
      <w:r w:rsidRPr="00736B92">
        <w:rPr>
          <w:rFonts w:cstheme="minorHAnsi"/>
          <w:sz w:val="20"/>
          <w:szCs w:val="20"/>
        </w:rPr>
        <w:tab/>
        <w:t xml:space="preserve">(MH "Obesity+") </w:t>
      </w:r>
    </w:p>
    <w:p w14:paraId="5587A44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74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Diabetic* OR AB Diabetic* </w:t>
      </w:r>
    </w:p>
    <w:p w14:paraId="4FB75698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73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Diabetes OR AB Diabetes </w:t>
      </w:r>
    </w:p>
    <w:p w14:paraId="4781F4A3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72 </w:t>
      </w:r>
      <w:r w:rsidRPr="00736B92">
        <w:rPr>
          <w:rFonts w:cstheme="minorHAnsi"/>
          <w:sz w:val="20"/>
          <w:szCs w:val="20"/>
        </w:rPr>
        <w:tab/>
        <w:t xml:space="preserve">(MH "Diabetes Mellitus+") </w:t>
      </w:r>
    </w:p>
    <w:p w14:paraId="5F92EEE0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71 </w:t>
      </w:r>
      <w:r w:rsidRPr="00736B92">
        <w:rPr>
          <w:rFonts w:cstheme="minorHAnsi"/>
          <w:sz w:val="20"/>
          <w:szCs w:val="20"/>
        </w:rPr>
        <w:tab/>
        <w:t xml:space="preserve">S60 OR S70 </w:t>
      </w:r>
    </w:p>
    <w:p w14:paraId="22E2E32A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70 </w:t>
      </w:r>
      <w:r w:rsidRPr="00736B92">
        <w:rPr>
          <w:rFonts w:cstheme="minorHAnsi"/>
          <w:sz w:val="20"/>
          <w:szCs w:val="20"/>
        </w:rPr>
        <w:tab/>
        <w:t xml:space="preserve">S66 AND S69 </w:t>
      </w:r>
    </w:p>
    <w:p w14:paraId="7531894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9 </w:t>
      </w:r>
      <w:r w:rsidRPr="00736B92">
        <w:rPr>
          <w:rFonts w:cstheme="minorHAnsi"/>
          <w:sz w:val="20"/>
          <w:szCs w:val="20"/>
        </w:rPr>
        <w:tab/>
        <w:t xml:space="preserve">S67 OR S68 </w:t>
      </w:r>
    </w:p>
    <w:p w14:paraId="086CBD38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8 </w:t>
      </w:r>
      <w:r w:rsidRPr="00736B92">
        <w:rPr>
          <w:rFonts w:cstheme="minorHAnsi"/>
          <w:sz w:val="20"/>
          <w:szCs w:val="20"/>
        </w:rPr>
        <w:tab/>
        <w:t xml:space="preserve">TI Drink* OR AB Drink* </w:t>
      </w:r>
    </w:p>
    <w:p w14:paraId="4EA3BF0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7 </w:t>
      </w:r>
      <w:r w:rsidRPr="00736B92">
        <w:rPr>
          <w:rFonts w:cstheme="minorHAnsi"/>
          <w:sz w:val="20"/>
          <w:szCs w:val="20"/>
        </w:rPr>
        <w:tab/>
        <w:t xml:space="preserve">TI Beverage* OR AB Beverage* </w:t>
      </w:r>
    </w:p>
    <w:p w14:paraId="7AE40D10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6 </w:t>
      </w:r>
      <w:r w:rsidRPr="00736B92">
        <w:rPr>
          <w:rFonts w:cstheme="minorHAnsi"/>
          <w:sz w:val="20"/>
          <w:szCs w:val="20"/>
        </w:rPr>
        <w:tab/>
        <w:t xml:space="preserve">S61 OR S62 OR S63 OR S64 OR S65 </w:t>
      </w:r>
    </w:p>
    <w:p w14:paraId="19D60E62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5 </w:t>
      </w:r>
      <w:r w:rsidRPr="00736B92">
        <w:rPr>
          <w:rFonts w:cstheme="minorHAnsi"/>
          <w:sz w:val="20"/>
          <w:szCs w:val="20"/>
        </w:rPr>
        <w:tab/>
        <w:t xml:space="preserve">TI Fructose* OR AB Fructose* </w:t>
      </w:r>
    </w:p>
    <w:p w14:paraId="43F28AE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4 </w:t>
      </w:r>
      <w:r w:rsidRPr="00736B92">
        <w:rPr>
          <w:rFonts w:cstheme="minorHAnsi"/>
          <w:sz w:val="20"/>
          <w:szCs w:val="20"/>
        </w:rPr>
        <w:tab/>
        <w:t xml:space="preserve">TI Sucrose OR AB Sucrose </w:t>
      </w:r>
    </w:p>
    <w:p w14:paraId="4AC7E728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3 </w:t>
      </w:r>
      <w:r w:rsidRPr="00736B92">
        <w:rPr>
          <w:rFonts w:cstheme="minorHAnsi"/>
          <w:sz w:val="20"/>
          <w:szCs w:val="20"/>
        </w:rPr>
        <w:tab/>
        <w:t xml:space="preserve">TI Syrupe* OR AB Syrupe* </w:t>
      </w:r>
    </w:p>
    <w:p w14:paraId="71FBD38D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2 </w:t>
      </w:r>
      <w:r w:rsidRPr="00736B92">
        <w:rPr>
          <w:rFonts w:cstheme="minorHAnsi"/>
          <w:sz w:val="20"/>
          <w:szCs w:val="20"/>
        </w:rPr>
        <w:tab/>
        <w:t xml:space="preserve">(MH "Dietary Sucrose") </w:t>
      </w:r>
    </w:p>
    <w:p w14:paraId="64EFC93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1 </w:t>
      </w:r>
      <w:r w:rsidRPr="00736B92">
        <w:rPr>
          <w:rFonts w:cstheme="minorHAnsi"/>
          <w:sz w:val="20"/>
          <w:szCs w:val="20"/>
        </w:rPr>
        <w:tab/>
        <w:t xml:space="preserve">(MH "Sweetening Agents+") </w:t>
      </w:r>
    </w:p>
    <w:p w14:paraId="5E086DFF" w14:textId="01B534A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60 </w:t>
      </w:r>
      <w:r w:rsidRPr="00736B92">
        <w:rPr>
          <w:rFonts w:cstheme="minorHAnsi"/>
          <w:sz w:val="20"/>
          <w:szCs w:val="20"/>
        </w:rPr>
        <w:tab/>
        <w:t xml:space="preserve">S37 OR S38 OR S39 OR S40 OR S41 OR S42 OR S43 OR S44 OR S45 OR S46 OR S47 OR S48 OR S49 OR S50 OR S51 OR </w:t>
      </w:r>
      <w:r w:rsidR="00922A31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</w:rPr>
        <w:t xml:space="preserve">S52 OR S53 OR S54 OR S55 OR S56 OR S57 OR S58 OR S59 </w:t>
      </w:r>
    </w:p>
    <w:p w14:paraId="0470B000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9 </w:t>
      </w:r>
      <w:r w:rsidRPr="00736B92">
        <w:rPr>
          <w:rFonts w:cstheme="minorHAnsi"/>
          <w:sz w:val="20"/>
          <w:szCs w:val="20"/>
        </w:rPr>
        <w:tab/>
        <w:t xml:space="preserve">TI Fizzy Beverage* OR AB Fizzy Beverage* </w:t>
      </w:r>
    </w:p>
    <w:p w14:paraId="721C93BD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lastRenderedPageBreak/>
        <w:t xml:space="preserve">S58 </w:t>
      </w:r>
      <w:r w:rsidRPr="00736B92">
        <w:rPr>
          <w:rFonts w:cstheme="minorHAnsi"/>
          <w:sz w:val="20"/>
          <w:szCs w:val="20"/>
        </w:rPr>
        <w:tab/>
        <w:t xml:space="preserve">TI Fizzy Drink* OR AB Fizzy Drink* </w:t>
      </w:r>
    </w:p>
    <w:p w14:paraId="4D5CAC26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7 </w:t>
      </w:r>
      <w:r w:rsidRPr="00736B92">
        <w:rPr>
          <w:rFonts w:cstheme="minorHAnsi"/>
          <w:sz w:val="20"/>
          <w:szCs w:val="20"/>
        </w:rPr>
        <w:tab/>
        <w:t xml:space="preserve">TI Juice* OR AB Juice* </w:t>
      </w:r>
    </w:p>
    <w:p w14:paraId="77451C9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6 </w:t>
      </w:r>
      <w:r w:rsidRPr="00736B92">
        <w:rPr>
          <w:rFonts w:cstheme="minorHAnsi"/>
          <w:sz w:val="20"/>
          <w:szCs w:val="20"/>
        </w:rPr>
        <w:tab/>
        <w:t xml:space="preserve">(MH "Fruit Juices+") </w:t>
      </w:r>
    </w:p>
    <w:p w14:paraId="3167F26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5 </w:t>
      </w:r>
      <w:r w:rsidRPr="00736B92">
        <w:rPr>
          <w:rFonts w:cstheme="minorHAnsi"/>
          <w:sz w:val="20"/>
          <w:szCs w:val="20"/>
        </w:rPr>
        <w:tab/>
        <w:t xml:space="preserve">TI Fruit Beverage* OR AB Fruit Beverage* </w:t>
      </w:r>
    </w:p>
    <w:p w14:paraId="7BCB2FF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4 </w:t>
      </w:r>
      <w:r w:rsidRPr="00736B92">
        <w:rPr>
          <w:rFonts w:cstheme="minorHAnsi"/>
          <w:sz w:val="20"/>
          <w:szCs w:val="20"/>
        </w:rPr>
        <w:tab/>
        <w:t xml:space="preserve">TI Fruit Drink* OR AB Fruit Drink* </w:t>
      </w:r>
    </w:p>
    <w:p w14:paraId="3CFBC25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3 </w:t>
      </w:r>
      <w:r w:rsidRPr="00736B92">
        <w:rPr>
          <w:rFonts w:cstheme="minorHAnsi"/>
          <w:sz w:val="20"/>
          <w:szCs w:val="20"/>
        </w:rPr>
        <w:tab/>
        <w:t xml:space="preserve">TI Sport Beverage* OR AB Sport Beverage* </w:t>
      </w:r>
    </w:p>
    <w:p w14:paraId="215B52A8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2 </w:t>
      </w:r>
      <w:r w:rsidRPr="00736B92">
        <w:rPr>
          <w:rFonts w:cstheme="minorHAnsi"/>
          <w:sz w:val="20"/>
          <w:szCs w:val="20"/>
        </w:rPr>
        <w:tab/>
        <w:t xml:space="preserve">TI Sport Drink* OR AB Sport Drink* </w:t>
      </w:r>
    </w:p>
    <w:p w14:paraId="477EC2B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51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Cola OR AB Cola </w:t>
      </w:r>
    </w:p>
    <w:p w14:paraId="65008520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0 </w:t>
      </w:r>
      <w:r w:rsidRPr="00736B92">
        <w:rPr>
          <w:rFonts w:cstheme="minorHAnsi"/>
          <w:sz w:val="20"/>
          <w:szCs w:val="20"/>
        </w:rPr>
        <w:tab/>
        <w:t xml:space="preserve">TI Sugary Beverage* OR AB Sugary Beverage* </w:t>
      </w:r>
    </w:p>
    <w:p w14:paraId="600001A0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9 </w:t>
      </w:r>
      <w:r w:rsidRPr="00736B92">
        <w:rPr>
          <w:rFonts w:cstheme="minorHAnsi"/>
          <w:sz w:val="20"/>
          <w:szCs w:val="20"/>
        </w:rPr>
        <w:tab/>
        <w:t xml:space="preserve">TI Sugary Drink* OR AB Sugary Drink* </w:t>
      </w:r>
    </w:p>
    <w:p w14:paraId="7B4B51A1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8 </w:t>
      </w:r>
      <w:r w:rsidRPr="00736B92">
        <w:rPr>
          <w:rFonts w:cstheme="minorHAnsi"/>
          <w:sz w:val="20"/>
          <w:szCs w:val="20"/>
        </w:rPr>
        <w:tab/>
        <w:t xml:space="preserve">TI Sugared Beverage* OR AB Sugared Beverage* </w:t>
      </w:r>
    </w:p>
    <w:p w14:paraId="13878D0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7 </w:t>
      </w:r>
      <w:r w:rsidRPr="00736B92">
        <w:rPr>
          <w:rFonts w:cstheme="minorHAnsi"/>
          <w:sz w:val="20"/>
          <w:szCs w:val="20"/>
        </w:rPr>
        <w:tab/>
        <w:t xml:space="preserve">TI Sugared Drink* OR AB Sugared Drink* </w:t>
      </w:r>
    </w:p>
    <w:p w14:paraId="5239B24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6 </w:t>
      </w:r>
      <w:r w:rsidRPr="00736B92">
        <w:rPr>
          <w:rFonts w:cstheme="minorHAnsi"/>
          <w:sz w:val="20"/>
          <w:szCs w:val="20"/>
        </w:rPr>
        <w:tab/>
        <w:t xml:space="preserve">TI Sweetened Beverage* OR AB Sweetened Beverage* </w:t>
      </w:r>
    </w:p>
    <w:p w14:paraId="0A798093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5 </w:t>
      </w:r>
      <w:r w:rsidRPr="00736B92">
        <w:rPr>
          <w:rFonts w:cstheme="minorHAnsi"/>
          <w:sz w:val="20"/>
          <w:szCs w:val="20"/>
        </w:rPr>
        <w:tab/>
        <w:t xml:space="preserve">TI Sweetened Drink* OR AB Sweetened Drink* </w:t>
      </w:r>
    </w:p>
    <w:p w14:paraId="72464A03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4 </w:t>
      </w:r>
      <w:r w:rsidRPr="00736B92">
        <w:rPr>
          <w:rFonts w:cstheme="minorHAnsi"/>
          <w:sz w:val="20"/>
          <w:szCs w:val="20"/>
        </w:rPr>
        <w:tab/>
        <w:t xml:space="preserve">TI Soft Beverage* OR AB Soft Beverage* </w:t>
      </w:r>
    </w:p>
    <w:p w14:paraId="0D92414A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3 </w:t>
      </w:r>
      <w:r w:rsidRPr="00736B92">
        <w:rPr>
          <w:rFonts w:cstheme="minorHAnsi"/>
          <w:sz w:val="20"/>
          <w:szCs w:val="20"/>
        </w:rPr>
        <w:tab/>
        <w:t xml:space="preserve">TI Soft Drink* OR AB Soft Drink* </w:t>
      </w:r>
    </w:p>
    <w:p w14:paraId="3EDF7273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2 </w:t>
      </w:r>
      <w:r w:rsidRPr="00736B92">
        <w:rPr>
          <w:rFonts w:cstheme="minorHAnsi"/>
          <w:sz w:val="20"/>
          <w:szCs w:val="20"/>
        </w:rPr>
        <w:tab/>
        <w:t xml:space="preserve">TI Carbonated Drink* OR AB Carbonated Drink* </w:t>
      </w:r>
    </w:p>
    <w:p w14:paraId="1D3672F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1 </w:t>
      </w:r>
      <w:r w:rsidRPr="00736B92">
        <w:rPr>
          <w:rFonts w:cstheme="minorHAnsi"/>
          <w:sz w:val="20"/>
          <w:szCs w:val="20"/>
        </w:rPr>
        <w:tab/>
        <w:t xml:space="preserve">TI SSB OR AB SSB </w:t>
      </w:r>
    </w:p>
    <w:p w14:paraId="4CE4D7ED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0 </w:t>
      </w:r>
      <w:r w:rsidRPr="00736B92">
        <w:rPr>
          <w:rFonts w:cstheme="minorHAnsi"/>
          <w:sz w:val="20"/>
          <w:szCs w:val="20"/>
        </w:rPr>
        <w:tab/>
        <w:t xml:space="preserve">TI Carbonated Drink* OR AB Carbonated Drink* </w:t>
      </w:r>
    </w:p>
    <w:p w14:paraId="023C7E6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9 </w:t>
      </w:r>
      <w:r w:rsidRPr="00736B92">
        <w:rPr>
          <w:rFonts w:cstheme="minorHAnsi"/>
          <w:sz w:val="20"/>
          <w:szCs w:val="20"/>
        </w:rPr>
        <w:tab/>
        <w:t xml:space="preserve">TI Carbonated Beverage* OR AB Carbonated Beverage* </w:t>
      </w:r>
    </w:p>
    <w:p w14:paraId="65CA376B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38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Soda* OR AB Soda* </w:t>
      </w:r>
    </w:p>
    <w:p w14:paraId="19BCE356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7 </w:t>
      </w:r>
      <w:r w:rsidRPr="00736B92">
        <w:rPr>
          <w:rFonts w:cstheme="minorHAnsi"/>
          <w:sz w:val="20"/>
          <w:szCs w:val="20"/>
        </w:rPr>
        <w:tab/>
        <w:t xml:space="preserve">(MH "Carbonated Beverages") </w:t>
      </w:r>
    </w:p>
    <w:p w14:paraId="7E6A0E1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6 </w:t>
      </w:r>
      <w:r w:rsidRPr="00736B92">
        <w:rPr>
          <w:rFonts w:cstheme="minorHAnsi"/>
          <w:sz w:val="20"/>
          <w:szCs w:val="20"/>
        </w:rPr>
        <w:tab/>
        <w:t xml:space="preserve">S25 OR S35 </w:t>
      </w:r>
    </w:p>
    <w:p w14:paraId="45AB7CDE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5 </w:t>
      </w:r>
      <w:r w:rsidRPr="00736B92">
        <w:rPr>
          <w:rFonts w:cstheme="minorHAnsi"/>
          <w:sz w:val="20"/>
          <w:szCs w:val="20"/>
        </w:rPr>
        <w:tab/>
        <w:t xml:space="preserve">S29 AND S34 </w:t>
      </w:r>
    </w:p>
    <w:p w14:paraId="5EE23BD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4 </w:t>
      </w:r>
      <w:r w:rsidRPr="00736B92">
        <w:rPr>
          <w:rFonts w:cstheme="minorHAnsi"/>
          <w:sz w:val="20"/>
          <w:szCs w:val="20"/>
        </w:rPr>
        <w:tab/>
        <w:t xml:space="preserve">S30 OR S31 OR S32 OR S33 </w:t>
      </w:r>
    </w:p>
    <w:p w14:paraId="281FB11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3 </w:t>
      </w:r>
      <w:r w:rsidRPr="00736B92">
        <w:rPr>
          <w:rFonts w:cstheme="minorHAnsi"/>
          <w:sz w:val="20"/>
          <w:szCs w:val="20"/>
        </w:rPr>
        <w:tab/>
        <w:t xml:space="preserve">TI Projecting OR AB Projecting </w:t>
      </w:r>
    </w:p>
    <w:p w14:paraId="62D928A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2 </w:t>
      </w:r>
      <w:r w:rsidRPr="00736B92">
        <w:rPr>
          <w:rFonts w:cstheme="minorHAnsi"/>
          <w:sz w:val="20"/>
          <w:szCs w:val="20"/>
        </w:rPr>
        <w:tab/>
        <w:t xml:space="preserve">TI Projection* OR AB Projection* </w:t>
      </w:r>
    </w:p>
    <w:p w14:paraId="3FF96715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1 </w:t>
      </w:r>
      <w:r w:rsidRPr="00736B92">
        <w:rPr>
          <w:rFonts w:cstheme="minorHAnsi"/>
          <w:sz w:val="20"/>
          <w:szCs w:val="20"/>
        </w:rPr>
        <w:tab/>
        <w:t xml:space="preserve">TI Estimat* OR AB Estimat* </w:t>
      </w:r>
    </w:p>
    <w:p w14:paraId="5DF4775B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0 </w:t>
      </w:r>
      <w:r w:rsidRPr="00736B92">
        <w:rPr>
          <w:rFonts w:cstheme="minorHAnsi"/>
          <w:sz w:val="20"/>
          <w:szCs w:val="20"/>
        </w:rPr>
        <w:tab/>
        <w:t xml:space="preserve">TI Model* OR AB Model* </w:t>
      </w:r>
    </w:p>
    <w:p w14:paraId="0693B906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9 </w:t>
      </w:r>
      <w:r w:rsidRPr="00736B92">
        <w:rPr>
          <w:rFonts w:cstheme="minorHAnsi"/>
          <w:sz w:val="20"/>
          <w:szCs w:val="20"/>
        </w:rPr>
        <w:tab/>
        <w:t xml:space="preserve">(S26 OR S27 OR S28) </w:t>
      </w:r>
    </w:p>
    <w:p w14:paraId="6C2DE24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8 </w:t>
      </w:r>
      <w:r w:rsidRPr="00736B92">
        <w:rPr>
          <w:rFonts w:cstheme="minorHAnsi"/>
          <w:sz w:val="20"/>
          <w:szCs w:val="20"/>
        </w:rPr>
        <w:tab/>
        <w:t xml:space="preserve">TI Societal Cost* OR AB Societal Cost* </w:t>
      </w:r>
    </w:p>
    <w:p w14:paraId="374EF2D2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7 </w:t>
      </w:r>
      <w:r w:rsidRPr="00736B92">
        <w:rPr>
          <w:rFonts w:cstheme="minorHAnsi"/>
          <w:sz w:val="20"/>
          <w:szCs w:val="20"/>
        </w:rPr>
        <w:tab/>
        <w:t xml:space="preserve">TI Attributable* OR AB Attributable* </w:t>
      </w:r>
    </w:p>
    <w:p w14:paraId="6AC63622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6 </w:t>
      </w:r>
      <w:r w:rsidRPr="00736B92">
        <w:rPr>
          <w:rFonts w:cstheme="minorHAnsi"/>
          <w:sz w:val="20"/>
          <w:szCs w:val="20"/>
        </w:rPr>
        <w:tab/>
        <w:t xml:space="preserve">TI Burden OR AB Burden </w:t>
      </w:r>
    </w:p>
    <w:p w14:paraId="7F4E212A" w14:textId="77777777" w:rsidR="00922A31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5 </w:t>
      </w:r>
      <w:r w:rsidRPr="00736B92">
        <w:rPr>
          <w:rFonts w:cstheme="minorHAnsi"/>
          <w:sz w:val="20"/>
          <w:szCs w:val="20"/>
        </w:rPr>
        <w:tab/>
        <w:t xml:space="preserve">S1 OR S2 OR S3 OR S4 OR S5 OR S6 OR S7 OR S8 OR S9 OR S10 OR S11 OR S12 OR S13 OR S14 OR S15 OR S16 OR </w:t>
      </w:r>
    </w:p>
    <w:p w14:paraId="51179A01" w14:textId="3A131F18" w:rsidR="00CF3CED" w:rsidRPr="00736B92" w:rsidRDefault="00922A31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             </w:t>
      </w:r>
      <w:r w:rsidR="00CF3CED" w:rsidRPr="00736B92">
        <w:rPr>
          <w:rFonts w:cstheme="minorHAnsi"/>
          <w:sz w:val="20"/>
          <w:szCs w:val="20"/>
        </w:rPr>
        <w:t xml:space="preserve">S17 OR S18 OR S19 OR S20 OR S21 OR S22 OR S23 OR S24 </w:t>
      </w:r>
    </w:p>
    <w:p w14:paraId="117C08A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4 </w:t>
      </w:r>
      <w:r w:rsidRPr="00736B92">
        <w:rPr>
          <w:rFonts w:cstheme="minorHAnsi"/>
          <w:sz w:val="20"/>
          <w:szCs w:val="20"/>
        </w:rPr>
        <w:tab/>
        <w:t xml:space="preserve">TI Probabilistic Model* OR AB Probabilistic Model* </w:t>
      </w:r>
    </w:p>
    <w:p w14:paraId="5E65DFC3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3 </w:t>
      </w:r>
      <w:r w:rsidRPr="00736B92">
        <w:rPr>
          <w:rFonts w:cstheme="minorHAnsi"/>
          <w:sz w:val="20"/>
          <w:szCs w:val="20"/>
        </w:rPr>
        <w:tab/>
        <w:t xml:space="preserve">TI Statistical Model* OR AB Statistical Model* </w:t>
      </w:r>
    </w:p>
    <w:p w14:paraId="054632E8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2 </w:t>
      </w:r>
      <w:r w:rsidRPr="00736B92">
        <w:rPr>
          <w:rFonts w:cstheme="minorHAnsi"/>
          <w:sz w:val="20"/>
          <w:szCs w:val="20"/>
        </w:rPr>
        <w:tab/>
        <w:t xml:space="preserve">(MH "Models, Statistical") </w:t>
      </w:r>
    </w:p>
    <w:p w14:paraId="711B9371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1 </w:t>
      </w:r>
      <w:r w:rsidRPr="00736B92">
        <w:rPr>
          <w:rFonts w:cstheme="minorHAnsi"/>
          <w:sz w:val="20"/>
          <w:szCs w:val="20"/>
        </w:rPr>
        <w:tab/>
        <w:t xml:space="preserve">TI Regression Analy* OR AB Regression Analy* </w:t>
      </w:r>
    </w:p>
    <w:p w14:paraId="49F459D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0 </w:t>
      </w:r>
      <w:r w:rsidRPr="00736B92">
        <w:rPr>
          <w:rFonts w:cstheme="minorHAnsi"/>
          <w:sz w:val="20"/>
          <w:szCs w:val="20"/>
        </w:rPr>
        <w:tab/>
        <w:t xml:space="preserve">(MM "Regression") </w:t>
      </w:r>
    </w:p>
    <w:p w14:paraId="3E27C72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  <w:lang w:val="pt-BR"/>
        </w:rPr>
      </w:pPr>
      <w:r w:rsidRPr="00736B92">
        <w:rPr>
          <w:rFonts w:cstheme="minorHAnsi"/>
          <w:sz w:val="20"/>
          <w:szCs w:val="20"/>
        </w:rPr>
        <w:t xml:space="preserve">S19 </w:t>
      </w:r>
      <w:r w:rsidRPr="00736B92">
        <w:rPr>
          <w:rFonts w:cstheme="minorHAnsi"/>
          <w:sz w:val="20"/>
          <w:szCs w:val="20"/>
        </w:rPr>
        <w:tab/>
      </w:r>
      <w:r w:rsidRPr="00736B92">
        <w:rPr>
          <w:rFonts w:cstheme="minorHAnsi"/>
          <w:sz w:val="20"/>
          <w:szCs w:val="20"/>
          <w:lang w:val="pt-BR"/>
        </w:rPr>
        <w:t xml:space="preserve">TI Monte Carlo OR AB Monte Carlo </w:t>
      </w:r>
    </w:p>
    <w:p w14:paraId="170FFD8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8 </w:t>
      </w:r>
      <w:r w:rsidRPr="00736B92">
        <w:rPr>
          <w:rFonts w:cstheme="minorHAnsi"/>
          <w:sz w:val="20"/>
          <w:szCs w:val="20"/>
        </w:rPr>
        <w:tab/>
        <w:t xml:space="preserve">TI Markov OR AB Markov </w:t>
      </w:r>
    </w:p>
    <w:p w14:paraId="5B7E267E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7 </w:t>
      </w:r>
      <w:r w:rsidRPr="00736B92">
        <w:rPr>
          <w:rFonts w:cstheme="minorHAnsi"/>
          <w:sz w:val="20"/>
          <w:szCs w:val="20"/>
        </w:rPr>
        <w:tab/>
        <w:t xml:space="preserve">TI Policy Evaluation* OR AB Policy Evaluation* </w:t>
      </w:r>
    </w:p>
    <w:p w14:paraId="119792A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6 </w:t>
      </w:r>
      <w:r w:rsidRPr="00736B92">
        <w:rPr>
          <w:rFonts w:cstheme="minorHAnsi"/>
          <w:sz w:val="20"/>
          <w:szCs w:val="20"/>
        </w:rPr>
        <w:tab/>
        <w:t xml:space="preserve">TI Modelling OR AB Modelling </w:t>
      </w:r>
    </w:p>
    <w:p w14:paraId="7EE2EE0E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5 </w:t>
      </w:r>
      <w:r w:rsidRPr="00736B92">
        <w:rPr>
          <w:rFonts w:cstheme="minorHAnsi"/>
          <w:sz w:val="20"/>
          <w:szCs w:val="20"/>
        </w:rPr>
        <w:tab/>
        <w:t xml:space="preserve">TI Public Health Intervention* OR AB Public Health Intervention* </w:t>
      </w:r>
    </w:p>
    <w:p w14:paraId="62D38EE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4 </w:t>
      </w:r>
      <w:r w:rsidRPr="00736B92">
        <w:rPr>
          <w:rFonts w:cstheme="minorHAnsi"/>
          <w:sz w:val="20"/>
          <w:szCs w:val="20"/>
        </w:rPr>
        <w:tab/>
        <w:t xml:space="preserve">TI public health model OR AB Public Health Model* </w:t>
      </w:r>
    </w:p>
    <w:p w14:paraId="691E7C5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3 </w:t>
      </w:r>
      <w:r w:rsidRPr="00736B92">
        <w:rPr>
          <w:rFonts w:cstheme="minorHAnsi"/>
          <w:sz w:val="20"/>
          <w:szCs w:val="20"/>
        </w:rPr>
        <w:tab/>
        <w:t xml:space="preserve">TI Mathematical Analys* OR AB Mathematical Analys* </w:t>
      </w:r>
    </w:p>
    <w:p w14:paraId="51955E43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2 </w:t>
      </w:r>
      <w:r w:rsidRPr="00736B92">
        <w:rPr>
          <w:rFonts w:cstheme="minorHAnsi"/>
          <w:sz w:val="20"/>
          <w:szCs w:val="20"/>
        </w:rPr>
        <w:tab/>
        <w:t xml:space="preserve">TI Mathematical Model* OR AB Mathematical Model* </w:t>
      </w:r>
    </w:p>
    <w:p w14:paraId="6A4E1AD0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1 </w:t>
      </w:r>
      <w:r w:rsidRPr="00736B92">
        <w:rPr>
          <w:rFonts w:cstheme="minorHAnsi"/>
          <w:sz w:val="20"/>
          <w:szCs w:val="20"/>
        </w:rPr>
        <w:tab/>
        <w:t xml:space="preserve">TI Policy Model OR AB Policy Model </w:t>
      </w:r>
    </w:p>
    <w:p w14:paraId="51677BAC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0 </w:t>
      </w:r>
      <w:r w:rsidRPr="00736B92">
        <w:rPr>
          <w:rFonts w:cstheme="minorHAnsi"/>
          <w:sz w:val="20"/>
          <w:szCs w:val="20"/>
        </w:rPr>
        <w:tab/>
        <w:t xml:space="preserve">TI QALY* OR AB QALY* </w:t>
      </w:r>
    </w:p>
    <w:p w14:paraId="0A0054B9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9 </w:t>
      </w:r>
      <w:r w:rsidRPr="00736B92">
        <w:rPr>
          <w:rFonts w:cstheme="minorHAnsi"/>
          <w:sz w:val="20"/>
          <w:szCs w:val="20"/>
        </w:rPr>
        <w:tab/>
        <w:t xml:space="preserve">TI DALY* OR AB DALY* </w:t>
      </w:r>
    </w:p>
    <w:p w14:paraId="49BEEB83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8 </w:t>
      </w:r>
      <w:r w:rsidRPr="00736B92">
        <w:rPr>
          <w:rFonts w:cstheme="minorHAnsi"/>
          <w:sz w:val="20"/>
          <w:szCs w:val="20"/>
        </w:rPr>
        <w:tab/>
        <w:t xml:space="preserve">TI Risk Assess* OR AB Risk Assess* </w:t>
      </w:r>
    </w:p>
    <w:p w14:paraId="3C5DE42C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7 </w:t>
      </w:r>
      <w:r w:rsidRPr="00736B92">
        <w:rPr>
          <w:rFonts w:cstheme="minorHAnsi"/>
          <w:sz w:val="20"/>
          <w:szCs w:val="20"/>
        </w:rPr>
        <w:tab/>
        <w:t xml:space="preserve">TI Comparative Risk OR AB Comparative Risk </w:t>
      </w:r>
    </w:p>
    <w:p w14:paraId="79072ED1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lastRenderedPageBreak/>
        <w:t xml:space="preserve">S6 </w:t>
      </w:r>
      <w:r w:rsidRPr="00736B92">
        <w:rPr>
          <w:rFonts w:cstheme="minorHAnsi"/>
          <w:sz w:val="20"/>
          <w:szCs w:val="20"/>
        </w:rPr>
        <w:tab/>
        <w:t xml:space="preserve">TI Cost Effectiv* OR AB Cost Effectiv* </w:t>
      </w:r>
    </w:p>
    <w:p w14:paraId="239C090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5 </w:t>
      </w:r>
      <w:r w:rsidRPr="00736B92">
        <w:rPr>
          <w:rFonts w:cstheme="minorHAnsi"/>
          <w:sz w:val="20"/>
          <w:szCs w:val="20"/>
        </w:rPr>
        <w:tab/>
        <w:t xml:space="preserve">TI Cost Benefit OR AB Cost Benefit </w:t>
      </w:r>
    </w:p>
    <w:p w14:paraId="34132A2F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4 </w:t>
      </w:r>
      <w:r w:rsidRPr="00736B92">
        <w:rPr>
          <w:rFonts w:cstheme="minorHAnsi"/>
          <w:sz w:val="20"/>
          <w:szCs w:val="20"/>
        </w:rPr>
        <w:tab/>
        <w:t xml:space="preserve">(MM "Cost Benefit Analysis") </w:t>
      </w:r>
    </w:p>
    <w:p w14:paraId="5E462257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3 </w:t>
      </w:r>
      <w:r w:rsidRPr="00736B92">
        <w:rPr>
          <w:rFonts w:cstheme="minorHAnsi"/>
          <w:sz w:val="20"/>
          <w:szCs w:val="20"/>
        </w:rPr>
        <w:tab/>
        <w:t xml:space="preserve">TI Decision Analy* OR AB Decision Analy* </w:t>
      </w:r>
    </w:p>
    <w:p w14:paraId="43A05892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2 </w:t>
      </w:r>
      <w:r w:rsidRPr="00736B92">
        <w:rPr>
          <w:rFonts w:cstheme="minorHAnsi"/>
          <w:sz w:val="20"/>
          <w:szCs w:val="20"/>
        </w:rPr>
        <w:tab/>
        <w:t xml:space="preserve">TI Econometric Model* OR AB Econometric Model* </w:t>
      </w:r>
    </w:p>
    <w:p w14:paraId="7972A144" w14:textId="77777777" w:rsidR="00CF3CED" w:rsidRPr="00736B92" w:rsidRDefault="00CF3CED" w:rsidP="00922A31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S1 </w:t>
      </w:r>
      <w:r w:rsidRPr="00736B92">
        <w:rPr>
          <w:rFonts w:cstheme="minorHAnsi"/>
          <w:sz w:val="20"/>
          <w:szCs w:val="20"/>
        </w:rPr>
        <w:tab/>
        <w:t xml:space="preserve">TI Economic Model* OR AB Economic Model* </w:t>
      </w:r>
    </w:p>
    <w:p w14:paraId="176A68C2" w14:textId="77777777" w:rsidR="00CF3CED" w:rsidRPr="00736B92" w:rsidRDefault="00CF3CED" w:rsidP="00CF3CED">
      <w:pPr>
        <w:ind w:left="-567"/>
        <w:rPr>
          <w:rFonts w:cstheme="minorHAnsi"/>
          <w:sz w:val="20"/>
          <w:szCs w:val="20"/>
        </w:rPr>
      </w:pPr>
    </w:p>
    <w:p w14:paraId="3922D675" w14:textId="77777777" w:rsidR="00CF3CED" w:rsidRPr="00736B92" w:rsidRDefault="00CF3CED" w:rsidP="00CF3CED">
      <w:pPr>
        <w:ind w:left="-567"/>
        <w:rPr>
          <w:rFonts w:cstheme="minorHAnsi"/>
          <w:b/>
          <w:sz w:val="20"/>
          <w:szCs w:val="20"/>
        </w:rPr>
      </w:pPr>
      <w:r w:rsidRPr="00736B92">
        <w:rPr>
          <w:rFonts w:cstheme="minorHAnsi"/>
          <w:b/>
          <w:sz w:val="20"/>
          <w:szCs w:val="20"/>
        </w:rPr>
        <w:t>LILACS iAH</w:t>
      </w:r>
    </w:p>
    <w:p w14:paraId="088A084B" w14:textId="77777777" w:rsidR="00CF3CED" w:rsidRPr="00736B92" w:rsidRDefault="00CF3CED" w:rsidP="00CF3CED">
      <w:pPr>
        <w:spacing w:after="0" w:line="240" w:lineRule="auto"/>
        <w:ind w:left="-567"/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t xml:space="preserve">(MH Modelos Económicos OR MH Análisis Costo-Beneficio OR (Econom$ AND Model$) OR ((Decision OR Decisão) AND Analis$)) OR ((Comparati$ OR Assess$ Evalua$) AND (Risk OR Riesgo$ OR Risco$)) OR DALY$ OR QALY$ OR ((Model$ OR Interven$) AND (Policy OR Public$))) AND (((Burden OR Carga OR Attributable OR Atribui$) AND (Model$)) AND (MH Carbonated Beverages OR Soda OR Refrigerante$ OR Refresco$ OR ((Bebida$ OR Drink$ OR Beverage$) AND (Carbonat$ OR Gaseosa$ OR Soft OR Azucarad$ OR Sugar$ OR Fruit OR Fruta$ OR Endulzad$ OR Adoçad$ OR Sport OR Deportiv$ OR Esportiv$ OR Sucros$ OR Syrupe OR Jarabe OR Xarope OR Fructos$ OR Fizzy OR Efervescente)) OR Juice$ OR Jugo$ OR Suco$ OR Cola) [Palabras] </w:t>
      </w:r>
    </w:p>
    <w:p w14:paraId="326CEB28" w14:textId="77777777" w:rsidR="00CF3CED" w:rsidRPr="00736B92" w:rsidRDefault="00CF3CED" w:rsidP="00CF3CED">
      <w:pPr>
        <w:rPr>
          <w:rFonts w:cstheme="minorHAnsi"/>
          <w:b/>
          <w:sz w:val="20"/>
          <w:szCs w:val="20"/>
        </w:rPr>
      </w:pPr>
    </w:p>
    <w:p w14:paraId="17862311" w14:textId="77777777" w:rsidR="00CF3CED" w:rsidRPr="00736B92" w:rsidRDefault="00CF3CED" w:rsidP="00CF3CED">
      <w:pPr>
        <w:rPr>
          <w:rFonts w:cstheme="minorHAnsi"/>
          <w:sz w:val="20"/>
          <w:szCs w:val="20"/>
        </w:rPr>
      </w:pPr>
      <w:r w:rsidRPr="00736B92">
        <w:rPr>
          <w:rFonts w:cstheme="minorHAnsi"/>
          <w:sz w:val="20"/>
          <w:szCs w:val="20"/>
        </w:rPr>
        <w:br/>
      </w:r>
    </w:p>
    <w:p w14:paraId="0FFC0C3C" w14:textId="77777777" w:rsidR="00CF3CED" w:rsidRPr="00736B92" w:rsidRDefault="00CF3CED" w:rsidP="00CF3CED">
      <w:pPr>
        <w:rPr>
          <w:rFonts w:cstheme="minorHAnsi"/>
          <w:sz w:val="20"/>
          <w:szCs w:val="20"/>
        </w:rPr>
      </w:pPr>
    </w:p>
    <w:p w14:paraId="0F68CFDA" w14:textId="77777777" w:rsidR="00BF493E" w:rsidRDefault="00BF493E" w:rsidP="00CF3CED">
      <w:pPr>
        <w:ind w:left="-567"/>
        <w:rPr>
          <w:rFonts w:ascii="Arial" w:eastAsia="Times New Roman" w:hAnsi="Arial" w:cs="Arial"/>
          <w:b/>
          <w:bCs/>
          <w:sz w:val="18"/>
          <w:szCs w:val="18"/>
          <w:lang w:eastAsia="es-AR"/>
        </w:rPr>
      </w:pPr>
      <w:r>
        <w:rPr>
          <w:rFonts w:ascii="Arial" w:eastAsia="Times New Roman" w:hAnsi="Arial" w:cs="Arial"/>
          <w:b/>
          <w:bCs/>
          <w:sz w:val="18"/>
          <w:szCs w:val="18"/>
          <w:lang w:eastAsia="es-AR"/>
        </w:rPr>
        <w:br w:type="page"/>
      </w:r>
    </w:p>
    <w:p w14:paraId="2867D58F" w14:textId="77777777" w:rsidR="00634301" w:rsidRDefault="00634301" w:rsidP="00CF3CED">
      <w:pPr>
        <w:spacing w:after="0" w:line="240" w:lineRule="auto"/>
        <w:ind w:left="-567"/>
        <w:outlineLvl w:val="1"/>
        <w:rPr>
          <w:rFonts w:ascii="Arial" w:eastAsia="Times New Roman" w:hAnsi="Arial" w:cs="Arial"/>
          <w:b/>
          <w:bCs/>
          <w:sz w:val="18"/>
          <w:szCs w:val="18"/>
          <w:lang w:eastAsia="es-AR"/>
        </w:rPr>
        <w:sectPr w:rsidR="0063430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4A0D7BE" w14:textId="33A546D3" w:rsidR="000F6D12" w:rsidRPr="003005A1" w:rsidRDefault="000F6D12" w:rsidP="003005A1">
      <w:pPr>
        <w:pStyle w:val="Prrafodelista"/>
        <w:numPr>
          <w:ilvl w:val="0"/>
          <w:numId w:val="4"/>
        </w:numPr>
        <w:spacing w:after="0" w:line="240" w:lineRule="auto"/>
        <w:ind w:left="-284" w:right="-648" w:hanging="283"/>
        <w:outlineLvl w:val="1"/>
        <w:rPr>
          <w:rFonts w:ascii="Arial" w:eastAsia="Times New Roman" w:hAnsi="Arial" w:cs="Arial"/>
          <w:b/>
          <w:bCs/>
          <w:lang w:eastAsia="es-AR"/>
        </w:rPr>
      </w:pPr>
      <w:r w:rsidRPr="00731082">
        <w:rPr>
          <w:rFonts w:ascii="Arial" w:eastAsia="Times New Roman" w:hAnsi="Arial" w:cs="Arial"/>
          <w:b/>
          <w:bCs/>
          <w:lang w:eastAsia="es-AR"/>
        </w:rPr>
        <w:lastRenderedPageBreak/>
        <w:t>Model features</w:t>
      </w:r>
      <w:r w:rsidR="00731082" w:rsidRPr="00731082">
        <w:rPr>
          <w:rFonts w:ascii="Arial" w:eastAsia="Times New Roman" w:hAnsi="Arial" w:cs="Arial"/>
          <w:b/>
          <w:bCs/>
          <w:lang w:eastAsia="es-AR"/>
        </w:rPr>
        <w:t xml:space="preserve"> by study</w:t>
      </w:r>
    </w:p>
    <w:tbl>
      <w:tblPr>
        <w:tblW w:w="14024" w:type="dxa"/>
        <w:tblInd w:w="-572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58"/>
        <w:gridCol w:w="4111"/>
        <w:gridCol w:w="957"/>
        <w:gridCol w:w="1162"/>
        <w:gridCol w:w="1991"/>
        <w:gridCol w:w="1752"/>
        <w:gridCol w:w="1793"/>
      </w:tblGrid>
      <w:tr w:rsidR="000F6D12" w:rsidRPr="000F6D12" w14:paraId="1AF18495" w14:textId="77777777" w:rsidTr="004A61D7">
        <w:trPr>
          <w:trHeight w:val="649"/>
          <w:tblHeader/>
        </w:trPr>
        <w:tc>
          <w:tcPr>
            <w:tcW w:w="225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2243232F" w14:textId="74D5CE12" w:rsidR="00634301" w:rsidRPr="000F6D12" w:rsidRDefault="00634301" w:rsidP="000F6D1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Study ID</w:t>
            </w:r>
          </w:p>
        </w:tc>
        <w:tc>
          <w:tcPr>
            <w:tcW w:w="411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04A985BD" w14:textId="77777777" w:rsidR="00634301" w:rsidRPr="000F6D12" w:rsidRDefault="00634301" w:rsidP="0063430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Type / Name</w:t>
            </w:r>
          </w:p>
        </w:tc>
        <w:tc>
          <w:tcPr>
            <w:tcW w:w="95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767C57F5" w14:textId="77777777" w:rsidR="00634301" w:rsidRPr="000F6D12" w:rsidRDefault="00634301" w:rsidP="0063430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Sugar-specific</w:t>
            </w:r>
          </w:p>
        </w:tc>
        <w:tc>
          <w:tcPr>
            <w:tcW w:w="116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1B4749F7" w14:textId="77777777" w:rsidR="00634301" w:rsidRPr="000F6D12" w:rsidRDefault="00634301" w:rsidP="0063430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Time horizon</w:t>
            </w:r>
          </w:p>
        </w:tc>
        <w:tc>
          <w:tcPr>
            <w:tcW w:w="199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18ED5B3B" w14:textId="77777777" w:rsidR="00634301" w:rsidRPr="000F6D12" w:rsidRDefault="00634301" w:rsidP="0063430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Population</w:t>
            </w:r>
          </w:p>
        </w:tc>
        <w:tc>
          <w:tcPr>
            <w:tcW w:w="175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64D19962" w14:textId="77777777" w:rsidR="00634301" w:rsidRPr="000F6D12" w:rsidRDefault="00634301" w:rsidP="0063430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Country/region</w:t>
            </w:r>
          </w:p>
        </w:tc>
        <w:tc>
          <w:tcPr>
            <w:tcW w:w="179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57F63238" w14:textId="77777777" w:rsidR="00634301" w:rsidRPr="000F6D12" w:rsidRDefault="00634301" w:rsidP="0063430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Perspectives</w:t>
            </w:r>
          </w:p>
        </w:tc>
      </w:tr>
      <w:tr w:rsidR="000F6D12" w:rsidRPr="000F6D12" w14:paraId="113CC7C5" w14:textId="77777777" w:rsidTr="004A61D7">
        <w:trPr>
          <w:trHeight w:val="300"/>
        </w:trPr>
        <w:tc>
          <w:tcPr>
            <w:tcW w:w="2258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3E7813BB" w14:textId="726A7CC7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Afshi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Afshin&lt;/Author&gt;&lt;Year&gt;2015&lt;/Year&gt;&lt;RecNum&gt;103&lt;/RecNum&gt;&lt;DisplayText&gt;[1]&lt;/DisplayText&gt;&lt;record&gt;&lt;rec-number&gt;103&lt;/rec-number&gt;&lt;foreign-keys&gt;&lt;key app="EN" db-id="2w2svvvrt9epeeeext2vrdd1srtdpwfvw5av" timestamp="1582583467"&gt;103&lt;/key&gt;&lt;/foreign-keys&gt;&lt;ref-type name="Journal Article"&gt;17&lt;/ref-type&gt;&lt;contributors&gt;&lt;authors&gt;&lt;author&gt;Afshin, A.&lt;/author&gt;&lt;author&gt;Micha, R.&lt;/author&gt;&lt;author&gt;Khatibzadeh, S.&lt;/author&gt;&lt;author&gt;Fahimi, S.&lt;/author&gt;&lt;author&gt;Shi, P.&lt;/author&gt;&lt;author&gt;Powles, J.&lt;/author&gt;&lt;author&gt;Singh, G.&lt;/author&gt;&lt;author&gt;Yakoob, M. Y.&lt;/author&gt;&lt;author&gt;Abdollahi, M.&lt;/author&gt;&lt;author&gt;Al-Hooti, S.&lt;/author&gt;&lt;author&gt;Farzadfar, F.&lt;/author&gt;&lt;author&gt;Houshiar-Rad, A.&lt;/author&gt;&lt;author&gt;Hwalla, N.&lt;/author&gt;&lt;author&gt;Koksal, E.&lt;/author&gt;&lt;author&gt;Musaiger, A.&lt;/author&gt;&lt;author&gt;Pekcan, G.&lt;/author&gt;&lt;author&gt;Sibai, A. M.&lt;/author&gt;&lt;author&gt;Zaghloul, S.&lt;/author&gt;&lt;author&gt;Danaei, G.&lt;/author&gt;&lt;author&gt;Ezzati, M.&lt;/author&gt;&lt;author&gt;Mozaffarian, D.&lt;/author&gt;&lt;/authors&gt;&lt;/contributors&gt;&lt;titles&gt;&lt;title&gt;The impact of dietary habits and metabolic risk factors on cardiovascular and diabetes mortality in countries of the Middle East and North Africa in 2010: A comparative risk assessment analysis&lt;/title&gt;&lt;secondary-title&gt;BMJ Open&lt;/secondary-title&gt;&lt;/titles&gt;&lt;periodical&gt;&lt;full-title&gt;BMJ Open&lt;/full-title&gt;&lt;/periodical&gt;&lt;volume&gt;5&lt;/volume&gt;&lt;number&gt;5&lt;/number&gt;&lt;dates&gt;&lt;year&gt;2015&lt;/year&gt;&lt;/dates&gt;&lt;urls&gt;&lt;related-urls&gt;&lt;url&gt;http://www.embase.com/search/results?subaction=viewrecord&amp;amp;from=export&amp;amp;id=L604465268 http://dx.doi.org/10.1136/bmjopen-2014-006385&lt;/url&gt;&lt;/related-urls&gt;&lt;/urls&gt;&lt;electronic-resource-num&gt;10.1136/bmjopen-2014-00638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" w:tooltip="Afshin, 2015 #10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1F99D15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omparative risk assessment framework</w:t>
            </w:r>
          </w:p>
        </w:tc>
        <w:tc>
          <w:tcPr>
            <w:tcW w:w="957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6B00B95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15D41EE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05B2FA3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(5-15 years)</w:t>
            </w:r>
          </w:p>
        </w:tc>
        <w:tc>
          <w:tcPr>
            <w:tcW w:w="1752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3E359F1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93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2A260FE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  <w:tr w:rsidR="000F6D12" w:rsidRPr="000F6D12" w14:paraId="5568E4D8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3C8828B" w14:textId="11E17395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rrientos-G.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rrientos-Gutierrez&lt;/Author&gt;&lt;Year&gt;2017&lt;/Year&gt;&lt;RecNum&gt;89&lt;/RecNum&gt;&lt;DisplayText&gt;[2]&lt;/DisplayText&gt;&lt;record&gt;&lt;rec-number&gt;89&lt;/rec-number&gt;&lt;foreign-keys&gt;&lt;key app="EN" db-id="2w2svvvrt9epeeeext2vrdd1srtdpwfvw5av" timestamp="1582583467"&gt;89&lt;/key&gt;&lt;/foreign-keys&gt;&lt;ref-type name="Journal Article"&gt;17&lt;/ref-type&gt;&lt;contributors&gt;&lt;authors&gt;&lt;author&gt;Barrientos-Gutierrez, T.&lt;/author&gt;&lt;author&gt;Zepeda-Tello, R.&lt;/author&gt;&lt;author&gt;Rodrigues, E. R.&lt;/author&gt;&lt;author&gt;Colchero-Aragones, A.&lt;/author&gt;&lt;author&gt;Rojas-Martõnez, R.&lt;/author&gt;&lt;author&gt;Lazcano-Ponce, E.&lt;/author&gt;&lt;author&gt;Hernandez-Avila, M.&lt;/author&gt;&lt;author&gt;Rivera-Dommarco, J.&lt;/author&gt;&lt;author&gt;Meza, R.&lt;/author&gt;&lt;/authors&gt;&lt;/contributors&gt;&lt;titles&gt;&lt;title&gt;Expected population weight and diabetes impact of the 1-peso-per-litre tax to sugar sweetened beverages in Mexico&lt;/title&gt;&lt;secondary-title&gt;PLoS ONE&lt;/secondary-title&gt;&lt;/titles&gt;&lt;periodical&gt;&lt;full-title&gt;PLoS ONE&lt;/full-title&gt;&lt;/periodical&gt;&lt;volume&gt;12&lt;/volume&gt;&lt;number&gt;5&lt;/number&gt;&lt;dates&gt;&lt;year&gt;2017&lt;/year&gt;&lt;/dates&gt;&lt;urls&gt;&lt;related-urls&gt;&lt;url&gt;http://www.embase.com/search/results?subaction=viewrecord&amp;amp;from=export&amp;amp;id=L616276364 http://dx.doi.org/10.1371/journal.pone.0176336&lt;/url&gt;&lt;/related-urls&gt;&lt;/urls&gt;&lt;electronic-resource-num&gt;10.1371/journal.pone.017633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" w:tooltip="Barrientos-Gutierrez, 2017 #8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1E44EE4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arkov cohort, based on a model of diabetes incidence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557512B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075B23C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4E77B54C" w14:textId="4A72ACD8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 xml:space="preserve">Childs (2-5 years; 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61730D0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15C8DA3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21B99D34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4202363" w14:textId="1CE9E30F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3&lt;/Year&gt;&lt;RecNum&gt;119&lt;/RecNum&gt;&lt;DisplayText&gt;[3]&lt;/DisplayText&gt;&lt;record&gt;&lt;rec-number&gt;119&lt;/rec-number&gt;&lt;foreign-keys&gt;&lt;key app="EN" db-id="2w2svvvrt9epeeeext2vrdd1srtdpwfvw5av" timestamp="1582583467"&gt;119&lt;/key&gt;&lt;/foreign-keys&gt;&lt;ref-type name="Journal Article"&gt;17&lt;/ref-type&gt;&lt;contributors&gt;&lt;authors&gt;&lt;author&gt;Basu, S.&lt;/author&gt;&lt;author&gt;Seligman, H.&lt;/author&gt;&lt;author&gt;Bhattacharya, J.&lt;/author&gt;&lt;/authors&gt;&lt;/contributors&gt;&lt;titles&gt;&lt;title&gt;Nutritional policy changes in the supplemental nutrition assistance program: a microsimulation and cost-effectiveness analysis&lt;/title&gt;&lt;secondary-title&gt;Medical Decision Making&lt;/secondary-title&gt;&lt;/titles&gt;&lt;periodical&gt;&lt;full-title&gt;Medical Decision Making&lt;/full-title&gt;&lt;/periodical&gt;&lt;pages&gt;937-48&lt;/pages&gt;&lt;volume&gt;33&lt;/volume&gt;&lt;number&gt;7&lt;/number&gt;&lt;dates&gt;&lt;year&gt;2013&lt;/year&gt;&lt;/dates&gt;&lt;accession-num&gt;23811757&lt;/accession-num&gt;&lt;urls&gt;&lt;related-urls&gt;&lt;url&gt;http://ovidsp.ovid.com/ovidweb.cgi?T=JS&amp;amp;CSC=Y&amp;amp;NEWS=N&amp;amp;PAGE=fulltext&amp;amp;D=medc&amp;amp;AN=2381175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" w:tooltip="Basu, 2013 #11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4FFA5C8A" w14:textId="6A18B9DF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tochastic, discrete-time microsimulation model</w:t>
            </w:r>
            <w:r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 xml:space="preserve"> (</w:t>
            </w: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6.5 million children attending child care facilities)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52BCF03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3558AF9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265541D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2FCBDD5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frica (Middle east and north)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3AF69B8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7515F8E5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8D0A3D6" w14:textId="3F929789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7&lt;/RecNum&gt;&lt;DisplayText&gt;[4]&lt;/DisplayText&gt;&lt;record&gt;&lt;rec-number&gt;107&lt;/rec-number&gt;&lt;foreign-keys&gt;&lt;key app="EN" db-id="2w2svvvrt9epeeeext2vrdd1srtdpwfvw5av" timestamp="1582583467"&gt;107&lt;/key&gt;&lt;/foreign-keys&gt;&lt;ref-type name="Journal Article"&gt;17&lt;/ref-type&gt;&lt;contributors&gt;&lt;authors&gt;&lt;author&gt;Basu, Sanjay&lt;/author&gt;&lt;author&gt;Vellakkal, Sukumar&lt;/author&gt;&lt;author&gt;Agrawal, Sutapa&lt;/author&gt;&lt;author&gt;Stuckler, David&lt;/author&gt;&lt;author&gt;Popkin, Barry&lt;/author&gt;&lt;author&gt;Ebrahim, Shah&lt;/author&gt;&lt;/authors&gt;&lt;/contributors&gt;&lt;titles&gt;&lt;title&gt;Averting obesity and type 2 diabetes in India through sugar-sweetened beverage taxation: an economic-epidemiologic modeling study&lt;/title&gt;&lt;secondary-title&gt;PLoS Medicine&lt;/secondary-title&gt;&lt;/titles&gt;&lt;periodical&gt;&lt;full-title&gt;PLoS Medicine&lt;/full-title&gt;&lt;/periodical&gt;&lt;pages&gt;e1001582-e1001582&lt;/pages&gt;&lt;volume&gt;11&lt;/volume&gt;&lt;number&gt;1&lt;/number&gt;&lt;dates&gt;&lt;year&gt;2014&lt;/year&gt;&lt;/dates&gt;&lt;accession-num&gt;104002862. Language: English. Entry Date: 20140919. Revision Date: 20180502. Publication Type: journal article&lt;/accession-num&gt;&lt;urls&gt;&lt;related-urls&gt;&lt;url&gt;http://libproxy.tulane.edu:2048/login?url=http://search.ebscohost.com/login.aspx?direct=true&amp;amp;db=rzh&amp;amp;AN=104002862&amp;amp;login.asp&amp;amp;site=ehost-live&amp;amp;scope=site&lt;/url&gt;&lt;/related-urls&gt;&lt;/urls&gt;&lt;electronic-resource-num&gt;10.1371/journal.pmed.100158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" w:tooltip="Basu, 2014 #10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272A41A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tochastic, discrete-time microsimulation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1B266A2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2BC25D7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5A8954A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61819F7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exico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4CFDB1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463C4A25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6FA51B7" w14:textId="2CCF58E5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8&lt;/RecNum&gt;&lt;DisplayText&gt;[5]&lt;/DisplayText&gt;&lt;record&gt;&lt;rec-number&gt;108&lt;/rec-number&gt;&lt;foreign-keys&gt;&lt;key app="EN" db-id="2w2svvvrt9epeeeext2vrdd1srtdpwfvw5av" timestamp="1582583467"&gt;108&lt;/key&gt;&lt;/foreign-keys&gt;&lt;ref-type name="Journal Article"&gt;17&lt;/ref-type&gt;&lt;contributors&gt;&lt;authors&gt;&lt;author&gt;Basu, Sanjay&lt;/author&gt;&lt;author&gt;Lewis, Kristina&lt;/author&gt;&lt;/authors&gt;&lt;/contributors&gt;&lt;titles&gt;&lt;title&gt;Reducing Added Sugars in the Food Supply Through a Cap-and-Trade Approach&lt;/title&gt;&lt;secondary-title&gt;American Journal of Public Health&lt;/secondary-title&gt;&lt;/titles&gt;&lt;periodical&gt;&lt;full-title&gt;American Journal of Public Health&lt;/full-title&gt;&lt;/periodical&gt;&lt;pages&gt;2432-2438&lt;/pages&gt;&lt;volume&gt;104&lt;/volume&gt;&lt;number&gt;12&lt;/number&gt;&lt;dates&gt;&lt;year&gt;2014&lt;/year&gt;&lt;/dates&gt;&lt;accession-num&gt;103858828. Language: English. Entry Date: 20141121. Revision Date: 20150710. Publication Type: Journal Article&lt;/accession-num&gt;&lt;urls&gt;&lt;related-urls&gt;&lt;url&gt;http://libproxy.tulane.edu:2048/login?url=http://search.ebscohost.com/login.aspx?direct=true&amp;amp;db=rzh&amp;amp;AN=103858828&amp;amp;login.asp&amp;amp;site=ehost-live&amp;amp;scope=site&lt;/url&gt;&lt;/related-urls&gt;&lt;/urls&gt;&lt;electronic-resource-num&gt;10.2105/AJPH.2014.30217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5" w:tooltip="Basu, 2014 #10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2C1DC24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tochastic, discrete-time, agent-based mathematical model + cost-effectiveness analysis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0CB4089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1BA9C6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2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1F0E74C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08A1F47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82B753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Government</w:t>
            </w:r>
          </w:p>
        </w:tc>
      </w:tr>
      <w:tr w:rsidR="000F6D12" w:rsidRPr="000F6D12" w14:paraId="5D1388C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1F549C2" w14:textId="001A2EF1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eeze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eeze&lt;/Author&gt;&lt;Year&gt;2017&lt;/Year&gt;&lt;RecNum&gt;88&lt;/RecNum&gt;&lt;DisplayText&gt;[6]&lt;/DisplayText&gt;&lt;record&gt;&lt;rec-number&gt;88&lt;/rec-number&gt;&lt;foreign-keys&gt;&lt;key app="EN" db-id="2w2svvvrt9epeeeext2vrdd1srtdpwfvw5av" timestamp="1582583467"&gt;88&lt;/key&gt;&lt;/foreign-keys&gt;&lt;ref-type name="Journal Article"&gt;17&lt;/ref-type&gt;&lt;contributors&gt;&lt;authors&gt;&lt;author&gt;Breeze, P. R.&lt;/author&gt;&lt;author&gt;Thomas, C.&lt;/author&gt;&lt;author&gt;Squires, H.&lt;/author&gt;&lt;author&gt;Brennan, A.&lt;/author&gt;&lt;author&gt;Greaves, C.&lt;/author&gt;&lt;author&gt;Diggle, P.&lt;/author&gt;&lt;author&gt;Brunner, E.&lt;/author&gt;&lt;author&gt;Tabak, A.&lt;/author&gt;&lt;author&gt;Preston, L.&lt;/author&gt;&lt;author&gt;Chilcott, J.&lt;/author&gt;&lt;/authors&gt;&lt;/contributors&gt;&lt;titles&gt;&lt;title&gt;Cost-effectiveness of population-based, community, workplace and individual policies for diabetes prevention in the UK&lt;/title&gt;&lt;secondary-title&gt;Diabetic Medicine&lt;/secondary-title&gt;&lt;/titles&gt;&lt;periodical&gt;&lt;full-title&gt;Diabetic Medicine&lt;/full-title&gt;&lt;/periodical&gt;&lt;pages&gt;1136-1144&lt;/pages&gt;&lt;volume&gt;34&lt;/volume&gt;&lt;number&gt;8&lt;/number&gt;&lt;dates&gt;&lt;year&gt;2017&lt;/year&gt;&lt;/dates&gt;&lt;accession-num&gt;124130318. Language: English. Entry Date: 20170718. Revision Date: 20170720. Publication Type: Article&lt;/accession-num&gt;&lt;urls&gt;&lt;related-urls&gt;&lt;url&gt;http://libproxy.tulane.edu:2048/login?url=http://search.ebscohost.com/login.aspx?direct=true&amp;amp;db=rzh&amp;amp;AN=124130318&amp;amp;login.asp&amp;amp;site=ehost-live&amp;amp;scope=site&lt;/url&gt;&lt;/related-urls&gt;&lt;/urls&gt;&lt;electronic-resource-num&gt;10.1111/dme.13349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6" w:tooltip="Breeze, 2017 #8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0A1B4290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Individual level simulation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52D552C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CD636B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time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20FD3BA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2DE6729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Ind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7CC6435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Government</w:t>
            </w:r>
          </w:p>
        </w:tc>
      </w:tr>
      <w:tr w:rsidR="000F6D12" w:rsidRPr="000F6D12" w14:paraId="65B0C7F5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172F81C" w14:textId="0C2DC7DF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7&lt;/RecNum&gt;&lt;DisplayText&gt;[7]&lt;/DisplayText&gt;&lt;record&gt;&lt;rec-number&gt;117&lt;/rec-number&gt;&lt;foreign-keys&gt;&lt;key app="EN" db-id="2w2svvvrt9epeeeext2vrdd1srtdpwfvw5av" timestamp="1582583467"&gt;117&lt;/key&gt;&lt;/foreign-keys&gt;&lt;ref-type name="Journal Article"&gt;17&lt;/ref-type&gt;&lt;contributors&gt;&lt;authors&gt;&lt;author&gt;Briggs, A. D.&lt;/author&gt;&lt;author&gt;Mytton, O. T.&lt;/author&gt;&lt;author&gt;Kehlbacher, A.&lt;/author&gt;&lt;author&gt;Tiffin, R.&lt;/author&gt;&lt;author&gt;Rayner, M.&lt;/author&gt;&lt;author&gt;Scarborough, P.&lt;/author&gt;&lt;/authors&gt;&lt;/contributors&gt;&lt;titles&gt;&lt;title&gt;Overall and income specific effect on prevalence of overweight and obesity of 20% sugar sweetened drink tax in UK: econometric and comparative risk assessment modelling study&lt;/title&gt;&lt;secondary-title&gt;BMJ&lt;/secondary-title&gt;&lt;/titles&gt;&lt;periodical&gt;&lt;full-title&gt;BMJ&lt;/full-title&gt;&lt;/periodical&gt;&lt;pages&gt;f6189&lt;/pages&gt;&lt;volume&gt;347&lt;/volume&gt;&lt;dates&gt;&lt;year&gt;2013&lt;/year&gt;&lt;/dates&gt;&lt;accession-num&gt;24179043&lt;/accession-num&gt;&lt;urls&gt;&lt;related-urls&gt;&lt;url&gt;http://ovidsp.ovid.com/ovidweb.cgi?T=JS&amp;amp;CSC=Y&amp;amp;NEWS=N&amp;amp;PAGE=fulltext&amp;amp;D=med7&amp;amp;AN=24179043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7" w:tooltip="Briggs, 2013 #11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  <w:r w:rsidR="00BE32F1">
              <w:rPr>
                <w:rFonts w:eastAsia="Times New Roman" w:cstheme="minorHAnsi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42A51E6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omparative risk assessment framework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538BC27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33B0046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02A6C87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5364D17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5DC4E5C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Government</w:t>
            </w:r>
          </w:p>
        </w:tc>
      </w:tr>
      <w:tr w:rsidR="000F6D12" w:rsidRPr="000F6D12" w14:paraId="75E37B4B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9F3DDB7" w14:textId="1D501B90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8&lt;/RecNum&gt;&lt;DisplayText&gt;[8]&lt;/DisplayText&gt;&lt;record&gt;&lt;rec-number&gt;118&lt;/rec-number&gt;&lt;foreign-keys&gt;&lt;key app="EN" db-id="2w2svvvrt9epeeeext2vrdd1srtdpwfvw5av" timestamp="1582583467"&gt;118&lt;/key&gt;&lt;/foreign-keys&gt;&lt;ref-type name="Journal Article"&gt;17&lt;/ref-type&gt;&lt;contributors&gt;&lt;authors&gt;&lt;author&gt;Briggs, A. D.&lt;/author&gt;&lt;author&gt;Mytton, O. T.&lt;/author&gt;&lt;author&gt;Madden, D.&lt;/author&gt;&lt;author&gt;O&amp;apos;Shea, D.&lt;/author&gt;&lt;author&gt;Rayner, M.&lt;/author&gt;&lt;author&gt;Scarborough, P.&lt;/author&gt;&lt;/authors&gt;&lt;/contributors&gt;&lt;titles&gt;&lt;title&gt;The potential impact on obesity of a 10% tax on sugar-sweetened beverages in Ireland, an effect assessment modelling study&lt;/title&gt;&lt;secondary-title&gt;BMC public health&lt;/secondary-title&gt;&lt;/titles&gt;&lt;periodical&gt;&lt;full-title&gt;BMC Public Health&lt;/full-title&gt;&lt;/periodical&gt;&lt;pages&gt;860&lt;/pages&gt;&lt;volume&gt;13&lt;/volume&gt;&lt;dates&gt;&lt;year&gt;2013&lt;/year&gt;&lt;/dates&gt;&lt;urls&gt;&lt;related-urls&gt;&lt;url&gt;http://www.embase.com/search/results?subaction=viewrecord&amp;amp;from=export&amp;amp;id=L604576198 http://dx.doi.org/10.1186/1471-2458-13-860&lt;/url&gt;&lt;/related-urls&gt;&lt;/urls&gt;&lt;electronic-resource-num&gt;10.1186/1471-2458-13-8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8" w:tooltip="Briggs, 2013 #11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2B8D9BE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Econometric and comparative risk assessment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72A2F8B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12D1BE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6A93BA5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≥16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4060849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K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51CB0DF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  <w:tr w:rsidR="000F6D12" w:rsidRPr="000F6D12" w14:paraId="720C6824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2FDDFC9" w14:textId="01D47E53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7&lt;/Year&gt;&lt;RecNum&gt;87&lt;/RecNum&gt;&lt;DisplayText&gt;[9]&lt;/DisplayText&gt;&lt;record&gt;&lt;rec-number&gt;87&lt;/rec-number&gt;&lt;foreign-keys&gt;&lt;key app="EN" db-id="2w2svvvrt9epeeeext2vrdd1srtdpwfvw5av" timestamp="1582583467"&gt;87&lt;/key&gt;&lt;/foreign-keys&gt;&lt;ref-type name="Journal Article"&gt;17&lt;/ref-type&gt;&lt;contributors&gt;&lt;authors&gt;&lt;author&gt;Briggs, A. D. M.&lt;/author&gt;&lt;author&gt;Mytton, O. T.&lt;/author&gt;&lt;author&gt;Kehlbacher, A.&lt;/author&gt;&lt;author&gt;Tiffin, R.&lt;/author&gt;&lt;author&gt;Elhussein, A.&lt;/author&gt;&lt;author&gt;Rayner, M.&lt;/author&gt;&lt;author&gt;Jebb, S. A.&lt;/author&gt;&lt;author&gt;Blakely, T.&lt;/author&gt;&lt;author&gt;Scarborough, P.&lt;/author&gt;&lt;/authors&gt;&lt;/contributors&gt;&lt;titles&gt;&lt;title&gt;Health impact assessment of the UK soft drinks industry levy: a comparative risk assessment modelling study&lt;/title&gt;&lt;secondary-title&gt;The Lancet Public Health&lt;/secondary-title&gt;&lt;/titles&gt;&lt;periodical&gt;&lt;full-title&gt;The Lancet Public Health&lt;/full-title&gt;&lt;/periodical&gt;&lt;pages&gt;e15-e22&lt;/pages&gt;&lt;volume&gt;2&lt;/volume&gt;&lt;number&gt;1&lt;/number&gt;&lt;dates&gt;&lt;year&gt;2017&lt;/year&gt;&lt;/dates&gt;&lt;urls&gt;&lt;related-urls&gt;&lt;url&gt;http://www.embase.com/search/results?subaction=viewrecord&amp;amp;from=export&amp;amp;id=L616354149 http://dx.doi.org/10.1016/S2468-2667(16)30037-8&lt;/url&gt;&lt;/related-urls&gt;&lt;/urls&gt;&lt;electronic-resource-num&gt;10.1016/S2468-2667(16)30037-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9" w:tooltip="Briggs, 2017 #8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507EFF7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omparative risk assessment framework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331AF26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2BD1935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220F10A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36FDD30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Ireland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2953B30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502F06BD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10426C3" w14:textId="5078AFC4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own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own&lt;/Author&gt;&lt;Year&gt;2018&lt;/Year&gt;&lt;RecNum&gt;104&lt;/RecNum&gt;&lt;DisplayText&gt;[10]&lt;/DisplayText&gt;&lt;record&gt;&lt;rec-number&gt;104&lt;/rec-number&gt;&lt;foreign-keys&gt;&lt;key app="EN" db-id="2w2svvvrt9epeeeext2vrdd1srtdpwfvw5av" timestamp="1582583467"&gt;104&lt;/key&gt;&lt;/foreign-keys&gt;&lt;ref-type name="Journal Article"&gt;17&lt;/ref-type&gt;&lt;contributors&gt;&lt;authors&gt;&lt;author&gt;Brown, Vicki&lt;/author&gt;&lt;author&gt;Ananthapavan, Jaithri&lt;/author&gt;&lt;author&gt;Veerman, Lennert&lt;/author&gt;&lt;author&gt;Sacks, Gary&lt;/author&gt;&lt;author&gt;Lal, Anita&lt;/author&gt;&lt;author&gt;Peeters, Anna&lt;/author&gt;&lt;author&gt;Backholer, Kathryn&lt;/author&gt;&lt;author&gt;Moodie, Marjory&lt;/author&gt;&lt;/authors&gt;&lt;/contributors&gt;&lt;titles&gt;&lt;title&gt;The Potential Cost-Effectiveness and Equity Impacts of Restricting Television Advertising of Unhealthy Food and Beverages to Australian Children&lt;/title&gt;&lt;secondary-title&gt;Nutrients&lt;/secondary-title&gt;&lt;/titles&gt;&lt;periodical&gt;&lt;full-title&gt;Nutrients&lt;/full-title&gt;&lt;/periodical&gt;&lt;pages&gt;N.PAG-N.PAG&lt;/pages&gt;&lt;volume&gt;10&lt;/volume&gt;&lt;number&gt;5&lt;/number&gt;&lt;dates&gt;&lt;year&gt;2018&lt;/year&gt;&lt;/dates&gt;&lt;accession-num&gt;129789227. Language: English. Entry Date: 20180602. Revision Date: 20180602. Publication Type: Article&lt;/accession-num&gt;&lt;urls&gt;&lt;related-urls&gt;&lt;url&gt;http://libproxy.tulane.edu:2048/login?url=http://search.ebscohost.com/login.aspx?direct=true&amp;amp;db=rzh&amp;amp;AN=129789227&amp;amp;login.asp&amp;amp;site=ehost-live&amp;amp;scope=site&lt;/url&gt;&lt;/related-urls&gt;&lt;/urls&gt;&lt;electronic-resource-num&gt;10.3390/nu1005062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0" w:tooltip="Brown, 2018 #10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774FE01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roportional multi-state lifetable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4E5445E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120B1C8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4F51CD1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≥16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036D79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K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22F9473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Government</w:t>
            </w:r>
          </w:p>
        </w:tc>
      </w:tr>
      <w:tr w:rsidR="000F6D12" w:rsidRPr="000F6D12" w14:paraId="2112D6D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7226C1C" w14:textId="1B1AFE3C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biac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biac&lt;/Author&gt;&lt;Year&gt;2017&lt;/Year&gt;&lt;RecNum&gt;86&lt;/RecNum&gt;&lt;DisplayText&gt;[11]&lt;/DisplayText&gt;&lt;record&gt;&lt;rec-number&gt;86&lt;/rec-number&gt;&lt;foreign-keys&gt;&lt;key app="EN" db-id="2w2svvvrt9epeeeext2vrdd1srtdpwfvw5av" timestamp="1582583467"&gt;86&lt;/key&gt;&lt;/foreign-keys&gt;&lt;ref-type name="Journal Article"&gt;17&lt;/ref-type&gt;&lt;contributors&gt;&lt;authors&gt;&lt;author&gt;Cobiac, L. J.&lt;/author&gt;&lt;author&gt;Tam, K.&lt;/author&gt;&lt;author&gt;Veerman, L.&lt;/author&gt;&lt;author&gt;Blakely, T.&lt;/author&gt;&lt;/authors&gt;&lt;/contributors&gt;&lt;titles&gt;&lt;title&gt;Taxes and Subsidies for Improving Diet and Population Health in Australia: A Cost-Effectiveness Modelling Study&lt;/title&gt;&lt;secondary-title&gt;PLoS Medicine&lt;/secondary-title&gt;&lt;/titles&gt;&lt;periodical&gt;&lt;full-title&gt;PLoS Medicine&lt;/full-title&gt;&lt;/periodical&gt;&lt;volume&gt;14&lt;/volume&gt;&lt;number&gt;2&lt;/number&gt;&lt;dates&gt;&lt;year&gt;2017&lt;/year&gt;&lt;/dates&gt;&lt;urls&gt;&lt;related-urls&gt;&lt;url&gt;http://www.embase.com/search/results?subaction=viewrecord&amp;amp;from=export&amp;amp;id=L614693425 http://dx.doi.org/10.1371/journal.pmed.1002232&lt;/url&gt;&lt;/related-urls&gt;&lt;/urls&gt;&lt;electronic-resource-num&gt;10.1371/journal.pmed.10022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1" w:tooltip="Cobiac, 2017 #8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3E9A33C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roportional multi-state lifetable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3CC14FA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F1A9FC0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time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1B6F64E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Total  population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B7F288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K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7842430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166AA3C0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AC8A17D" w14:textId="0AF1D24C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llins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llins&lt;/Author&gt;&lt;Year&gt;2015&lt;/Year&gt;&lt;RecNum&gt;102&lt;/RecNum&gt;&lt;DisplayText&gt;[12]&lt;/DisplayText&gt;&lt;record&gt;&lt;rec-number&gt;102&lt;/rec-number&gt;&lt;foreign-keys&gt;&lt;key app="EN" db-id="2w2svvvrt9epeeeext2vrdd1srtdpwfvw5av" timestamp="1582583467"&gt;102&lt;/key&gt;&lt;/foreign-keys&gt;&lt;ref-type name="Journal Article"&gt;17&lt;/ref-type&gt;&lt;contributors&gt;&lt;authors&gt;&lt;author&gt;Collins, B.&lt;/author&gt;&lt;author&gt;Capewell, S.&lt;/author&gt;&lt;author&gt;O&amp;apos;Flaherty, M.&lt;/author&gt;&lt;author&gt;Timpson, H.&lt;/author&gt;&lt;author&gt;Razzaq, A.&lt;/author&gt;&lt;author&gt;Cheater, S.&lt;/author&gt;&lt;author&gt;Ireland, R.&lt;/author&gt;&lt;author&gt;Bromley, H.&lt;/author&gt;&lt;/authors&gt;&lt;/contributors&gt;&lt;titles&gt;&lt;title&gt;Modelling the Health Impact of an English Sugary Drinks Duty at National and Local Levels&lt;/title&gt;&lt;secondary-title&gt;PLoS ONE [Electronic Resource]&lt;/secondary-title&gt;&lt;/titles&gt;&lt;periodical&gt;&lt;full-title&gt;PLoS ONE [Electronic Resource]&lt;/full-title&gt;&lt;/periodical&gt;&lt;pages&gt;e0130770&lt;/pages&gt;&lt;volume&gt;10&lt;/volume&gt;&lt;number&gt;6&lt;/number&gt;&lt;dates&gt;&lt;year&gt;2015&lt;/year&gt;&lt;/dates&gt;&lt;accession-num&gt;26121677&lt;/accession-num&gt;&lt;urls&gt;&lt;related-urls&gt;&lt;url&gt;http://ovidsp.ovid.com/ovidweb.cgi?T=JS&amp;amp;CSC=Y&amp;amp;NEWS=N&amp;amp;PAGE=fulltext&amp;amp;D=med8&amp;amp;AN=2612167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2" w:tooltip="Collins, 2015 #10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2DE818C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ontecarlo simulation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3C0B07D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0E37DD5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2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1033AC4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Total  population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2964C67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1A1E45D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26CC9D7F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418B147" w14:textId="69D03500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rin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rino&lt;/Author&gt;&lt;Year&gt;2017&lt;/Year&gt;&lt;RecNum&gt;85&lt;/RecNum&gt;&lt;DisplayText&gt;[13]&lt;/DisplayText&gt;&lt;record&gt;&lt;rec-number&gt;85&lt;/rec-number&gt;&lt;foreign-keys&gt;&lt;key app="EN" db-id="2w2svvvrt9epeeeext2vrdd1srtdpwfvw5av" timestamp="1582583467"&gt;85&lt;/key&gt;&lt;/foreign-keys&gt;&lt;ref-type name="Journal Article"&gt;17&lt;/ref-type&gt;&lt;contributors&gt;&lt;authors&gt;&lt;author&gt;Crino, Michelle&lt;/author&gt;&lt;author&gt;Mantilla Herrera, Ana Maria&lt;/author&gt;&lt;author&gt;Ananthapavan, Jaithri&lt;/author&gt;&lt;author&gt;Wu, Jason H. Y.&lt;/author&gt;&lt;author&gt;Neal, Bruce&lt;/author&gt;&lt;author&gt;Yong Yi, Lee&lt;/author&gt;&lt;author&gt;Miaobing, Zheng&lt;/author&gt;&lt;author&gt;Lal, Anita&lt;/author&gt;&lt;author&gt;Sacks, Gary&lt;/author&gt;&lt;/authors&gt;&lt;/contributors&gt;&lt;titles&gt;&lt;title&gt;Modelled Cost-Effectiveness of a Package Size Cap and a Kilojoule Reduction Intervention to Reduce Energy Intake from Sugar-Sweetened Beverages in Australia&lt;/title&gt;&lt;secondary-title&gt;Nutrients&lt;/secondary-title&gt;&lt;/titles&gt;&lt;periodical&gt;&lt;full-title&gt;Nutrients&lt;/full-title&gt;&lt;/periodical&gt;&lt;pages&gt;1-17&lt;/pages&gt;&lt;volume&gt;9&lt;/volume&gt;&lt;number&gt;9&lt;/number&gt;&lt;dates&gt;&lt;year&gt;2017&lt;/year&gt;&lt;/dates&gt;&lt;accession-num&gt;125362122. Language: English. Entry Date: 20180117. Revision Date: 20180118. Publication Type: Article&lt;/accession-num&gt;&lt;urls&gt;&lt;related-urls&gt;&lt;url&gt;http://libproxy.tulane.edu:2048/login?url=http://search.ebscohost.com/login.aspx?direct=true&amp;amp;db=rzh&amp;amp;AN=125362122&amp;amp;login.asp&amp;amp;site=ehost-live&amp;amp;scope=site&lt;/url&gt;&lt;/related-urls&gt;&lt;/urls&gt;&lt;electronic-resource-num&gt;10.3390/nu909098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3" w:tooltip="Crino, 2017 #8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1255B0E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roportional multi-state lifetable model (Obesity Model)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7C7186E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2A505F9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time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686F4B5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Total  population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0AB1B2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K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0F3CB3D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4BCAFEDE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2C2C8D0" w14:textId="1196C828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Gortmaker 2015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2&lt;/RecNum&gt;&lt;DisplayText&gt;[14]&lt;/DisplayText&gt;&lt;record&gt;&lt;rec-number&gt;112&lt;/rec-number&gt;&lt;foreign-keys&gt;&lt;key app="EN" db-id="2w2svvvrt9epeeeext2vrdd1srtdpwfvw5av" timestamp="1582583467"&gt;112&lt;/key&gt;&lt;/foreign-keys&gt;&lt;ref-type name="Journal Article"&gt;17&lt;/ref-type&gt;&lt;contributors&gt;&lt;authors&gt;&lt;author&gt;Gortmaker, Steven L.&lt;/author&gt;&lt;author&gt;Long, Michael W.&lt;/author&gt;&lt;author&gt;Resch, Stephen C.&lt;/author&gt;&lt;author&gt;Ward, Zachary J.&lt;/author&gt;&lt;author&gt;Cradock, Angie L.&lt;/author&gt;&lt;author&gt;Barrett, Jessica L.&lt;/author&gt;&lt;author&gt;Wright, Davene R.&lt;/author&gt;&lt;author&gt;Sonneville, Kendrin R.&lt;/author&gt;&lt;author&gt;Giles, Catherine M.&lt;/author&gt;&lt;author&gt;Carter, Rob C.&lt;/author&gt;&lt;author&gt;Moodie, Marj L.&lt;/author&gt;&lt;author&gt;Sacks, Gary&lt;/author&gt;&lt;author&gt;Swinburn, Boyd A.&lt;/author&gt;&lt;author&gt;Hsiao, Amber&lt;/author&gt;&lt;author&gt;Vine, Seanna&lt;/author&gt;&lt;author&gt;Barendregt, Jan&lt;/author&gt;&lt;author&gt;Vos, Theo&lt;/author&gt;&lt;author&gt;Wang, Y. Claire&lt;/author&gt;&lt;/authors&gt;&lt;/contributors&gt;&lt;titles&gt;&lt;title&gt;Cost Effectiveness of Childhood Obesity Interventions: Evidence and Methods for CHOICES&lt;/title&gt;&lt;secondary-title&gt;American Journal of Preventive Medicine&lt;/secondary-title&gt;&lt;/titles&gt;&lt;periodical&gt;&lt;full-title&gt;American Journal of Preventive Medicine&lt;/full-title&gt;&lt;/periodical&gt;&lt;pages&gt;102-111&lt;/pages&gt;&lt;volume&gt;49&lt;/volume&gt;&lt;number&gt;1&lt;/number&gt;&lt;dates&gt;&lt;year&gt;2015&lt;/year&gt;&lt;/dates&gt;&lt;accession-num&gt;109583897. Language: English. Entry Date: 20150923. Revision Date: 20160329. Publication Type: journal article. Journal Subset: Biomedical&lt;/accession-num&gt;&lt;urls&gt;&lt;related-urls&gt;&lt;url&gt;http://libproxy.tulane.edu:2048/login?url=http://search.ebscohost.com/login.aspx?direct=true&amp;amp;db=rzh&amp;amp;AN=109583897&amp;amp;login.asp&amp;amp;site=ehost-live&amp;amp;scope=site&lt;/url&gt;&lt;/related-urls&gt;&lt;/urls&gt;&lt;electronic-resource-num&gt;10.1016/j.amepre.2015.03.0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4" w:tooltip="Gortmaker, 2015 #11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559E857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arkov cohort CHOICES-ACE (based on ACE Prevention, but modified with U.S. Population and healthcare costs)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3D72FF0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FAE460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, lifetime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5BC11A8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and adults (2-10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A23E93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6EB5B41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 -</w:t>
            </w:r>
          </w:p>
        </w:tc>
      </w:tr>
      <w:tr w:rsidR="000F6D12" w:rsidRPr="000F6D12" w14:paraId="24A5F884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5A0781E" w14:textId="18E561E2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Gortmaker 2015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1&lt;/RecNum&gt;&lt;DisplayText&gt;[15]&lt;/DisplayText&gt;&lt;record&gt;&lt;rec-number&gt;111&lt;/rec-number&gt;&lt;foreign-keys&gt;&lt;key app="EN" db-id="2w2svvvrt9epeeeext2vrdd1srtdpwfvw5av" timestamp="1582583467"&gt;111&lt;/key&gt;&lt;/foreign-keys&gt;&lt;ref-type name="Journal Article"&gt;17&lt;/ref-type&gt;&lt;contributors&gt;&lt;authors&gt;&lt;author&gt;Gortmaker, Steven L.&lt;/author&gt;&lt;author&gt;Wang, Y. Claire&lt;/author&gt;&lt;author&gt;Long, Michael W.&lt;/author&gt;&lt;author&gt;Giles, Catherine M.&lt;/author&gt;&lt;author&gt;Ward, Zachary J.&lt;/author&gt;&lt;author&gt;Barrett, Jessica L.&lt;/author&gt;&lt;author&gt;Kenney, Erica L.&lt;/author&gt;&lt;author&gt;Sonneville, Kendrin R.&lt;/author&gt;&lt;author&gt;Sadaf Afzal, Amna&lt;/author&gt;&lt;author&gt;Resch, Stephen C.&lt;/author&gt;&lt;author&gt;Cradock, Angie L.&lt;/author&gt;&lt;/authors&gt;&lt;/contributors&gt;&lt;titles&gt;&lt;title&gt;Three Interventions That Reduce Childhood Obesity Are Projected To Save More Than They Cost To Implement&lt;/title&gt;&lt;secondary-title&gt;Health Affairs&lt;/secondary-title&gt;&lt;/titles&gt;&lt;periodical&gt;&lt;full-title&gt;Health Affairs&lt;/full-title&gt;&lt;/periodical&gt;&lt;pages&gt;1932-1939&lt;/pages&gt;&lt;volume&gt;34&lt;/volume&gt;&lt;number&gt;11&lt;/number&gt;&lt;dates&gt;&lt;year&gt;2015&lt;/year&gt;&lt;/dates&gt;&lt;accession-num&gt;110787147. Language: English. Entry Date: 20151203. Revision Date: 20151203. Publication Type: Article&lt;/accession-num&gt;&lt;urls&gt;&lt;related-urls&gt;&lt;url&gt;http://libproxy.tulane.edu:2048/login?url=http://search.ebscohost.com/login.aspx?direct=true&amp;amp;db=rzh&amp;amp;AN=110787147&amp;amp;login.asp&amp;amp;site=ehost-live&amp;amp;scope=site&lt;/url&gt;&lt;/related-urls&gt;&lt;/urls&gt;&lt;electronic-resource-num&gt;10.1377/hlthaff.2015.0631&lt;/electronic-resource-num&gt;&lt;research-notes&gt;2015b&lt;/research-note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5" w:tooltip="Gortmaker, 2015 #11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382CFF3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icrosimulation model based on ACE Prevention (modified with U.S. population, healthcare costs, morbidity, and mortality data)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31471B60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0FF1EF2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4F710E6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and 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3F43423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125010E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  <w:tr w:rsidR="000F6D12" w:rsidRPr="000F6D12" w14:paraId="5F042282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E3B9E12" w14:textId="7DAE934F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Kristensen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Kristensen&lt;/Author&gt;&lt;Year&gt;2014&lt;/Year&gt;&lt;RecNum&gt;106&lt;/RecNum&gt;&lt;DisplayText&gt;[16]&lt;/DisplayText&gt;&lt;record&gt;&lt;rec-number&gt;106&lt;/rec-number&gt;&lt;foreign-keys&gt;&lt;key app="EN" db-id="2w2svvvrt9epeeeext2vrdd1srtdpwfvw5av" timestamp="1582583467"&gt;106&lt;/key&gt;&lt;/foreign-keys&gt;&lt;ref-type name="Journal Article"&gt;17&lt;/ref-type&gt;&lt;contributors&gt;&lt;authors&gt;&lt;author&gt;Kristensen, Alyson H.&lt;/author&gt;&lt;author&gt;Flottemesch, Thomas J.&lt;/author&gt;&lt;author&gt;Maciosek, Michael V.&lt;/author&gt;&lt;author&gt;Jenson, Jennifer&lt;/author&gt;&lt;author&gt;Barclay, Gillian&lt;/author&gt;&lt;author&gt;Ashe, Marice&lt;/author&gt;&lt;author&gt;Sanchez, Eduardo J.&lt;/author&gt;&lt;author&gt;Story, Mary&lt;/author&gt;&lt;author&gt;Teutsch, Steven M.&lt;/author&gt;&lt;author&gt;Brownson, Ross C.&lt;/author&gt;&lt;/authors&gt;&lt;/contributors&gt;&lt;titles&gt;&lt;title&gt;Reducing childhood obesity through U.S. federal policy: a microsimulation analysis&lt;/title&gt;&lt;secondary-title&gt;American Journal of Preventive Medicine&lt;/secondary-title&gt;&lt;/titles&gt;&lt;periodical&gt;&lt;full-title&gt;American Journal of Preventive Medicine&lt;/full-title&gt;&lt;/periodical&gt;&lt;pages&gt;604-612&lt;/pages&gt;&lt;volume&gt;47&lt;/volume&gt;&lt;number&gt;5&lt;/number&gt;&lt;dates&gt;&lt;year&gt;2014&lt;/year&gt;&lt;/dates&gt;&lt;accession-num&gt;109760653. Language: English. Entry Date: 20150703. Revision Date: 20161119. Publication Type: journal article&lt;/accession-num&gt;&lt;urls&gt;&lt;related-urls&gt;&lt;url&gt;http://libproxy.tulane.edu:2048/login?url=http://search.ebscohost.com/login.aspx?direct=true&amp;amp;db=rzh&amp;amp;AN=109760653&amp;amp;login.asp&amp;amp;site=ehost-live&amp;amp;scope=site&lt;/url&gt;&lt;/related-urls&gt;&lt;/urls&gt;&lt;electronic-resource-num&gt;10.1016/j.amepre.2014.07.01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6" w:tooltip="Kristensen, 2014 #10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202BE24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icrosimulation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4E9440B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2883898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594063E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and 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645568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7D1663E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  <w:tr w:rsidR="000F6D12" w:rsidRPr="000F6D12" w14:paraId="78C5EB44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CACC40C" w14:textId="492D9B95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al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al&lt;/Author&gt;&lt;Year&gt;2017&lt;/Year&gt;&lt;RecNum&gt;99&lt;/RecNum&gt;&lt;DisplayText&gt;[17]&lt;/DisplayText&gt;&lt;record&gt;&lt;rec-number&gt;99&lt;/rec-number&gt;&lt;foreign-keys&gt;&lt;key app="EN" db-id="2w2svvvrt9epeeeext2vrdd1srtdpwfvw5av" timestamp="1582583467"&gt;99&lt;/key&gt;&lt;/foreign-keys&gt;&lt;ref-type name="Journal Article"&gt;17&lt;/ref-type&gt;&lt;contributors&gt;&lt;authors&gt;&lt;author&gt;Lal, Anita&lt;/author&gt;&lt;author&gt;Mantilla-Herrera, Ana Maria&lt;/author&gt;&lt;author&gt;Veerman, Lennert&lt;/author&gt;&lt;author&gt;Backholer, Kathryn&lt;/author&gt;&lt;author&gt;Sacks, Gary&lt;/author&gt;&lt;author&gt;Moodie, Marjory&lt;/author&gt;&lt;author&gt;Siahpush, Mohammad&lt;/author&gt;&lt;author&gt;Carter, Rob&lt;/author&gt;&lt;author&gt;Peeters, Anna&lt;/author&gt;&lt;/authors&gt;&lt;/contributors&gt;&lt;titles&gt;&lt;title&gt;Modelled health benefits of a sugar-sweetened beverage tax across different socioeconomic groups in Australia: A cost-effectiveness and equity analysis&lt;/title&gt;&lt;secondary-title&gt;PLoS Medicine&lt;/secondary-title&gt;&lt;/titles&gt;&lt;periodical&gt;&lt;full-title&gt;PLoS Medicine&lt;/full-title&gt;&lt;/periodical&gt;&lt;pages&gt;1-17&lt;/pages&gt;&lt;volume&gt;14&lt;/volume&gt;&lt;number&gt;6&lt;/number&gt;&lt;dates&gt;&lt;year&gt;2017&lt;/year&gt;&lt;/dates&gt;&lt;accession-num&gt;123828479. Language: English. Entry Date: 20170710. Revision Date: 20180504. Publication Type: journal article&lt;/accession-num&gt;&lt;urls&gt;&lt;related-urls&gt;&lt;url&gt;http://libproxy.tulane.edu:2048/login?url=http://search.ebscohost.com/login.aspx?direct=true&amp;amp;db=rzh&amp;amp;AN=123828479&amp;amp;login.asp&amp;amp;site=ehost-live&amp;amp;scope=site&lt;/url&gt;&lt;/related-urls&gt;&lt;/urls&gt;&lt;electronic-resource-num&gt;10.1371/journal.pmed.100232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7" w:tooltip="Lal, 2017 #9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4AE9CCA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roportional multi-state lifetable model (Obesity Model)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065C5F9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20CCA7B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time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664AA1E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and adults (6-18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5831B18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05751C2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15D195ED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BDF8D82" w14:textId="6F254256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ee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ee&lt;/Author&gt;&lt;Year&gt;2018&lt;/Year&gt;&lt;RecNum&gt;84&lt;/RecNum&gt;&lt;DisplayText&gt;[18]&lt;/DisplayText&gt;&lt;record&gt;&lt;rec-number&gt;84&lt;/rec-number&gt;&lt;foreign-keys&gt;&lt;key app="EN" db-id="2w2svvvrt9epeeeext2vrdd1srtdpwfvw5av" timestamp="1582583467"&gt;84&lt;/key&gt;&lt;/foreign-keys&gt;&lt;ref-type name="Journal Article"&gt;17&lt;/ref-type&gt;&lt;contributors&gt;&lt;authors&gt;&lt;author&gt;Lee, Bruce Y.&lt;/author&gt;&lt;author&gt;Ferguson, Marie C.&lt;/author&gt;&lt;author&gt;Hertenstein, Daniel L.&lt;/author&gt;&lt;author&gt;Adam, Atif&lt;/author&gt;&lt;author&gt;Zenkov, Eli&lt;/author&gt;&lt;author&gt;Wang, Peggy I.&lt;/author&gt;&lt;author&gt;Wong, Michelle S.&lt;/author&gt;&lt;author&gt;Gittelsohn, Joel&lt;/author&gt;&lt;author&gt;Mui, Yeeli&lt;/author&gt;&lt;author&gt;Brown, Shawn T.&lt;/author&gt;&lt;/authors&gt;&lt;/contributors&gt;&lt;titles&gt;&lt;title&gt;Simulating the Impact of Sugar-Sweetened Beverage Warning Labels in Three Cities&lt;/title&gt;&lt;secondary-title&gt;American Journal of Preventive Medicine&lt;/secondary-title&gt;&lt;/titles&gt;&lt;periodical&gt;&lt;full-title&gt;American Journal of Preventive Medicine&lt;/full-title&gt;&lt;/periodical&gt;&lt;pages&gt;197-204&lt;/pages&gt;&lt;volume&gt;54&lt;/volume&gt;&lt;number&gt;2&lt;/number&gt;&lt;dates&gt;&lt;year&gt;2018&lt;/year&gt;&lt;/dates&gt;&lt;accession-num&gt;127237377. Language: English. Entry Date: In Process. Revision Date: 20180309. Publication Type: journal article. Journal Subset: Biomedical&lt;/accession-num&gt;&lt;urls&gt;&lt;related-urls&gt;&lt;url&gt;http://libproxy.tulane.edu:2048/login?url=http://search.ebscohost.com/login.aspx?direct=true&amp;amp;db=rzh&amp;amp;AN=127237377&amp;amp;login.asp&amp;amp;site=ehost-live&amp;amp;scope=site&lt;/url&gt;&lt;/related-urls&gt;&lt;/urls&gt;&lt;electronic-resource-num&gt;10.1016/j.amepre.2017.11.00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8" w:tooltip="Lee, 2018 #8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2A448D2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gent based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22E8756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4AECAE8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7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74F0877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and adults (2-10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4A8B092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52EAD3F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  <w:tr w:rsidR="000F6D12" w:rsidRPr="000F6D12" w14:paraId="70465228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471629E" w14:textId="7D5143E3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effers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effers&lt;/Author&gt;&lt;Year&gt;2018&lt;/Year&gt;&lt;RecNum&gt;83&lt;/RecNum&gt;&lt;DisplayText&gt;[19]&lt;/DisplayText&gt;&lt;record&gt;&lt;rec-number&gt;83&lt;/rec-number&gt;&lt;foreign-keys&gt;&lt;key app="EN" db-id="2w2svvvrt9epeeeext2vrdd1srtdpwfvw5av" timestamp="1582583467"&gt;83&lt;/key&gt;&lt;/foreign-keys&gt;&lt;ref-type name="Journal Article"&gt;17&lt;/ref-type&gt;&lt;contributors&gt;&lt;authors&gt;&lt;author&gt;Lieffers, J. R. L.&lt;/author&gt;&lt;author&gt;Ekwaru, J. P.&lt;/author&gt;&lt;author&gt;Ohinmaa, A.&lt;/author&gt;&lt;author&gt;Veugelers, P. J.&lt;/author&gt;&lt;/authors&gt;&lt;/contributors&gt;&lt;titles&gt;&lt;title&gt;The economic burden of not meeting food recommendations in Canada: The cost of doing nothing&lt;/title&gt;&lt;secondary-title&gt;PLoS ONE&lt;/secondary-title&gt;&lt;/titles&gt;&lt;periodical&gt;&lt;full-title&gt;PLoS ONE&lt;/full-title&gt;&lt;/periodical&gt;&lt;volume&gt;13&lt;/volume&gt;&lt;number&gt;4&lt;/number&gt;&lt;dates&gt;&lt;year&gt;2018&lt;/year&gt;&lt;/dates&gt;&lt;urls&gt;&lt;related-urls&gt;&lt;url&gt;http://www.embase.com/search/results?subaction=viewrecord&amp;amp;from=export&amp;amp;id=L621862170 http://dx.doi.org/10.1371/journal.pone.0196333&lt;/url&gt;&lt;/related-urls&gt;&lt;/urls&gt;&lt;electronic-resource-num&gt;10.1371/journal.pone.019633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9" w:tooltip="Lieffers, 2018 #8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2CE0FFB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opulation attributable fraction based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4EC00CA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38B1C9A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17917F2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and adults (11 a 18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43C7EE8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6817B34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66F90C3A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4CAC9C8" w14:textId="08315626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n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n&lt;/Author&gt;&lt;Year&gt;2011&lt;/Year&gt;&lt;RecNum&gt;116&lt;/RecNum&gt;&lt;DisplayText&gt;[20]&lt;/DisplayText&gt;&lt;record&gt;&lt;rec-number&gt;116&lt;/rec-number&gt;&lt;foreign-keys&gt;&lt;key app="EN" db-id="2w2svvvrt9epeeeext2vrdd1srtdpwfvw5av" timestamp="1582583467"&gt;116&lt;/key&gt;&lt;/foreign-keys&gt;&lt;ref-type name="Journal Article"&gt;17&lt;/ref-type&gt;&lt;contributors&gt;&lt;authors&gt;&lt;author&gt;Lin, B. H.&lt;/author&gt;&lt;author&gt;Smith, T. A.&lt;/author&gt;&lt;author&gt;Lee, J. Y.&lt;/author&gt;&lt;author&gt;Hall, K. D.&lt;/author&gt;&lt;/authors&gt;&lt;/contributors&gt;&lt;titles&gt;&lt;title&gt;Measuring weight outcomes for obesity intervention strategies: The case of a sugar-sweetened beverage tax&lt;/title&gt;&lt;secondary-title&gt;Economics and Human Biology&lt;/secondary-title&gt;&lt;/titles&gt;&lt;periodical&gt;&lt;full-title&gt;Economics and Human Biology&lt;/full-title&gt;&lt;/periodical&gt;&lt;pages&gt;329-341&lt;/pages&gt;&lt;volume&gt;9&lt;/volume&gt;&lt;number&gt;4&lt;/number&gt;&lt;dates&gt;&lt;year&gt;2011&lt;/year&gt;&lt;/dates&gt;&lt;urls&gt;&lt;related-urls&gt;&lt;url&gt;http://www.embase.com/search/results?subaction=viewrecord&amp;amp;from=export&amp;amp;id=L51628721 http://dx.doi.org/10.1016/j.ehb.2011.08.007&lt;/url&gt;&lt;/related-urls&gt;&lt;/urls&gt;&lt;electronic-resource-num&gt;10.1016/j.ehb.2011.08.00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0" w:tooltip="Lin, 2011 #11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02ABE43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Dynamic population-based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175F9ED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4A5CD40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663E028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Total  population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73F4D36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anad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125F241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0A64765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B5706E7" w14:textId="189C2877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ong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ong&lt;/Author&gt;&lt;Year&gt;2015&lt;/Year&gt;&lt;RecNum&gt;110&lt;/RecNum&gt;&lt;DisplayText&gt;[21]&lt;/DisplayText&gt;&lt;record&gt;&lt;rec-number&gt;110&lt;/rec-number&gt;&lt;foreign-keys&gt;&lt;key app="EN" db-id="2w2svvvrt9epeeeext2vrdd1srtdpwfvw5av" timestamp="1582583467"&gt;110&lt;/key&gt;&lt;/foreign-keys&gt;&lt;ref-type name="Journal Article"&gt;17&lt;/ref-type&gt;&lt;contributors&gt;&lt;authors&gt;&lt;author&gt;Long, Michael W.&lt;/author&gt;&lt;author&gt;Gortmaker, Steven L.&lt;/author&gt;&lt;author&gt;Ward, Zachary J.&lt;/author&gt;&lt;author&gt;Resch, Stephen C.&lt;/author&gt;&lt;author&gt;Moodie, Marj L.&lt;/author&gt;&lt;author&gt;Sacks, Gary&lt;/author&gt;&lt;author&gt;Swinburn, Boyd A.&lt;/author&gt;&lt;author&gt;Carter, Rob C.&lt;/author&gt;&lt;author&gt;Claire Wang, Y.&lt;/author&gt;&lt;/authors&gt;&lt;/contributors&gt;&lt;titles&gt;&lt;title&gt;Cost Effectiveness of a Sugar-Sweetened Beverage Excise Tax in the U.S&lt;/title&gt;&lt;secondary-title&gt;American Journal of Preventive Medicine&lt;/secondary-title&gt;&lt;/titles&gt;&lt;periodical&gt;&lt;full-title&gt;American Journal of Preventive Medicine&lt;/full-title&gt;&lt;/periodical&gt;&lt;pages&gt;112-123&lt;/pages&gt;&lt;volume&gt;49&lt;/volume&gt;&lt;number&gt;1&lt;/number&gt;&lt;dates&gt;&lt;year&gt;2015&lt;/year&gt;&lt;/dates&gt;&lt;accession-num&gt;109583898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898&amp;amp;login.asp&amp;amp;site=ehost-live&amp;amp;scope=site&lt;/url&gt;&lt;/related-urls&gt;&lt;/urls&gt;&lt;electronic-resource-num&gt;10.1016/j.amepre.2015.03.00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1" w:tooltip="Long, 2015 #11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54B0B31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arkov cohort (Obesity Model)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19D37E3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619D6C9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6F5C365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3F9EBFF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8373E7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Government (cellection and taxes)</w:t>
            </w:r>
          </w:p>
        </w:tc>
      </w:tr>
      <w:tr w:rsidR="000F6D12" w:rsidRPr="000F6D12" w14:paraId="092B2EA8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B1C7491" w14:textId="1B573E6E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&lt;/Author&gt;&lt;Year&gt;2016&lt;/Year&gt;&lt;RecNum&gt;95&lt;/RecNum&gt;&lt;DisplayText&gt;[22]&lt;/DisplayText&gt;&lt;record&gt;&lt;rec-number&gt;95&lt;/rec-number&gt;&lt;foreign-keys&gt;&lt;key app="EN" db-id="2w2svvvrt9epeeeext2vrdd1srtdpwfvw5av" timestamp="1582583467"&gt;95&lt;/key&gt;&lt;/foreign-keys&gt;&lt;ref-type name="Journal Article"&gt;17&lt;/ref-type&gt;&lt;contributors&gt;&lt;authors&gt;&lt;author&gt;Ma, Y.&lt;/author&gt;&lt;author&gt;He, F. J.&lt;/author&gt;&lt;author&gt;Yin, Y.&lt;/author&gt;&lt;author&gt;Hashem, K. M.&lt;/author&gt;&lt;author&gt;MacGregor, G. A.&lt;/author&gt;&lt;/authors&gt;&lt;/contributors&gt;&lt;titles&gt;&lt;title&gt;Gradual reduction of sugar in soft drinks without substitution as a strategy to reduce overweight, obesity, and type 2 diabetes: A modelling study&lt;/title&gt;&lt;secondary-title&gt;The Lancet Diabetes and Endocrinology&lt;/secondary-title&gt;&lt;/titles&gt;&lt;periodical&gt;&lt;full-title&gt;The Lancet Diabetes and Endocrinology&lt;/full-title&gt;&lt;/periodical&gt;&lt;pages&gt;105-114&lt;/pages&gt;&lt;volume&gt;4&lt;/volume&gt;&lt;number&gt;2&lt;/number&gt;&lt;dates&gt;&lt;year&gt;2016&lt;/year&gt;&lt;/dates&gt;&lt;urls&gt;&lt;related-urls&gt;&lt;url&gt;http://www.embase.com/search/results?subaction=viewrecord&amp;amp;from=export&amp;amp;id=L607627171 http://dx.doi.org/10.1016/S2213-8587(15)00477-5&lt;/url&gt;&lt;/related-urls&gt;&lt;/urls&gt;&lt;electronic-resource-num&gt;10.1016/S2213-8587(15)00477-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2" w:tooltip="Ma, 2016 #9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1DB0C8C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Dynamic population-based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22133590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5FAA2C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5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0B43F22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and adults (2-10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48AE9D8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6DDE6DE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  <w:tr w:rsidR="000F6D12" w:rsidRPr="000F6D12" w14:paraId="6F4058FA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8A9A0B2" w14:textId="2ACD5A28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gnus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gnus&lt;/Author&gt;&lt;Year&gt;2016&lt;/Year&gt;&lt;RecNum&gt;94&lt;/RecNum&gt;&lt;DisplayText&gt;[23]&lt;/DisplayText&gt;&lt;record&gt;&lt;rec-number&gt;94&lt;/rec-number&gt;&lt;foreign-keys&gt;&lt;key app="EN" db-id="2w2svvvrt9epeeeext2vrdd1srtdpwfvw5av" timestamp="1582583467"&gt;94&lt;/key&gt;&lt;/foreign-keys&gt;&lt;ref-type name="Journal Article"&gt;17&lt;/ref-type&gt;&lt;contributors&gt;&lt;authors&gt;&lt;author&gt;Magnus, Anne&lt;/author&gt;&lt;author&gt;Moodie, Marj L.&lt;/author&gt;&lt;author&gt;Ferguson, Megan&lt;/author&gt;&lt;author&gt;Cobiac, Linda J.&lt;/author&gt;&lt;author&gt;Liberato, Selma C.&lt;/author&gt;&lt;author&gt;Brimblecombe, Julie&lt;/author&gt;&lt;/authors&gt;&lt;/contributors&gt;&lt;titles&gt;&lt;title&gt;The economic feasibility of price discounts to improve diet in Australian Aboriginal remote communities&lt;/title&gt;&lt;secondary-title&gt;Australian &amp;amp; New Zealand Journal of Public Health&lt;/secondary-title&gt;&lt;/titles&gt;&lt;periodical&gt;&lt;full-title&gt;Australian &amp;amp; New Zealand Journal of Public Health&lt;/full-title&gt;&lt;/periodical&gt;&lt;pages&gt;S36-S41&lt;/pages&gt;&lt;volume&gt;40&lt;/volume&gt;&lt;dates&gt;&lt;year&gt;2016&lt;/year&gt;&lt;/dates&gt;&lt;accession-num&gt;114602923. Language: English. Entry Date: 20160421. Revision Date: 20180627. Publication Type: Article&lt;/accession-num&gt;&lt;urls&gt;&lt;related-urls&gt;&lt;url&gt;http://libproxy.tulane.edu:2048/login?url=http://search.ebscohost.com/login.aspx?direct=true&amp;amp;db=rzh&amp;amp;AN=114602923&amp;amp;login.asp&amp;amp;site=ehost-live&amp;amp;scope=site&lt;/url&gt;&lt;/related-urls&gt;&lt;/urls&gt;&lt;electronic-resource-num&gt;10.1111/1753-6405.1239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3" w:tooltip="Magnus, 2016 #9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7E86B94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roportional multi-state lifetable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117FF41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4C357C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time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050BC6E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2FD9B88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K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E88C02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Government</w:t>
            </w:r>
          </w:p>
        </w:tc>
      </w:tr>
      <w:tr w:rsidR="000F6D12" w:rsidRPr="000F6D12" w14:paraId="6A8405F2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2A27399" w14:textId="2105443F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4&lt;/Year&gt;&lt;RecNum&gt;105&lt;/RecNum&gt;&lt;DisplayText&gt;[24]&lt;/DisplayText&gt;&lt;record&gt;&lt;rec-number&gt;105&lt;/rec-number&gt;&lt;foreign-keys&gt;&lt;key app="EN" db-id="2w2svvvrt9epeeeext2vrdd1srtdpwfvw5av" timestamp="1582583467"&gt;105&lt;/key&gt;&lt;/foreign-keys&gt;&lt;ref-type name="Journal Article"&gt;17&lt;/ref-type&gt;&lt;contributors&gt;&lt;authors&gt;&lt;author&gt;Manyema, M.&lt;/author&gt;&lt;author&gt;Veerman, L. J.&lt;/author&gt;&lt;author&gt;Chola, L.&lt;/author&gt;&lt;author&gt;Tugendhaft, A.&lt;/author&gt;&lt;author&gt;Sartorius, B.&lt;/author&gt;&lt;author&gt;Labadarios, D.&lt;/author&gt;&lt;author&gt;Hofman, K. J.&lt;/author&gt;&lt;/authors&gt;&lt;/contributors&gt;&lt;titles&gt;&lt;title&gt;The potential impact of a 20% tax on sugar-sweetened beverages on obesity in South African adults: A mathematical model&lt;/title&gt;&lt;secondary-title&gt;PLoS ONE&lt;/secondary-title&gt;&lt;/titles&gt;&lt;periodical&gt;&lt;full-title&gt;PLoS ONE&lt;/full-title&gt;&lt;/periodical&gt;&lt;volume&gt;9&lt;/volume&gt;&lt;number&gt;8&lt;/number&gt;&lt;dates&gt;&lt;year&gt;2014&lt;/year&gt;&lt;/dates&gt;&lt;urls&gt;&lt;related-urls&gt;&lt;url&gt;http://www.embase.com/search/results?subaction=viewrecord&amp;amp;from=export&amp;amp;id=L373787374 http://dx.doi.org/10.1371/journal.pone.0105287&lt;/url&gt;&lt;/related-urls&gt;&lt;/urls&gt;&lt;electronic-resource-num&gt;10.1371/journal.pone.010528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4" w:tooltip="Manyema, 2014 #10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7D3962F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ontecarlo simulation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1D9661E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2D37333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39B56DD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Total aboriginal and Torres Strait Islander population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0043EAA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88D29A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  <w:tr w:rsidR="000F6D12" w:rsidRPr="000F6D12" w14:paraId="02242A5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5E4FD10" w14:textId="38C04615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5&lt;/Year&gt;&lt;RecNum&gt;109&lt;/RecNum&gt;&lt;DisplayText&gt;[25]&lt;/DisplayText&gt;&lt;record&gt;&lt;rec-number&gt;109&lt;/rec-number&gt;&lt;foreign-keys&gt;&lt;key app="EN" db-id="2w2svvvrt9epeeeext2vrdd1srtdpwfvw5av" timestamp="1582583467"&gt;109&lt;/key&gt;&lt;/foreign-keys&gt;&lt;ref-type name="Journal Article"&gt;17&lt;/ref-type&gt;&lt;contributors&gt;&lt;authors&gt;&lt;author&gt;Manyema, M.&lt;/author&gt;&lt;author&gt;Veerman, J. L.&lt;/author&gt;&lt;author&gt;Chola, L.&lt;/author&gt;&lt;author&gt;Tugendhaft, A.&lt;/author&gt;&lt;author&gt;Labadarios, D.&lt;/author&gt;&lt;author&gt;Hofman, K.&lt;/author&gt;&lt;/authors&gt;&lt;/contributors&gt;&lt;titles&gt;&lt;title&gt;Decreasing the burden of type 2 diabetes in South Africa: The impact of taxing sugar-sweetened beverages&lt;/title&gt;&lt;secondary-title&gt;PLoS ONE&lt;/secondary-title&gt;&lt;/titles&gt;&lt;periodical&gt;&lt;full-title&gt;PLoS ONE&lt;/full-title&gt;&lt;/periodical&gt;&lt;volume&gt;10&lt;/volume&gt;&lt;number&gt;11&lt;/number&gt;&lt;dates&gt;&lt;year&gt;2015&lt;/year&gt;&lt;/dates&gt;&lt;urls&gt;&lt;related-urls&gt;&lt;url&gt;http://www.embase.com/search/results?subaction=viewrecord&amp;amp;from=export&amp;amp;id=L608007741 http://dx.doi.org/10.1371/journal.pone.0143050&lt;/url&gt;&lt;/related-urls&gt;&lt;/urls&gt;&lt;electronic-resource-num&gt;10.1371/journal.pone.014305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5" w:tooltip="Manyema, 2015 #10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1CCD3B1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 table-based model in Microsoft Excel - Montecarlo simulation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0860808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92F841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2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2EEB90B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E1CA4F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uth Afric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BF1465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395EFE94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078D798" w14:textId="005D36FD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6&lt;/Year&gt;&lt;RecNum&gt;93&lt;/RecNum&gt;&lt;DisplayText&gt;[26]&lt;/DisplayText&gt;&lt;record&gt;&lt;rec-number&gt;93&lt;/rec-number&gt;&lt;foreign-keys&gt;&lt;key app="EN" db-id="2w2svvvrt9epeeeext2vrdd1srtdpwfvw5av" timestamp="1582583467"&gt;93&lt;/key&gt;&lt;/foreign-keys&gt;&lt;ref-type name="Journal Article"&gt;17&lt;/ref-type&gt;&lt;contributors&gt;&lt;authors&gt;&lt;author&gt;Manyema, Mercy&lt;/author&gt;&lt;author&gt;Veerman, Lennert J.&lt;/author&gt;&lt;author&gt;Tugendhaft, Aviva&lt;/author&gt;&lt;author&gt;Labadarios, Demetre&lt;/author&gt;&lt;author&gt;Hofman, Karen J.&lt;/author&gt;&lt;/authors&gt;&lt;/contributors&gt;&lt;titles&gt;&lt;title&gt;Modelling the potential impact of a sugar-sweetened beverage tax on stroke mortality, costs and health-adjusted life years in South Africa&lt;/title&gt;&lt;secondary-title&gt;BMC Public Health&lt;/secondary-title&gt;&lt;/titles&gt;&lt;periodical&gt;&lt;full-title&gt;BMC Public Health&lt;/full-title&gt;&lt;/periodical&gt;&lt;pages&gt;1-10&lt;/pages&gt;&lt;volume&gt;16&lt;/volume&gt;&lt;number&gt;1&lt;/number&gt;&lt;dates&gt;&lt;year&gt;2016&lt;/year&gt;&lt;/dates&gt;&lt;accession-num&gt;115870031. Language: English. Entry Date: In Process. Revision Date: 20171231. Publication Type: journal article&lt;/accession-num&gt;&lt;urls&gt;&lt;related-urls&gt;&lt;url&gt;http://libproxy.tulane.edu:2048/login?url=http://search.ebscohost.com/login.aspx?direct=true&amp;amp;db=rzh&amp;amp;AN=115870031&amp;amp;login.asp&amp;amp;site=ehost-live&amp;amp;scope=site&lt;/url&gt;&lt;/related-urls&gt;&lt;/urls&gt;&lt;electronic-resource-num&gt;10.1186/s12889-016-3085-y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6" w:tooltip="Manyema, 2016 #9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76F3BE7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 table-based model in Microsoft Excel - Montecarlo simulation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7FDE6FF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137AFC8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2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703682C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764343C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uth Afric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0D8B704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0C277E4B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C5942BE" w14:textId="1348B2EC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ekonnen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ekonnen&lt;/Author&gt;&lt;Year&gt;2013&lt;/Year&gt;&lt;RecNum&gt;113&lt;/RecNum&gt;&lt;DisplayText&gt;[27]&lt;/DisplayText&gt;&lt;record&gt;&lt;rec-number&gt;113&lt;/rec-number&gt;&lt;foreign-keys&gt;&lt;key app="EN" db-id="2w2svvvrt9epeeeext2vrdd1srtdpwfvw5av" timestamp="1582583467"&gt;113&lt;/key&gt;&lt;/foreign-keys&gt;&lt;ref-type name="Journal Article"&gt;17&lt;/ref-type&gt;&lt;contributors&gt;&lt;authors&gt;&lt;author&gt;Mekonnen, T. A.&lt;/author&gt;&lt;author&gt;Odden, M. C.&lt;/author&gt;&lt;author&gt;Coxson, P. G.&lt;/author&gt;&lt;author&gt;Guzman, D.&lt;/author&gt;&lt;author&gt;Lightwood, J.&lt;/author&gt;&lt;author&gt;Wang, Y. C.&lt;/author&gt;&lt;author&gt;Bibbins-Domingo, K.&lt;/author&gt;&lt;/authors&gt;&lt;/contributors&gt;&lt;titles&gt;&lt;title&gt;Health benefits of reducing sugar-sweetened beverage intake in high risk populations of California: Results from the Cardiovascular Disease (CVD) policy model&lt;/title&gt;&lt;secondary-title&gt;PLoS ONE&lt;/secondary-title&gt;&lt;/titles&gt;&lt;periodical&gt;&lt;full-title&gt;PLoS ONE&lt;/full-title&gt;&lt;/periodical&gt;&lt;volume&gt;8&lt;/volume&gt;&lt;number&gt;12&lt;/number&gt;&lt;dates&gt;&lt;year&gt;2013&lt;/year&gt;&lt;/dates&gt;&lt;urls&gt;&lt;related-urls&gt;&lt;url&gt;http://www.embase.com/search/results?subaction=viewrecord&amp;amp;from=export&amp;amp;id=L372134007 http://dx.doi.org/10.1371/journal.pone.0081723&lt;/url&gt;&lt;/related-urls&gt;&lt;/urls&gt;&lt;electronic-resource-num&gt;10.1371/journal.pone.008172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7" w:tooltip="Mekonnen, 2013 #11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576237B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Dynamic population-based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6E00F06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35146A3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6B3C0AC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79779BE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uth Afric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7CA6200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0639B2D2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224BD50" w14:textId="3171400B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Nomaguchi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Nomaguchi&lt;/Author&gt;&lt;Year&gt;2017&lt;/Year&gt;&lt;RecNum&gt;98&lt;/RecNum&gt;&lt;DisplayText&gt;[28]&lt;/DisplayText&gt;&lt;record&gt;&lt;rec-number&gt;98&lt;/rec-number&gt;&lt;foreign-keys&gt;&lt;key app="EN" db-id="2w2svvvrt9epeeeext2vrdd1srtdpwfvw5av" timestamp="1582583467"&gt;98&lt;/key&gt;&lt;/foreign-keys&gt;&lt;ref-type name="Journal Article"&gt;17&lt;/ref-type&gt;&lt;contributors&gt;&lt;authors&gt;&lt;author&gt;Nomaguchi, Takeshi&lt;/author&gt;&lt;author&gt;Cunich, Michelle&lt;/author&gt;&lt;author&gt;Zapata-Diomedi, Belen&lt;/author&gt;&lt;author&gt;Veerman, J. Lennert&lt;/author&gt;&lt;/authors&gt;&lt;/contributors&gt;&lt;titles&gt;&lt;title&gt;The impact on productivity of a hypothetical tax on sugar-sweetened beverages&lt;/title&gt;&lt;secondary-title&gt;Health Policy&lt;/secondary-title&gt;&lt;/titles&gt;&lt;periodical&gt;&lt;full-title&gt;Health Policy&lt;/full-title&gt;&lt;/periodical&gt;&lt;pages&gt;715-725&lt;/pages&gt;&lt;volume&gt;121&lt;/volume&gt;&lt;number&gt;6&lt;/number&gt;&lt;dates&gt;&lt;year&gt;2017&lt;/year&gt;&lt;/dates&gt;&lt;accession-num&gt;123256386. Language: English. Entry Date: In Process. Revision Date: 20171222. Publication Type: journal article. Journal Subset: Continental Europe&lt;/accession-num&gt;&lt;urls&gt;&lt;related-urls&gt;&lt;url&gt;http://libproxy.tulane.edu:2048/login?url=http://search.ebscohost.com/login.aspx?direct=true&amp;amp;db=rzh&amp;amp;AN=123256386&amp;amp;login.asp&amp;amp;site=ehost-live&amp;amp;scope=site&lt;/url&gt;&lt;/related-urls&gt;&lt;/urls&gt;&lt;electronic-resource-num&gt;10.1016/j.healthpol.2017.04.00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8" w:tooltip="Nomaguchi, 2017 #9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367F9D80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roportional multi-state lifetable model (Obesity Model)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58C9FF8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85BE70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time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58BBF33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3D6DFA0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3F1E3DE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599F6985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E8DC4FA" w14:textId="60505C9B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arson-Stuttard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Pearson-Stuttard&lt;/Author&gt;&lt;Year&gt;2017&lt;/Year&gt;&lt;RecNum&gt;97&lt;/RecNum&gt;&lt;DisplayText&gt;[29]&lt;/DisplayText&gt;&lt;record&gt;&lt;rec-number&gt;97&lt;/rec-number&gt;&lt;foreign-keys&gt;&lt;key app="EN" db-id="2w2svvvrt9epeeeext2vrdd1srtdpwfvw5av" timestamp="1582583467"&gt;97&lt;/key&gt;&lt;/foreign-keys&gt;&lt;ref-type name="Journal Article"&gt;17&lt;/ref-type&gt;&lt;contributors&gt;&lt;authors&gt;&lt;author&gt;Pearson-Stuttard, J.&lt;/author&gt;&lt;author&gt;Bandosz, P.&lt;/author&gt;&lt;author&gt;Rehm, C. D.&lt;/author&gt;&lt;author&gt;Penalvo, J.&lt;/author&gt;&lt;author&gt;Whitsel, L.&lt;/author&gt;&lt;author&gt;Gaziano, T.&lt;/author&gt;&lt;author&gt;Conrad, Z.&lt;/author&gt;&lt;author&gt;Wilde, P.&lt;/author&gt;&lt;author&gt;Micha, R.&lt;/author&gt;&lt;author&gt;Lloyd-Williams, F.&lt;/author&gt;&lt;author&gt;Capewell, S.&lt;/author&gt;&lt;author&gt;Mozaffarian, D.&lt;/author&gt;&lt;author&gt;O&amp;apos;Flaherty, M.&lt;/author&gt;&lt;/authors&gt;&lt;/contributors&gt;&lt;titles&gt;&lt;title&gt;Reducing us cardiovascular disease disparities through dietary policy&lt;/title&gt;&lt;secondary-title&gt;Circulation&lt;/secondary-title&gt;&lt;/titles&gt;&lt;periodical&gt;&lt;full-title&gt;Circulation&lt;/full-title&gt;&lt;/periodical&gt;&lt;volume&gt;135&lt;/volume&gt;&lt;dates&gt;&lt;year&gt;2017&lt;/year&gt;&lt;/dates&gt;&lt;urls&gt;&lt;related-urls&gt;&lt;url&gt;http://www.embase.com/search/results?subaction=viewrecord&amp;amp;from=export&amp;amp;id=L61842914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9" w:tooltip="Pearson-Stuttard, 2017 #9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4FCAAED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odel adaptations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2DA2706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4BBF1AC0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5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7D7210D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BFCE0D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F49B48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 (focus on productivity)</w:t>
            </w:r>
          </w:p>
        </w:tc>
      </w:tr>
      <w:tr w:rsidR="000F6D12" w:rsidRPr="000F6D12" w14:paraId="3B827601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3A00249" w14:textId="55F05900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nalv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Penalvo&lt;/Author&gt;&lt;RecNum&gt;96&lt;/RecNum&gt;&lt;DisplayText&gt;[30]&lt;/DisplayText&gt;&lt;record&gt;&lt;rec-number&gt;96&lt;/rec-number&gt;&lt;foreign-keys&gt;&lt;key app="EN" db-id="2w2svvvrt9epeeeext2vrdd1srtdpwfvw5av" timestamp="1582583467"&gt;96&lt;/key&gt;&lt;/foreign-keys&gt;&lt;ref-type name="Journal Article"&gt;17&lt;/ref-type&gt;&lt;contributors&gt;&lt;authors&gt;&lt;author&gt;Penalvo, J. L.&lt;/author&gt;&lt;author&gt;Cudhea, F.&lt;/author&gt;&lt;author&gt;Micha, R.&lt;/author&gt;&lt;author&gt;Rehm, C. D.&lt;/author&gt;&lt;author&gt;Afshin, A.&lt;/author&gt;&lt;author&gt;Whitsel, L.&lt;/author&gt;&lt;author&gt;Wilde, P.&lt;/author&gt;&lt;author&gt;Gaziano, T.&lt;/author&gt;&lt;author&gt;Pearson-Stuttard, J.&lt;/author&gt;&lt;author&gt;O&amp;apos;Flaherty, M.&lt;/author&gt;&lt;author&gt;Capewell, S.&lt;/author&gt;&lt;author&gt;Mozaffarian, D.&lt;/author&gt;&lt;/authors&gt;&lt;/contributors&gt;&lt;titles&gt;&lt;title&gt;The potential impact of food taxes and subsidies on cardiovascular disease and diabetes burden and disparities in the United States&lt;/title&gt;&lt;secondary-title&gt;BMC Medicine&lt;/secondary-title&gt;&lt;/titles&gt;&lt;periodical&gt;&lt;full-title&gt;BMC Medicine&lt;/full-title&gt;&lt;/periodical&gt;&lt;pages&gt;208&lt;/pages&gt;&lt;volume&gt;15&lt;/volume&gt;&lt;number&gt;1&lt;/number&gt;&lt;dates&gt;&lt;year&gt;2017&lt;/year&gt;&lt;/dates&gt;&lt;accession-num&gt;29178869&lt;/accession-num&gt;&lt;urls&gt;&lt;related-urls&gt;&lt;url&gt;http://ovidsp.ovid.com/ovidweb.cgi?T=JS&amp;amp;CSC=Y&amp;amp;NEWS=N&amp;amp;PAGE=fulltext&amp;amp;D=medc&amp;amp;AN=29178869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0" w:tooltip="Penalvo, 2017 #9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3C8484B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omparative risk assessment framework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42E4EE7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639C768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047D426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546996A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71C55CB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0ED5AFF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6F5CDB9" w14:textId="1D4A0C06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Rezend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Rezende&lt;/Author&gt;&lt;RecNum&gt;121&lt;/RecNum&gt;&lt;DisplayText&gt;[31]&lt;/DisplayText&gt;&lt;record&gt;&lt;rec-number&gt;121&lt;/rec-number&gt;&lt;foreign-keys&gt;&lt;key app="EN" db-id="2w2svvvrt9epeeeext2vrdd1srtdpwfvw5av" timestamp="1582583467"&gt;121&lt;/key&gt;&lt;/foreign-keys&gt;&lt;ref-type name="Journal Article"&gt;17&lt;/ref-type&gt;&lt;contributors&gt;&lt;authors&gt;&lt;author&gt;Rezende, L. F.&lt;/author&gt;&lt;author&gt;Azeredo, C. M.&lt;/author&gt;&lt;author&gt;Canella, D. S.&lt;/author&gt;&lt;author&gt;Luiz Odo, C.&lt;/author&gt;&lt;author&gt;Levy, R. B.&lt;/author&gt;&lt;author&gt;Eluf-Neto, J.&lt;/author&gt;&lt;/authors&gt;&lt;/contributors&gt;&lt;titles&gt;&lt;title&gt;Coronary heart disease mortality, cardiovascular disease mortality and all-cause mortality attributable to dietary intake over 20years in Brazil&lt;/title&gt;&lt;secondary-title&gt;International Journal of Cardiology&lt;/secondary-title&gt;&lt;/titles&gt;&lt;periodical&gt;&lt;full-title&gt;International Journal of Cardiology&lt;/full-title&gt;&lt;/periodical&gt;&lt;pages&gt;64-8&lt;/pages&gt;&lt;volume&gt;217&lt;/volume&gt;&lt;dates&gt;&lt;year&gt;2016&lt;/year&gt;&lt;/dates&gt;&lt;accession-num&gt;27179210&lt;/accession-num&gt;&lt;urls&gt;&lt;related-urls&gt;&lt;url&gt;http://ovidsp.ovid.com/ovidweb.cgi?T=JS&amp;amp;CSC=Y&amp;amp;NEWS=N&amp;amp;PAGE=fulltext&amp;amp;D=med8&amp;amp;AN=27179210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1" w:tooltip="Rezende, 2016 #12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6EE1DF0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opulation attributable fraction based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6A3567C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1DDA461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2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59BF6DD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FE5C59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CDB298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7434C42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6CC2A83" w14:textId="6390B08D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cks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acks&lt;/Author&gt;&lt;Year&gt;2011&lt;/Year&gt;&lt;RecNum&gt;115&lt;/RecNum&gt;&lt;DisplayText&gt;[32]&lt;/DisplayText&gt;&lt;record&gt;&lt;rec-number&gt;115&lt;/rec-number&gt;&lt;foreign-keys&gt;&lt;key app="EN" db-id="2w2svvvrt9epeeeext2vrdd1srtdpwfvw5av" timestamp="1582583467"&gt;115&lt;/key&gt;&lt;/foreign-keys&gt;&lt;ref-type name="Journal Article"&gt;17&lt;/ref-type&gt;&lt;contributors&gt;&lt;authors&gt;&lt;author&gt;Sacks, G.&lt;/author&gt;&lt;author&gt;Veerman, J. L.&lt;/author&gt;&lt;author&gt;Moodie, M.&lt;/author&gt;&lt;author&gt;Swinburn, B.&lt;/author&gt;&lt;/authors&gt;&lt;/contributors&gt;&lt;titles&gt;&lt;title&gt;Traffic-light nutrition labelling and junk-food tax: A modelled comparison of cost-effectiveness for obesity prevention&lt;/title&gt;&lt;secondary-title&gt;International Journal of Obesity&lt;/secondary-title&gt;&lt;/titles&gt;&lt;periodical&gt;&lt;full-title&gt;International Journal of Obesity&lt;/full-title&gt;&lt;/periodical&gt;&lt;pages&gt;1001-1009&lt;/pages&gt;&lt;volume&gt;35&lt;/volume&gt;&lt;number&gt;7&lt;/number&gt;&lt;dates&gt;&lt;year&gt;2011&lt;/year&gt;&lt;/dates&gt;&lt;urls&gt;&lt;related-urls&gt;&lt;url&gt;http://www.embase.com/search/results?subaction=viewrecord&amp;amp;from=export&amp;amp;id=L51153966 http://dx.doi.org/10.1038/ijo.2010.228&lt;/url&gt;&lt;/related-urls&gt;&lt;/urls&gt;&lt;electronic-resource-num&gt;10.1038/ijo.2010.22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2" w:tooltip="Sacks, 2011 #11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5187BBA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arkov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5F35F9B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34BA90D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745459E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Total  population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630906A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Brazil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6C50D62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60F10ECB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755DD51" w14:textId="7B65FECC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nchez-R.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Sanchez-Romero&lt;/Author&gt;&lt;RecNum&gt;92&lt;/RecNum&gt;&lt;DisplayText&gt;[33]&lt;/DisplayText&gt;&lt;record&gt;&lt;rec-number&gt;92&lt;/rec-number&gt;&lt;foreign-keys&gt;&lt;key app="EN" db-id="2w2svvvrt9epeeeext2vrdd1srtdpwfvw5av" timestamp="1582583467"&gt;92&lt;/key&gt;&lt;/foreign-keys&gt;&lt;ref-type name="Journal Article"&gt;17&lt;/ref-type&gt;&lt;contributors&gt;&lt;authors&gt;&lt;author&gt;Sanchez-Romero, L. M.&lt;/author&gt;&lt;author&gt;Penko, J.&lt;/author&gt;&lt;author&gt;Coxson, P. G.&lt;/author&gt;&lt;author&gt;Fernandez, A.&lt;/author&gt;&lt;author&gt;Mason, A.&lt;/author&gt;&lt;author&gt;Moran, A. E.&lt;/author&gt;&lt;author&gt;Avila-Burgos, L.&lt;/author&gt;&lt;author&gt;Odden, M.&lt;/author&gt;&lt;author&gt;Barquera, S.&lt;/author&gt;&lt;author&gt;Bibbins-Domingo, K.&lt;/author&gt;&lt;/authors&gt;&lt;/contributors&gt;&lt;titles&gt;&lt;title&gt;Projected Impact of Mexico&amp;apos;s Sugar-Sweetened Beverage Tax Policy on Diabetes and Cardiovascular Disease: A Modeling Study&lt;/title&gt;&lt;secondary-title&gt;PLoS Medicine / Public Library of Science&lt;/secondary-title&gt;&lt;/titles&gt;&lt;periodical&gt;&lt;full-title&gt;PLoS Medicine / Public Library of Science&lt;/full-title&gt;&lt;/periodical&gt;&lt;pages&gt;e1002158&lt;/pages&gt;&lt;volume&gt;13&lt;/volume&gt;&lt;number&gt;11&lt;/number&gt;&lt;dates&gt;&lt;year&gt;2016&lt;/year&gt;&lt;/dates&gt;&lt;accession-num&gt;27802278&lt;/accession-num&gt;&lt;urls&gt;&lt;related-urls&gt;&lt;url&gt;http://ovidsp.ovid.com/ovidweb.cgi?T=JS&amp;amp;CSC=Y&amp;amp;NEWS=N&amp;amp;PAGE=fulltext&amp;amp;D=medc&amp;amp;AN=27802278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3" w:tooltip="Sanchez-Romero, 2016 #9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24183B7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Dynamic population-based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50AE82F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1E45C0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40AA9DB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6C71E31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68214F6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 +</w:t>
            </w:r>
          </w:p>
        </w:tc>
      </w:tr>
      <w:tr w:rsidR="000F6D12" w:rsidRPr="000F6D12" w14:paraId="47A76561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AD167CD" w14:textId="1A7AF7A2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chwendick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chwendicke&lt;/Author&gt;&lt;Year&gt;2016&lt;/Year&gt;&lt;RecNum&gt;91&lt;/RecNum&gt;&lt;DisplayText&gt;[34]&lt;/DisplayText&gt;&lt;record&gt;&lt;rec-number&gt;91&lt;/rec-number&gt;&lt;foreign-keys&gt;&lt;key app="EN" db-id="2w2svvvrt9epeeeext2vrdd1srtdpwfvw5av" timestamp="1582583467"&gt;91&lt;/key&gt;&lt;/foreign-keys&gt;&lt;ref-type name="Journal Article"&gt;17&lt;/ref-type&gt;&lt;contributors&gt;&lt;authors&gt;&lt;author&gt;Schwendicke, F.&lt;/author&gt;&lt;author&gt;Thomson, W. M.&lt;/author&gt;&lt;author&gt;Broadbent, J. M.&lt;/author&gt;&lt;author&gt;Stolpe, M.&lt;/author&gt;&lt;/authors&gt;&lt;/contributors&gt;&lt;titles&gt;&lt;title&gt;Effects of Taxing Sugar-Sweetened Beverages on Caries and Treatment Costs&lt;/title&gt;&lt;secondary-title&gt;Journal of Dental Research&lt;/secondary-title&gt;&lt;/titles&gt;&lt;periodical&gt;&lt;full-title&gt;Journal of Dental Research&lt;/full-title&gt;&lt;/periodical&gt;&lt;pages&gt;1327-1332&lt;/pages&gt;&lt;volume&gt;95&lt;/volume&gt;&lt;number&gt;12&lt;/number&gt;&lt;dates&gt;&lt;year&gt;2016&lt;/year&gt;&lt;/dates&gt;&lt;accession-num&gt;118946121. Language: English. Entry Date: 20170601. Revision Date: 20170601. Publication Type: journal article. Journal Subset: Biomedical&lt;/accession-num&gt;&lt;urls&gt;&lt;related-urls&gt;&lt;url&gt;http://libproxy.tulane.edu:2048/login?url=http://search.ebscohost.com/login.aspx?direct=true&amp;amp;db=rzh&amp;amp;AN=118946121&amp;amp;login.asp&amp;amp;site=ehost-live&amp;amp;scope=site&lt;/url&gt;&lt;/related-urls&gt;&lt;/urls&gt;&lt;electronic-resource-num&gt;10.1177/002203451666027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4" w:tooltip="Schwendicke, 2016 #9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6E87E61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icrosimulation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6E929FD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0A0A469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47428F6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35-94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5F83607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exico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E199CF6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75C46EB4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BE9162C" w14:textId="0F91E874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ingh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ingh&lt;/Author&gt;&lt;Year&gt;2015&lt;/Year&gt;&lt;RecNum&gt;114&lt;/RecNum&gt;&lt;DisplayText&gt;[35]&lt;/DisplayText&gt;&lt;record&gt;&lt;rec-number&gt;114&lt;/rec-number&gt;&lt;foreign-keys&gt;&lt;key app="EN" db-id="2w2svvvrt9epeeeext2vrdd1srtdpwfvw5av" timestamp="1582583467"&gt;114&lt;/key&gt;&lt;/foreign-keys&gt;&lt;ref-type name="Journal Article"&gt;17&lt;/ref-type&gt;&lt;contributors&gt;&lt;authors&gt;&lt;author&gt;Singh, Gitanjali M.&lt;/author&gt;&lt;author&gt;Micha, Renata&lt;/author&gt;&lt;author&gt;Khatibzadeh, Shahab&lt;/author&gt;&lt;author&gt;Lim, Stephen&lt;/author&gt;&lt;author&gt;Ezzati, Majid&lt;/author&gt;&lt;author&gt;Mozaffarian, Dariush&lt;/author&gt;&lt;/authors&gt;&lt;/contributors&gt;&lt;titles&gt;&lt;title&gt;Estimated Global, Regional, and National Disease Burdens Related to Sugar-Sweetened Beverage Consumption in 2010&lt;/title&gt;&lt;secondary-title&gt;Circulation&lt;/secondary-title&gt;&lt;/titles&gt;&lt;periodical&gt;&lt;full-title&gt;Circulation&lt;/full-title&gt;&lt;/periodical&gt;&lt;pages&gt;639-666&lt;/pages&gt;&lt;volume&gt;132&lt;/volume&gt;&lt;number&gt;8&lt;/number&gt;&lt;dates&gt;&lt;year&gt;2015&lt;/year&gt;&lt;/dates&gt;&lt;accession-num&gt;109632200. Corporate Author: Global Burden of Diseases Nutrition and Chronic Diseases Expert Group (NutriCoDE)*. Language: English. Entry Date: 20150923. Revision Date: 20180502. Publication Type: journal article&lt;/accession-num&gt;&lt;urls&gt;&lt;related-urls&gt;&lt;url&gt;http://libproxy.tulane.edu:2048/login?url=http://search.ebscohost.com/login.aspx?direct=true&amp;amp;db=rzh&amp;amp;AN=109632200&amp;amp;login.asp&amp;amp;site=ehost-live&amp;amp;scope=site&lt;/url&gt;&lt;/related-urls&gt;&lt;/urls&gt;&lt;electronic-resource-num&gt;10.1161/CIRCULATIONAHA.114.01063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5" w:tooltip="Singh, 2015 #11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3804915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omparative risk assessment framework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2247A9A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3244C56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 year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1356212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hilds and adults (14-79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6A422D4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Germany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07D0F14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5CBD96D5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BD7E7A7" w14:textId="708EDA13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cino-Ortiz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cino-Ortiz&lt;/Author&gt;&lt;Year&gt;2018&lt;/Year&gt;&lt;RecNum&gt;82&lt;/RecNum&gt;&lt;DisplayText&gt;[36]&lt;/DisplayText&gt;&lt;record&gt;&lt;rec-number&gt;82&lt;/rec-number&gt;&lt;foreign-keys&gt;&lt;key app="EN" db-id="2w2svvvrt9epeeeext2vrdd1srtdpwfvw5av" timestamp="1582583467"&gt;82&lt;/key&gt;&lt;/foreign-keys&gt;&lt;ref-type name="Journal Article"&gt;17&lt;/ref-type&gt;&lt;contributors&gt;&lt;authors&gt;&lt;author&gt;Vecino-Ortiz, Andres I.&lt;/author&gt;&lt;author&gt;Arroyo-Ariza, Daniel&lt;/author&gt;&lt;/authors&gt;&lt;/contributors&gt;&lt;titles&gt;&lt;title&gt;A tax on sugar sweetened beverages in Colombia: Estimating the impact on overweight and obesity prevalence across socio economic levels&lt;/title&gt;&lt;secondary-title&gt;Social Science &amp;amp; Medicine&lt;/secondary-title&gt;&lt;/titles&gt;&lt;periodical&gt;&lt;full-title&gt;Social Science &amp;amp; Medicine&lt;/full-title&gt;&lt;/periodical&gt;&lt;pages&gt;111-116&lt;/pages&gt;&lt;volume&gt;209&lt;/volume&gt;&lt;dates&gt;&lt;year&gt;2018&lt;/year&gt;&lt;/dates&gt;&lt;accession-num&gt;130046934. Language: English. Entry Date: 20180612. Revision Date: 20180612. Publication Type: Article. Journal Subset: Allied Health&lt;/accession-num&gt;&lt;urls&gt;&lt;related-urls&gt;&lt;url&gt;http://libproxy.tulane.edu:2048/login?url=http://search.ebscohost.com/login.aspx?direct=true&amp;amp;db=rzh&amp;amp;AN=130046934&amp;amp;login.asp&amp;amp;site=ehost-live&amp;amp;scope=site&lt;/url&gt;&lt;/related-urls&gt;&lt;/urls&gt;&lt;electronic-resource-num&gt;10.1016/j.socscimed.2018.05.04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6" w:tooltip="Vecino-Ortiz, 2018 #8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74DEB9A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omparative risk assessment framework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1F85EAA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6F88DDF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Lifetime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70B834E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 (&gt;20 years)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65D1882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World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3261607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2BA2068A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05043AA" w14:textId="0466644E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erman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erman&lt;/Author&gt;&lt;Year&gt;2016&lt;/Year&gt;&lt;RecNum&gt;90&lt;/RecNum&gt;&lt;DisplayText&gt;[37]&lt;/DisplayText&gt;&lt;record&gt;&lt;rec-number&gt;90&lt;/rec-number&gt;&lt;foreign-keys&gt;&lt;key app="EN" db-id="2w2svvvrt9epeeeext2vrdd1srtdpwfvw5av" timestamp="1582583467"&gt;90&lt;/key&gt;&lt;/foreign-keys&gt;&lt;ref-type name="Journal Article"&gt;17&lt;/ref-type&gt;&lt;contributors&gt;&lt;authors&gt;&lt;author&gt;Veerman, J. L.&lt;/author&gt;&lt;author&gt;Sacks, G.&lt;/author&gt;&lt;author&gt;Antonopoulos, N.&lt;/author&gt;&lt;author&gt;Martin, J.&lt;/author&gt;&lt;/authors&gt;&lt;/contributors&gt;&lt;titles&gt;&lt;title&gt;The impact of a tax on sugar-sweetened beverages on health and health care costs: A modelling study&lt;/title&gt;&lt;secondary-title&gt;PLoS ONE&lt;/secondary-title&gt;&lt;/titles&gt;&lt;periodical&gt;&lt;full-title&gt;PLoS ONE&lt;/full-title&gt;&lt;/periodical&gt;&lt;volume&gt;11&lt;/volume&gt;&lt;number&gt;4&lt;/number&gt;&lt;dates&gt;&lt;year&gt;2016&lt;/year&gt;&lt;/dates&gt;&lt;urls&gt;&lt;related-urls&gt;&lt;url&gt;http://www.embase.com/search/results?subaction=viewrecord&amp;amp;from=export&amp;amp;id=L609839821 http://dx.doi.org/10.1371/journal.pone.0151460&lt;/url&gt;&lt;/related-urls&gt;&lt;/urls&gt;&lt;electronic-resource-num&gt;10.1371/journal.pone.01514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7" w:tooltip="Veerman, 2016 #9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5240CC3D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roportional multi-state lifetable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1AE82730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7342CE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25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07ABC3A2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Total  population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637CE14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Colomb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8DB99A4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 (public)</w:t>
            </w:r>
          </w:p>
        </w:tc>
      </w:tr>
      <w:tr w:rsidR="000F6D12" w:rsidRPr="000F6D12" w14:paraId="0F4F871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1E1AD6F" w14:textId="425F5641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ang 2012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ang&lt;/Author&gt;&lt;Year&gt;2012&lt;/Year&gt;&lt;RecNum&gt;120&lt;/RecNum&gt;&lt;DisplayText&gt;[38]&lt;/DisplayText&gt;&lt;record&gt;&lt;rec-number&gt;120&lt;/rec-number&gt;&lt;foreign-keys&gt;&lt;key app="EN" db-id="2w2svvvrt9epeeeext2vrdd1srtdpwfvw5av" timestamp="1582583467"&gt;120&lt;/key&gt;&lt;/foreign-keys&gt;&lt;ref-type name="Journal Article"&gt;17&lt;/ref-type&gt;&lt;contributors&gt;&lt;authors&gt;&lt;author&gt;Wang, Y. Claire&lt;/author&gt;&lt;author&gt;Coxson, Pamela&lt;/author&gt;&lt;author&gt;Shen, Yu-Ming&lt;/author&gt;&lt;author&gt;Goldman, Lee&lt;/author&gt;&lt;author&gt;Bibbins-Domingo, Kirsten&lt;/author&gt;&lt;/authors&gt;&lt;/contributors&gt;&lt;titles&gt;&lt;title&gt;A Penny-Per-Ounce Tax On Sugar-Sweetened Beverages Would Cut Health And Cost Burdens Of Diabetes&lt;/title&gt;&lt;secondary-title&gt;Health Affairs&lt;/secondary-title&gt;&lt;/titles&gt;&lt;periodical&gt;&lt;full-title&gt;Health Affairs&lt;/full-title&gt;&lt;/periodical&gt;&lt;pages&gt;199-207&lt;/pages&gt;&lt;volume&gt;31&lt;/volume&gt;&lt;number&gt;1&lt;/number&gt;&lt;dates&gt;&lt;year&gt;2012&lt;/year&gt;&lt;/dates&gt;&lt;accession-num&gt;104510923. Language: English. Entry Date: 20120213. Revision Date: 20150711. Publication Type: Journal Article&lt;/accession-num&gt;&lt;urls&gt;&lt;related-urls&gt;&lt;url&gt;http://libproxy.tulane.edu:2048/login?url=http://search.ebscohost.com/login.aspx?direct=true&amp;amp;db=rzh&amp;amp;AN=104510923&amp;amp;login.asp&amp;amp;site=ehost-live&amp;amp;scope=site&lt;/url&gt;&lt;/related-urls&gt;&lt;/urls&gt;&lt;electronic-resource-num&gt;10.1377/hlthaff.2011.041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8" w:tooltip="Wang, 2012 #12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49C731D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Dynamic population-based model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79D11AD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65FFB15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1D439E4B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Total  population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461C597E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48A22418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  <w:tr w:rsidR="000F6D12" w:rsidRPr="000F6D12" w14:paraId="7270F559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8FE0CB6" w14:textId="059D1905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ilso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ilson&lt;/Author&gt;&lt;Year&gt;2015&lt;/Year&gt;&lt;RecNum&gt;101&lt;/RecNum&gt;&lt;DisplayText&gt;[39]&lt;/DisplayText&gt;&lt;record&gt;&lt;rec-number&gt;101&lt;/rec-number&gt;&lt;foreign-keys&gt;&lt;key app="EN" db-id="2w2svvvrt9epeeeext2vrdd1srtdpwfvw5av" timestamp="1582583467"&gt;101&lt;/key&gt;&lt;/foreign-keys&gt;&lt;ref-type name="Journal Article"&gt;17&lt;/ref-type&gt;&lt;contributors&gt;&lt;authors&gt;&lt;author&gt;Wilson, K. J.&lt;/author&gt;&lt;author&gt;Brown, H. S.&lt;/author&gt;&lt;author&gt;Bastida, E.&lt;/author&gt;&lt;/authors&gt;&lt;/contributors&gt;&lt;titles&gt;&lt;title&gt;Cost-effectiveness of a community-based weight control intervention targeting a low-socioeconomic-status Mexican-origin population&lt;/title&gt;&lt;secondary-title&gt;Health promotion practice&lt;/secondary-title&gt;&lt;/titles&gt;&lt;periodical&gt;&lt;full-title&gt;Health promotion practice&lt;/full-title&gt;&lt;/periodical&gt;&lt;pages&gt;101-108&lt;/pages&gt;&lt;volume&gt;16&lt;/volume&gt;&lt;number&gt;1&lt;/number&gt;&lt;dates&gt;&lt;year&gt;2015&lt;/year&gt;&lt;/dates&gt;&lt;urls&gt;&lt;related-urls&gt;&lt;url&gt;http://www.embase.com/search/results?subaction=viewrecord&amp;amp;from=export&amp;amp;id=L613655581 http://dx.doi.org/10.1177/1524839914537274&lt;/url&gt;&lt;/related-urls&gt;&lt;/urls&gt;&lt;electronic-resource-num&gt;10.1177/152483991453727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9" w:tooltip="Wilson, 2015 #10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453AAB6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Physiology, population, healthcare system, and outcomes models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76CDC5CF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4F2A960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5, 10, 2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2FCA5FE3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Adults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01CD5D09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3E76E661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Health system</w:t>
            </w:r>
          </w:p>
        </w:tc>
      </w:tr>
      <w:tr w:rsidR="000F6D12" w:rsidRPr="000F6D12" w14:paraId="24132F7F" w14:textId="77777777" w:rsidTr="004A61D7">
        <w:trPr>
          <w:trHeight w:val="320"/>
        </w:trPr>
        <w:tc>
          <w:tcPr>
            <w:tcW w:w="2258" w:type="dxa"/>
            <w:shd w:val="clear" w:color="auto" w:fill="auto"/>
            <w:noWrap/>
          </w:tcPr>
          <w:p w14:paraId="72814D91" w14:textId="73DEADD1" w:rsidR="000F6D12" w:rsidRPr="000F6D12" w:rsidRDefault="000F6D12" w:rsidP="000F6D1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right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right&lt;/Author&gt;&lt;Year&gt;2015&lt;/Year&gt;&lt;RecNum&gt;100&lt;/RecNum&gt;&lt;DisplayText&gt;[40]&lt;/DisplayText&gt;&lt;record&gt;&lt;rec-number&gt;100&lt;/rec-number&gt;&lt;foreign-keys&gt;&lt;key app="EN" db-id="2w2svvvrt9epeeeext2vrdd1srtdpwfvw5av" timestamp="1582583467"&gt;100&lt;/key&gt;&lt;/foreign-keys&gt;&lt;ref-type name="Journal Article"&gt;17&lt;/ref-type&gt;&lt;contributors&gt;&lt;authors&gt;&lt;author&gt;Wright, Davene R.&lt;/author&gt;&lt;author&gt;Kenney, Erica L.&lt;/author&gt;&lt;author&gt;Giles, Catherine M.&lt;/author&gt;&lt;author&gt;Long, Michael W.&lt;/author&gt;&lt;author&gt;Ward, Zachary J.&lt;/author&gt;&lt;author&gt;Resch, Stephen C.&lt;/author&gt;&lt;author&gt;Moodie, Marj L.&lt;/author&gt;&lt;author&gt;Carter, Robert C.&lt;/author&gt;&lt;author&gt;Wang, Y. Claire&lt;/author&gt;&lt;author&gt;Sacks, Gary&lt;/author&gt;&lt;author&gt;Swinburn, Boyd A.&lt;/author&gt;&lt;author&gt;Gortmaker, Steven L.&lt;/author&gt;&lt;author&gt;Cradock, Angie L.&lt;/author&gt;&lt;/authors&gt;&lt;/contributors&gt;&lt;titles&gt;&lt;title&gt;Modeling the Cost Effectiveness of Child Care Policy Changes in the U.S&lt;/title&gt;&lt;secondary-title&gt;American Journal of Preventive Medicine&lt;/secondary-title&gt;&lt;/titles&gt;&lt;periodical&gt;&lt;full-title&gt;American Journal of Preventive Medicine&lt;/full-title&gt;&lt;/periodical&gt;&lt;pages&gt;135-147&lt;/pages&gt;&lt;volume&gt;49&lt;/volume&gt;&lt;number&gt;1&lt;/number&gt;&lt;dates&gt;&lt;year&gt;2015&lt;/year&gt;&lt;/dates&gt;&lt;accession-num&gt;109583900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900&amp;amp;login.asp&amp;amp;site=ehost-live&amp;amp;scope=site&lt;/url&gt;&lt;/related-urls&gt;&lt;/urls&gt;&lt;electronic-resource-num&gt;10.1016/j.amepre.2015.03.01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0" w:tooltip="Wright, 2015 #10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14:paraId="6589A5C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Markov cohort CHOICES-ACE</w:t>
            </w:r>
          </w:p>
        </w:tc>
        <w:tc>
          <w:tcPr>
            <w:tcW w:w="957" w:type="dxa"/>
            <w:shd w:val="clear" w:color="auto" w:fill="auto"/>
            <w:noWrap/>
            <w:hideMark/>
          </w:tcPr>
          <w:p w14:paraId="6CAA28C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6EC01F5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0 years</w:t>
            </w:r>
          </w:p>
        </w:tc>
        <w:tc>
          <w:tcPr>
            <w:tcW w:w="1991" w:type="dxa"/>
            <w:shd w:val="clear" w:color="auto" w:fill="auto"/>
            <w:noWrap/>
            <w:hideMark/>
          </w:tcPr>
          <w:p w14:paraId="37140AEA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 xml:space="preserve">Total population  from U.S.-Mexico  border. </w:t>
            </w:r>
          </w:p>
        </w:tc>
        <w:tc>
          <w:tcPr>
            <w:tcW w:w="1752" w:type="dxa"/>
            <w:shd w:val="clear" w:color="auto" w:fill="auto"/>
            <w:noWrap/>
            <w:hideMark/>
          </w:tcPr>
          <w:p w14:paraId="16F396F7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USA</w:t>
            </w:r>
          </w:p>
        </w:tc>
        <w:tc>
          <w:tcPr>
            <w:tcW w:w="1793" w:type="dxa"/>
            <w:shd w:val="clear" w:color="auto" w:fill="auto"/>
            <w:noWrap/>
            <w:hideMark/>
          </w:tcPr>
          <w:p w14:paraId="19F3410C" w14:textId="77777777" w:rsidR="000F6D12" w:rsidRPr="000F6D12" w:rsidRDefault="000F6D12" w:rsidP="000F6D1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Societal</w:t>
            </w:r>
          </w:p>
        </w:tc>
      </w:tr>
    </w:tbl>
    <w:p w14:paraId="4BDFF49C" w14:textId="77777777" w:rsidR="00634301" w:rsidRPr="003E416B" w:rsidRDefault="00634301" w:rsidP="00634301">
      <w:pPr>
        <w:spacing w:after="0" w:line="240" w:lineRule="auto"/>
        <w:ind w:left="-993" w:right="-648"/>
        <w:outlineLvl w:val="1"/>
        <w:rPr>
          <w:rFonts w:ascii="Arial" w:eastAsia="Times New Roman" w:hAnsi="Arial" w:cs="Arial"/>
          <w:bCs/>
          <w:sz w:val="18"/>
          <w:szCs w:val="18"/>
          <w:lang w:eastAsia="es-AR"/>
        </w:rPr>
      </w:pPr>
    </w:p>
    <w:p w14:paraId="7C26E337" w14:textId="77777777" w:rsidR="003E416B" w:rsidRPr="003E416B" w:rsidRDefault="003E416B" w:rsidP="003E416B">
      <w:pPr>
        <w:spacing w:after="0" w:line="240" w:lineRule="auto"/>
        <w:outlineLvl w:val="1"/>
        <w:rPr>
          <w:rFonts w:ascii="Arial" w:eastAsia="Times New Roman" w:hAnsi="Arial" w:cs="Arial"/>
          <w:bCs/>
          <w:sz w:val="18"/>
          <w:szCs w:val="18"/>
          <w:lang w:eastAsia="es-AR"/>
        </w:rPr>
      </w:pPr>
    </w:p>
    <w:p w14:paraId="2557CE43" w14:textId="6D873934" w:rsidR="00731082" w:rsidRDefault="00731082">
      <w:r>
        <w:br w:type="page"/>
      </w:r>
    </w:p>
    <w:p w14:paraId="2EBD415E" w14:textId="669ACF1D" w:rsidR="00731082" w:rsidRPr="003005A1" w:rsidRDefault="00731082" w:rsidP="003005A1">
      <w:pPr>
        <w:pStyle w:val="Prrafodelista"/>
        <w:numPr>
          <w:ilvl w:val="0"/>
          <w:numId w:val="4"/>
        </w:numPr>
        <w:spacing w:after="0" w:line="240" w:lineRule="auto"/>
        <w:ind w:left="-284" w:right="-648" w:hanging="283"/>
        <w:outlineLvl w:val="1"/>
        <w:rPr>
          <w:rFonts w:ascii="Arial" w:eastAsia="Times New Roman" w:hAnsi="Arial" w:cs="Arial"/>
          <w:b/>
          <w:bCs/>
          <w:lang w:eastAsia="es-AR"/>
        </w:rPr>
      </w:pPr>
      <w:r w:rsidRPr="00731082">
        <w:rPr>
          <w:rFonts w:ascii="Arial" w:eastAsia="Times New Roman" w:hAnsi="Arial" w:cs="Arial"/>
          <w:b/>
          <w:bCs/>
          <w:lang w:eastAsia="es-AR"/>
        </w:rPr>
        <w:lastRenderedPageBreak/>
        <w:t>Model inputs by study</w:t>
      </w:r>
    </w:p>
    <w:tbl>
      <w:tblPr>
        <w:tblW w:w="14024" w:type="dxa"/>
        <w:tblInd w:w="-572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58"/>
        <w:gridCol w:w="1276"/>
        <w:gridCol w:w="1276"/>
        <w:gridCol w:w="1454"/>
        <w:gridCol w:w="1731"/>
        <w:gridCol w:w="6029"/>
      </w:tblGrid>
      <w:tr w:rsidR="00731082" w:rsidRPr="000F6D12" w14:paraId="5AACF9C6" w14:textId="77777777" w:rsidTr="004A61D7">
        <w:trPr>
          <w:trHeight w:val="649"/>
          <w:tblHeader/>
        </w:trPr>
        <w:tc>
          <w:tcPr>
            <w:tcW w:w="225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2D818E56" w14:textId="77777777" w:rsidR="00731082" w:rsidRPr="000F6D1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Study ID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5E3E5541" w14:textId="2409F36D" w:rsidR="00731082" w:rsidRPr="000F6D1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Incidence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18597A8E" w14:textId="3972C92C" w:rsidR="00731082" w:rsidRPr="000F6D1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Vital statistics</w:t>
            </w:r>
          </w:p>
        </w:tc>
        <w:tc>
          <w:tcPr>
            <w:tcW w:w="145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3BBF4831" w14:textId="2442516E" w:rsidR="00731082" w:rsidRPr="000F6D1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Longitudinal data</w:t>
            </w:r>
          </w:p>
        </w:tc>
        <w:tc>
          <w:tcPr>
            <w:tcW w:w="173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344158E4" w14:textId="29D1E0DB" w:rsidR="00731082" w:rsidRPr="000F6D1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Representative survey</w:t>
            </w:r>
          </w:p>
        </w:tc>
        <w:tc>
          <w:tcPr>
            <w:tcW w:w="602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49FBFB8B" w14:textId="294CA497" w:rsidR="00731082" w:rsidRPr="000F6D1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Other</w:t>
            </w:r>
          </w:p>
        </w:tc>
      </w:tr>
      <w:tr w:rsidR="00731082" w:rsidRPr="000F6D12" w14:paraId="3F87BD89" w14:textId="77777777" w:rsidTr="004A61D7">
        <w:trPr>
          <w:trHeight w:val="300"/>
        </w:trPr>
        <w:tc>
          <w:tcPr>
            <w:tcW w:w="2258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38F70FE6" w14:textId="666DB77D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Afshi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Afshin&lt;/Author&gt;&lt;Year&gt;2015&lt;/Year&gt;&lt;RecNum&gt;103&lt;/RecNum&gt;&lt;DisplayText&gt;[1]&lt;/DisplayText&gt;&lt;record&gt;&lt;rec-number&gt;103&lt;/rec-number&gt;&lt;foreign-keys&gt;&lt;key app="EN" db-id="2w2svvvrt9epeeeext2vrdd1srtdpwfvw5av" timestamp="1582583467"&gt;103&lt;/key&gt;&lt;/foreign-keys&gt;&lt;ref-type name="Journal Article"&gt;17&lt;/ref-type&gt;&lt;contributors&gt;&lt;authors&gt;&lt;author&gt;Afshin, A.&lt;/author&gt;&lt;author&gt;Micha, R.&lt;/author&gt;&lt;author&gt;Khatibzadeh, S.&lt;/author&gt;&lt;author&gt;Fahimi, S.&lt;/author&gt;&lt;author&gt;Shi, P.&lt;/author&gt;&lt;author&gt;Powles, J.&lt;/author&gt;&lt;author&gt;Singh, G.&lt;/author&gt;&lt;author&gt;Yakoob, M. Y.&lt;/author&gt;&lt;author&gt;Abdollahi, M.&lt;/author&gt;&lt;author&gt;Al-Hooti, S.&lt;/author&gt;&lt;author&gt;Farzadfar, F.&lt;/author&gt;&lt;author&gt;Houshiar-Rad, A.&lt;/author&gt;&lt;author&gt;Hwalla, N.&lt;/author&gt;&lt;author&gt;Koksal, E.&lt;/author&gt;&lt;author&gt;Musaiger, A.&lt;/author&gt;&lt;author&gt;Pekcan, G.&lt;/author&gt;&lt;author&gt;Sibai, A. M.&lt;/author&gt;&lt;author&gt;Zaghloul, S.&lt;/author&gt;&lt;author&gt;Danaei, G.&lt;/author&gt;&lt;author&gt;Ezzati, M.&lt;/author&gt;&lt;author&gt;Mozaffarian, D.&lt;/author&gt;&lt;/authors&gt;&lt;/contributors&gt;&lt;titles&gt;&lt;title&gt;The impact of dietary habits and metabolic risk factors on cardiovascular and diabetes mortality in countries of the Middle East and North Africa in 2010: A comparative risk assessment analysis&lt;/title&gt;&lt;secondary-title&gt;BMJ Open&lt;/secondary-title&gt;&lt;/titles&gt;&lt;periodical&gt;&lt;full-title&gt;BMJ Open&lt;/full-title&gt;&lt;/periodical&gt;&lt;volume&gt;5&lt;/volume&gt;&lt;number&gt;5&lt;/number&gt;&lt;dates&gt;&lt;year&gt;2015&lt;/year&gt;&lt;/dates&gt;&lt;urls&gt;&lt;related-urls&gt;&lt;url&gt;http://www.embase.com/search/results?subaction=viewrecord&amp;amp;from=export&amp;amp;id=L604465268 http://dx.doi.org/10.1136/bmjopen-2014-006385&lt;/url&gt;&lt;/related-urls&gt;&lt;/urls&gt;&lt;electronic-resource-num&gt;10.1136/bmjopen-2014-00638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" w:tooltip="Afshin, 2015 #10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7929C4C4" w14:textId="6F9A4EA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526E87B7" w14:textId="506D9E3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755962B3" w14:textId="5F0C35B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012C6A76" w14:textId="3E8B3BC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1FFCE70B" w14:textId="10D9C26B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ine obesity-related diseases (</w:t>
            </w:r>
            <w:r w:rsidR="00925E4A" w:rsidRPr="00731082">
              <w:rPr>
                <w:rFonts w:ascii="Calibri" w:hAnsi="Calibri" w:cs="Calibri"/>
                <w:color w:val="000000" w:themeColor="text1"/>
              </w:rPr>
              <w:t>ischemic</w:t>
            </w:r>
            <w:r w:rsidRPr="00731082">
              <w:rPr>
                <w:rFonts w:ascii="Calibri" w:hAnsi="Calibri" w:cs="Calibri"/>
                <w:color w:val="000000" w:themeColor="text1"/>
              </w:rPr>
              <w:t xml:space="preserve"> heart disease, hypertensive heart disease, ischemic stroke, diabetes, colorectal cancer, kidney cancer, breast cancer, endometrial cancer and osteoarthritis).</w:t>
            </w:r>
          </w:p>
        </w:tc>
      </w:tr>
      <w:tr w:rsidR="00731082" w:rsidRPr="000F6D12" w14:paraId="7D54CDD3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57EF4CE" w14:textId="1C5B6A0C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rrientos-G.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rrientos-Gutierrez&lt;/Author&gt;&lt;Year&gt;2017&lt;/Year&gt;&lt;RecNum&gt;89&lt;/RecNum&gt;&lt;DisplayText&gt;[2]&lt;/DisplayText&gt;&lt;record&gt;&lt;rec-number&gt;89&lt;/rec-number&gt;&lt;foreign-keys&gt;&lt;key app="EN" db-id="2w2svvvrt9epeeeext2vrdd1srtdpwfvw5av" timestamp="1582583467"&gt;89&lt;/key&gt;&lt;/foreign-keys&gt;&lt;ref-type name="Journal Article"&gt;17&lt;/ref-type&gt;&lt;contributors&gt;&lt;authors&gt;&lt;author&gt;Barrientos-Gutierrez, T.&lt;/author&gt;&lt;author&gt;Zepeda-Tello, R.&lt;/author&gt;&lt;author&gt;Rodrigues, E. R.&lt;/author&gt;&lt;author&gt;Colchero-Aragones, A.&lt;/author&gt;&lt;author&gt;Rojas-Martõnez, R.&lt;/author&gt;&lt;author&gt;Lazcano-Ponce, E.&lt;/author&gt;&lt;author&gt;Hernandez-Avila, M.&lt;/author&gt;&lt;author&gt;Rivera-Dommarco, J.&lt;/author&gt;&lt;author&gt;Meza, R.&lt;/author&gt;&lt;/authors&gt;&lt;/contributors&gt;&lt;titles&gt;&lt;title&gt;Expected population weight and diabetes impact of the 1-peso-per-litre tax to sugar sweetened beverages in Mexico&lt;/title&gt;&lt;secondary-title&gt;PLoS ONE&lt;/secondary-title&gt;&lt;/titles&gt;&lt;periodical&gt;&lt;full-title&gt;PLoS ONE&lt;/full-title&gt;&lt;/periodical&gt;&lt;volume&gt;12&lt;/volume&gt;&lt;number&gt;5&lt;/number&gt;&lt;dates&gt;&lt;year&gt;2017&lt;/year&gt;&lt;/dates&gt;&lt;urls&gt;&lt;related-urls&gt;&lt;url&gt;http://www.embase.com/search/results?subaction=viewrecord&amp;amp;from=export&amp;amp;id=L616276364 http://dx.doi.org/10.1371/journal.pone.0176336&lt;/url&gt;&lt;/related-urls&gt;&lt;/urls&gt;&lt;electronic-resource-num&gt;10.1371/journal.pone.017633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" w:tooltip="Barrientos-Gutierrez, 2017 #8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28259FB" w14:textId="1802CBA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DC2AF2C" w14:textId="57E7ACD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10C725A6" w14:textId="7025A61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2FC02AF" w14:textId="7926B69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58FFC1F3" w14:textId="410AD8C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77E19778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9691FA6" w14:textId="7E7BE7AB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3&lt;/Year&gt;&lt;RecNum&gt;119&lt;/RecNum&gt;&lt;DisplayText&gt;[3]&lt;/DisplayText&gt;&lt;record&gt;&lt;rec-number&gt;119&lt;/rec-number&gt;&lt;foreign-keys&gt;&lt;key app="EN" db-id="2w2svvvrt9epeeeext2vrdd1srtdpwfvw5av" timestamp="1582583467"&gt;119&lt;/key&gt;&lt;/foreign-keys&gt;&lt;ref-type name="Journal Article"&gt;17&lt;/ref-type&gt;&lt;contributors&gt;&lt;authors&gt;&lt;author&gt;Basu, S.&lt;/author&gt;&lt;author&gt;Seligman, H.&lt;/author&gt;&lt;author&gt;Bhattacharya, J.&lt;/author&gt;&lt;/authors&gt;&lt;/contributors&gt;&lt;titles&gt;&lt;title&gt;Nutritional policy changes in the supplemental nutrition assistance program: a microsimulation and cost-effectiveness analysis&lt;/title&gt;&lt;secondary-title&gt;Medical Decision Making&lt;/secondary-title&gt;&lt;/titles&gt;&lt;periodical&gt;&lt;full-title&gt;Medical Decision Making&lt;/full-title&gt;&lt;/periodical&gt;&lt;pages&gt;937-48&lt;/pages&gt;&lt;volume&gt;33&lt;/volume&gt;&lt;number&gt;7&lt;/number&gt;&lt;dates&gt;&lt;year&gt;2013&lt;/year&gt;&lt;/dates&gt;&lt;accession-num&gt;23811757&lt;/accession-num&gt;&lt;urls&gt;&lt;related-urls&gt;&lt;url&gt;http://ovidsp.ovid.com/ovidweb.cgi?T=JS&amp;amp;CSC=Y&amp;amp;NEWS=N&amp;amp;PAGE=fulltext&amp;amp;D=medc&amp;amp;AN=2381175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" w:tooltip="Basu, 2013 #11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0EFF0DC" w14:textId="0C5D83C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FF7DB52" w14:textId="40C9196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42A5C9DB" w14:textId="460B4E5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6D3DB411" w14:textId="7160D18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7331E463" w14:textId="4FE3312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RR for consumption de SSB and health conditions</w:t>
            </w:r>
          </w:p>
        </w:tc>
      </w:tr>
      <w:tr w:rsidR="00731082" w:rsidRPr="000F6D12" w14:paraId="37C04151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47CDED1" w14:textId="3F20D2D5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7&lt;/RecNum&gt;&lt;DisplayText&gt;[4]&lt;/DisplayText&gt;&lt;record&gt;&lt;rec-number&gt;107&lt;/rec-number&gt;&lt;foreign-keys&gt;&lt;key app="EN" db-id="2w2svvvrt9epeeeext2vrdd1srtdpwfvw5av" timestamp="1582583467"&gt;107&lt;/key&gt;&lt;/foreign-keys&gt;&lt;ref-type name="Journal Article"&gt;17&lt;/ref-type&gt;&lt;contributors&gt;&lt;authors&gt;&lt;author&gt;Basu, Sanjay&lt;/author&gt;&lt;author&gt;Vellakkal, Sukumar&lt;/author&gt;&lt;author&gt;Agrawal, Sutapa&lt;/author&gt;&lt;author&gt;Stuckler, David&lt;/author&gt;&lt;author&gt;Popkin, Barry&lt;/author&gt;&lt;author&gt;Ebrahim, Shah&lt;/author&gt;&lt;/authors&gt;&lt;/contributors&gt;&lt;titles&gt;&lt;title&gt;Averting obesity and type 2 diabetes in India through sugar-sweetened beverage taxation: an economic-epidemiologic modeling study&lt;/title&gt;&lt;secondary-title&gt;PLoS Medicine&lt;/secondary-title&gt;&lt;/titles&gt;&lt;periodical&gt;&lt;full-title&gt;PLoS Medicine&lt;/full-title&gt;&lt;/periodical&gt;&lt;pages&gt;e1001582-e1001582&lt;/pages&gt;&lt;volume&gt;11&lt;/volume&gt;&lt;number&gt;1&lt;/number&gt;&lt;dates&gt;&lt;year&gt;2014&lt;/year&gt;&lt;/dates&gt;&lt;accession-num&gt;104002862. Language: English. Entry Date: 20140919. Revision Date: 20180502. Publication Type: journal article&lt;/accession-num&gt;&lt;urls&gt;&lt;related-urls&gt;&lt;url&gt;http://libproxy.tulane.edu:2048/login?url=http://search.ebscohost.com/login.aspx?direct=true&amp;amp;db=rzh&amp;amp;AN=104002862&amp;amp;login.asp&amp;amp;site=ehost-live&amp;amp;scope=site&lt;/url&gt;&lt;/related-urls&gt;&lt;/urls&gt;&lt;electronic-resource-num&gt;10.1371/journal.pmed.100158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" w:tooltip="Basu, 2014 #10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57CB417" w14:textId="589C4A4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C15D116" w14:textId="374F709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6C03270F" w14:textId="4D86408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FFE6435" w14:textId="076093C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6D572589" w14:textId="0274D4D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/consumption</w:t>
            </w:r>
          </w:p>
        </w:tc>
      </w:tr>
      <w:tr w:rsidR="00731082" w:rsidRPr="000F6D12" w14:paraId="3162BA3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5968881" w14:textId="411E1284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8&lt;/RecNum&gt;&lt;DisplayText&gt;[5]&lt;/DisplayText&gt;&lt;record&gt;&lt;rec-number&gt;108&lt;/rec-number&gt;&lt;foreign-keys&gt;&lt;key app="EN" db-id="2w2svvvrt9epeeeext2vrdd1srtdpwfvw5av" timestamp="1582583467"&gt;108&lt;/key&gt;&lt;/foreign-keys&gt;&lt;ref-type name="Journal Article"&gt;17&lt;/ref-type&gt;&lt;contributors&gt;&lt;authors&gt;&lt;author&gt;Basu, Sanjay&lt;/author&gt;&lt;author&gt;Lewis, Kristina&lt;/author&gt;&lt;/authors&gt;&lt;/contributors&gt;&lt;titles&gt;&lt;title&gt;Reducing Added Sugars in the Food Supply Through a Cap-and-Trade Approach&lt;/title&gt;&lt;secondary-title&gt;American Journal of Public Health&lt;/secondary-title&gt;&lt;/titles&gt;&lt;periodical&gt;&lt;full-title&gt;American Journal of Public Health&lt;/full-title&gt;&lt;/periodical&gt;&lt;pages&gt;2432-2438&lt;/pages&gt;&lt;volume&gt;104&lt;/volume&gt;&lt;number&gt;12&lt;/number&gt;&lt;dates&gt;&lt;year&gt;2014&lt;/year&gt;&lt;/dates&gt;&lt;accession-num&gt;103858828. Language: English. Entry Date: 20141121. Revision Date: 20150710. Publication Type: Journal Article&lt;/accession-num&gt;&lt;urls&gt;&lt;related-urls&gt;&lt;url&gt;http://libproxy.tulane.edu:2048/login?url=http://search.ebscohost.com/login.aspx?direct=true&amp;amp;db=rzh&amp;amp;AN=103858828&amp;amp;login.asp&amp;amp;site=ehost-live&amp;amp;scope=site&lt;/url&gt;&lt;/related-urls&gt;&lt;/urls&gt;&lt;electronic-resource-num&gt;10.2105/AJPH.2014.30217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5" w:tooltip="Basu, 2014 #10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AFFB306" w14:textId="6C2DD84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E83D82E" w14:textId="60EB6B6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43091EDF" w14:textId="0722BDD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FF239C3" w14:textId="13FED0C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1A9EC522" w14:textId="5A63F25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/consumption (NHANES)). US Department of Agriculture Quarterly Food-at-Home Price Database, Supplemental Nutrition Assistance Program (SNAP) data</w:t>
            </w:r>
          </w:p>
        </w:tc>
      </w:tr>
      <w:tr w:rsidR="00731082" w:rsidRPr="000F6D12" w14:paraId="3BCB88FF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38E6B1B" w14:textId="5A225B15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eeze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eeze&lt;/Author&gt;&lt;Year&gt;2017&lt;/Year&gt;&lt;RecNum&gt;88&lt;/RecNum&gt;&lt;DisplayText&gt;[6]&lt;/DisplayText&gt;&lt;record&gt;&lt;rec-number&gt;88&lt;/rec-number&gt;&lt;foreign-keys&gt;&lt;key app="EN" db-id="2w2svvvrt9epeeeext2vrdd1srtdpwfvw5av" timestamp="1582583467"&gt;88&lt;/key&gt;&lt;/foreign-keys&gt;&lt;ref-type name="Journal Article"&gt;17&lt;/ref-type&gt;&lt;contributors&gt;&lt;authors&gt;&lt;author&gt;Breeze, P. R.&lt;/author&gt;&lt;author&gt;Thomas, C.&lt;/author&gt;&lt;author&gt;Squires, H.&lt;/author&gt;&lt;author&gt;Brennan, A.&lt;/author&gt;&lt;author&gt;Greaves, C.&lt;/author&gt;&lt;author&gt;Diggle, P.&lt;/author&gt;&lt;author&gt;Brunner, E.&lt;/author&gt;&lt;author&gt;Tabak, A.&lt;/author&gt;&lt;author&gt;Preston, L.&lt;/author&gt;&lt;author&gt;Chilcott, J.&lt;/author&gt;&lt;/authors&gt;&lt;/contributors&gt;&lt;titles&gt;&lt;title&gt;Cost-effectiveness of population-based, community, workplace and individual policies for diabetes prevention in the UK&lt;/title&gt;&lt;secondary-title&gt;Diabetic Medicine&lt;/secondary-title&gt;&lt;/titles&gt;&lt;periodical&gt;&lt;full-title&gt;Diabetic Medicine&lt;/full-title&gt;&lt;/periodical&gt;&lt;pages&gt;1136-1144&lt;/pages&gt;&lt;volume&gt;34&lt;/volume&gt;&lt;number&gt;8&lt;/number&gt;&lt;dates&gt;&lt;year&gt;2017&lt;/year&gt;&lt;/dates&gt;&lt;accession-num&gt;124130318. Language: English. Entry Date: 20170718. Revision Date: 20170720. Publication Type: Article&lt;/accession-num&gt;&lt;urls&gt;&lt;related-urls&gt;&lt;url&gt;http://libproxy.tulane.edu:2048/login?url=http://search.ebscohost.com/login.aspx?direct=true&amp;amp;db=rzh&amp;amp;AN=124130318&amp;amp;login.asp&amp;amp;site=ehost-live&amp;amp;scope=site&lt;/url&gt;&lt;/related-urls&gt;&lt;/urls&gt;&lt;electronic-resource-num&gt;10.1111/dme.13349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6" w:tooltip="Breeze, 2017 #8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9AFBB34" w14:textId="7410849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5ADB645" w14:textId="1440198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543662FC" w14:textId="121239B1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580494B" w14:textId="784F426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6588A3BA" w14:textId="042A627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/purchases</w:t>
            </w:r>
          </w:p>
        </w:tc>
      </w:tr>
      <w:tr w:rsidR="00731082" w:rsidRPr="000F6D12" w14:paraId="3359A87D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A536CB7" w14:textId="07F92E9A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7&lt;/RecNum&gt;&lt;DisplayText&gt;[7]&lt;/DisplayText&gt;&lt;record&gt;&lt;rec-number&gt;117&lt;/rec-number&gt;&lt;foreign-keys&gt;&lt;key app="EN" db-id="2w2svvvrt9epeeeext2vrdd1srtdpwfvw5av" timestamp="1582583467"&gt;117&lt;/key&gt;&lt;/foreign-keys&gt;&lt;ref-type name="Journal Article"&gt;17&lt;/ref-type&gt;&lt;contributors&gt;&lt;authors&gt;&lt;author&gt;Briggs, A. D.&lt;/author&gt;&lt;author&gt;Mytton, O. T.&lt;/author&gt;&lt;author&gt;Kehlbacher, A.&lt;/author&gt;&lt;author&gt;Tiffin, R.&lt;/author&gt;&lt;author&gt;Rayner, M.&lt;/author&gt;&lt;author&gt;Scarborough, P.&lt;/author&gt;&lt;/authors&gt;&lt;/contributors&gt;&lt;titles&gt;&lt;title&gt;Overall and income specific effect on prevalence of overweight and obesity of 20% sugar sweetened drink tax in UK: econometric and comparative risk assessment modelling study&lt;/title&gt;&lt;secondary-title&gt;BMJ&lt;/secondary-title&gt;&lt;/titles&gt;&lt;periodical&gt;&lt;full-title&gt;BMJ&lt;/full-title&gt;&lt;/periodical&gt;&lt;pages&gt;f6189&lt;/pages&gt;&lt;volume&gt;347&lt;/volume&gt;&lt;dates&gt;&lt;year&gt;2013&lt;/year&gt;&lt;/dates&gt;&lt;accession-num&gt;24179043&lt;/accession-num&gt;&lt;urls&gt;&lt;related-urls&gt;&lt;url&gt;http://ovidsp.ovid.com/ovidweb.cgi?T=JS&amp;amp;CSC=Y&amp;amp;NEWS=N&amp;amp;PAGE=fulltext&amp;amp;D=med7&amp;amp;AN=24179043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7" w:tooltip="Briggs, 2013 #11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D7E664C" w14:textId="316E221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52745D4" w14:textId="63CFF41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3EAEB626" w14:textId="614D328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F8EAB5E" w14:textId="0A30E0A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F510DA4" w14:textId="4DF3A09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/consumption (NHANES)). US Department of Agriculture to identify the distribution of added sugars (sucrose, fructose, or glucose, including corn-derived sweeteners) per gram in foods and SSB, US Census Bureau’s Annual Survey of Manufactures data set to identify manufacturers</w:t>
            </w:r>
          </w:p>
        </w:tc>
      </w:tr>
      <w:tr w:rsidR="00731082" w:rsidRPr="000F6D12" w14:paraId="35BB355E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1A18AE5" w14:textId="78CE43DB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8&lt;/RecNum&gt;&lt;DisplayText&gt;[8]&lt;/DisplayText&gt;&lt;record&gt;&lt;rec-number&gt;118&lt;/rec-number&gt;&lt;foreign-keys&gt;&lt;key app="EN" db-id="2w2svvvrt9epeeeext2vrdd1srtdpwfvw5av" timestamp="1582583467"&gt;118&lt;/key&gt;&lt;/foreign-keys&gt;&lt;ref-type name="Journal Article"&gt;17&lt;/ref-type&gt;&lt;contributors&gt;&lt;authors&gt;&lt;author&gt;Briggs, A. D.&lt;/author&gt;&lt;author&gt;Mytton, O. T.&lt;/author&gt;&lt;author&gt;Madden, D.&lt;/author&gt;&lt;author&gt;O&amp;apos;Shea, D.&lt;/author&gt;&lt;author&gt;Rayner, M.&lt;/author&gt;&lt;author&gt;Scarborough, P.&lt;/author&gt;&lt;/authors&gt;&lt;/contributors&gt;&lt;titles&gt;&lt;title&gt;The potential impact on obesity of a 10% tax on sugar-sweetened beverages in Ireland, an effect assessment modelling study&lt;/title&gt;&lt;secondary-title&gt;BMC public health&lt;/secondary-title&gt;&lt;/titles&gt;&lt;periodical&gt;&lt;full-title&gt;BMC Public Health&lt;/full-title&gt;&lt;/periodical&gt;&lt;pages&gt;860&lt;/pages&gt;&lt;volume&gt;13&lt;/volume&gt;&lt;dates&gt;&lt;year&gt;2013&lt;/year&gt;&lt;/dates&gt;&lt;urls&gt;&lt;related-urls&gt;&lt;url&gt;http://www.embase.com/search/results?subaction=viewrecord&amp;amp;from=export&amp;amp;id=L604576198 http://dx.doi.org/10.1186/1471-2458-13-860&lt;/url&gt;&lt;/related-urls&gt;&lt;/urls&gt;&lt;electronic-resource-num&gt;10.1186/1471-2458-13-8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8" w:tooltip="Briggs, 2013 #11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D5A319A" w14:textId="4DCED16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82DECEA" w14:textId="5D60F97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64E68C2C" w14:textId="37E1C1C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7B9C528A" w14:textId="473FC53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3717812D" w14:textId="6AD7A93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5F141B4F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9FB2718" w14:textId="3A40419E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7&lt;/Year&gt;&lt;RecNum&gt;87&lt;/RecNum&gt;&lt;DisplayText&gt;[9]&lt;/DisplayText&gt;&lt;record&gt;&lt;rec-number&gt;87&lt;/rec-number&gt;&lt;foreign-keys&gt;&lt;key app="EN" db-id="2w2svvvrt9epeeeext2vrdd1srtdpwfvw5av" timestamp="1582583467"&gt;87&lt;/key&gt;&lt;/foreign-keys&gt;&lt;ref-type name="Journal Article"&gt;17&lt;/ref-type&gt;&lt;contributors&gt;&lt;authors&gt;&lt;author&gt;Briggs, A. D. M.&lt;/author&gt;&lt;author&gt;Mytton, O. T.&lt;/author&gt;&lt;author&gt;Kehlbacher, A.&lt;/author&gt;&lt;author&gt;Tiffin, R.&lt;/author&gt;&lt;author&gt;Elhussein, A.&lt;/author&gt;&lt;author&gt;Rayner, M.&lt;/author&gt;&lt;author&gt;Jebb, S. A.&lt;/author&gt;&lt;author&gt;Blakely, T.&lt;/author&gt;&lt;author&gt;Scarborough, P.&lt;/author&gt;&lt;/authors&gt;&lt;/contributors&gt;&lt;titles&gt;&lt;title&gt;Health impact assessment of the UK soft drinks industry levy: a comparative risk assessment modelling study&lt;/title&gt;&lt;secondary-title&gt;The Lancet Public Health&lt;/secondary-title&gt;&lt;/titles&gt;&lt;periodical&gt;&lt;full-title&gt;The Lancet Public Health&lt;/full-title&gt;&lt;/periodical&gt;&lt;pages&gt;e15-e22&lt;/pages&gt;&lt;volume&gt;2&lt;/volume&gt;&lt;number&gt;1&lt;/number&gt;&lt;dates&gt;&lt;year&gt;2017&lt;/year&gt;&lt;/dates&gt;&lt;urls&gt;&lt;related-urls&gt;&lt;url&gt;http://www.embase.com/search/results?subaction=viewrecord&amp;amp;from=export&amp;amp;id=L616354149 http://dx.doi.org/10.1016/S2468-2667(16)30037-8&lt;/url&gt;&lt;/related-urls&gt;&lt;/urls&gt;&lt;electronic-resource-num&gt;10.1016/S2468-2667(16)30037-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9" w:tooltip="Briggs, 2017 #8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317BCA7" w14:textId="535BB4A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0AD32F4" w14:textId="73A9028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2F887DC7" w14:textId="61F01CB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224E0B8B" w14:textId="5C3A109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71D9B94" w14:textId="2528B97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SSB consumption, obesity prevalence.</w:t>
            </w:r>
          </w:p>
        </w:tc>
      </w:tr>
      <w:tr w:rsidR="00731082" w:rsidRPr="000F6D12" w14:paraId="2DDE9EA8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1688E3A" w14:textId="10C116B4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own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own&lt;/Author&gt;&lt;Year&gt;2018&lt;/Year&gt;&lt;RecNum&gt;104&lt;/RecNum&gt;&lt;DisplayText&gt;[10]&lt;/DisplayText&gt;&lt;record&gt;&lt;rec-number&gt;104&lt;/rec-number&gt;&lt;foreign-keys&gt;&lt;key app="EN" db-id="2w2svvvrt9epeeeext2vrdd1srtdpwfvw5av" timestamp="1582583467"&gt;104&lt;/key&gt;&lt;/foreign-keys&gt;&lt;ref-type name="Journal Article"&gt;17&lt;/ref-type&gt;&lt;contributors&gt;&lt;authors&gt;&lt;author&gt;Brown, Vicki&lt;/author&gt;&lt;author&gt;Ananthapavan, Jaithri&lt;/author&gt;&lt;author&gt;Veerman, Lennert&lt;/author&gt;&lt;author&gt;Sacks, Gary&lt;/author&gt;&lt;author&gt;Lal, Anita&lt;/author&gt;&lt;author&gt;Peeters, Anna&lt;/author&gt;&lt;author&gt;Backholer, Kathryn&lt;/author&gt;&lt;author&gt;Moodie, Marjory&lt;/author&gt;&lt;/authors&gt;&lt;/contributors&gt;&lt;titles&gt;&lt;title&gt;The Potential Cost-Effectiveness and Equity Impacts of Restricting Television Advertising of Unhealthy Food and Beverages to Australian Children&lt;/title&gt;&lt;secondary-title&gt;Nutrients&lt;/secondary-title&gt;&lt;/titles&gt;&lt;periodical&gt;&lt;full-title&gt;Nutrients&lt;/full-title&gt;&lt;/periodical&gt;&lt;pages&gt;N.PAG-N.PAG&lt;/pages&gt;&lt;volume&gt;10&lt;/volume&gt;&lt;number&gt;5&lt;/number&gt;&lt;dates&gt;&lt;year&gt;2018&lt;/year&gt;&lt;/dates&gt;&lt;accession-num&gt;129789227. Language: English. Entry Date: 20180602. Revision Date: 20180602. Publication Type: Article&lt;/accession-num&gt;&lt;urls&gt;&lt;related-urls&gt;&lt;url&gt;http://libproxy.tulane.edu:2048/login?url=http://search.ebscohost.com/login.aspx?direct=true&amp;amp;db=rzh&amp;amp;AN=129789227&amp;amp;login.asp&amp;amp;site=ehost-live&amp;amp;scope=site&lt;/url&gt;&lt;/related-urls&gt;&lt;/urls&gt;&lt;electronic-resource-num&gt;10.3390/nu1005062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0" w:tooltip="Brown, 2018 #10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3250975" w14:textId="46CEC2F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EE8A4CB" w14:textId="4152BF1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3E06F10A" w14:textId="6CB3A06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2B59D8B0" w14:textId="2C1A606B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30DA996D" w14:textId="72EAE9C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SSB price, expense and quantities purchased</w:t>
            </w:r>
          </w:p>
        </w:tc>
      </w:tr>
      <w:tr w:rsidR="00731082" w:rsidRPr="000F6D12" w14:paraId="080E1B77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0795A96" w14:textId="09B27C08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biac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biac&lt;/Author&gt;&lt;Year&gt;2017&lt;/Year&gt;&lt;RecNum&gt;86&lt;/RecNum&gt;&lt;DisplayText&gt;[11]&lt;/DisplayText&gt;&lt;record&gt;&lt;rec-number&gt;86&lt;/rec-number&gt;&lt;foreign-keys&gt;&lt;key app="EN" db-id="2w2svvvrt9epeeeext2vrdd1srtdpwfvw5av" timestamp="1582583467"&gt;86&lt;/key&gt;&lt;/foreign-keys&gt;&lt;ref-type name="Journal Article"&gt;17&lt;/ref-type&gt;&lt;contributors&gt;&lt;authors&gt;&lt;author&gt;Cobiac, L. J.&lt;/author&gt;&lt;author&gt;Tam, K.&lt;/author&gt;&lt;author&gt;Veerman, L.&lt;/author&gt;&lt;author&gt;Blakely, T.&lt;/author&gt;&lt;/authors&gt;&lt;/contributors&gt;&lt;titles&gt;&lt;title&gt;Taxes and Subsidies for Improving Diet and Population Health in Australia: A Cost-Effectiveness Modelling Study&lt;/title&gt;&lt;secondary-title&gt;PLoS Medicine&lt;/secondary-title&gt;&lt;/titles&gt;&lt;periodical&gt;&lt;full-title&gt;PLoS Medicine&lt;/full-title&gt;&lt;/periodical&gt;&lt;volume&gt;14&lt;/volume&gt;&lt;number&gt;2&lt;/number&gt;&lt;dates&gt;&lt;year&gt;2017&lt;/year&gt;&lt;/dates&gt;&lt;urls&gt;&lt;related-urls&gt;&lt;url&gt;http://www.embase.com/search/results?subaction=viewrecord&amp;amp;from=export&amp;amp;id=L614693425 http://dx.doi.org/10.1371/journal.pmed.1002232&lt;/url&gt;&lt;/related-urls&gt;&lt;/urls&gt;&lt;electronic-resource-num&gt;10.1371/journal.pmed.10022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1" w:tooltip="Cobiac, 2017 #8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A95183D" w14:textId="5CF2915B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4CFBDA5" w14:textId="22E7B50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50AB227B" w14:textId="6657D4A1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5056A3B9" w14:textId="57539DB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6D3BE49" w14:textId="3D7D4F4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Sales, consumption, elasticity, etc.</w:t>
            </w:r>
          </w:p>
        </w:tc>
      </w:tr>
      <w:tr w:rsidR="00731082" w:rsidRPr="000F6D12" w14:paraId="52ECF7CB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0405E01" w14:textId="49B46558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llins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llins&lt;/Author&gt;&lt;Year&gt;2015&lt;/Year&gt;&lt;RecNum&gt;102&lt;/RecNum&gt;&lt;DisplayText&gt;[12]&lt;/DisplayText&gt;&lt;record&gt;&lt;rec-number&gt;102&lt;/rec-number&gt;&lt;foreign-keys&gt;&lt;key app="EN" db-id="2w2svvvrt9epeeeext2vrdd1srtdpwfvw5av" timestamp="1582583467"&gt;102&lt;/key&gt;&lt;/foreign-keys&gt;&lt;ref-type name="Journal Article"&gt;17&lt;/ref-type&gt;&lt;contributors&gt;&lt;authors&gt;&lt;author&gt;Collins, B.&lt;/author&gt;&lt;author&gt;Capewell, S.&lt;/author&gt;&lt;author&gt;O&amp;apos;Flaherty, M.&lt;/author&gt;&lt;author&gt;Timpson, H.&lt;/author&gt;&lt;author&gt;Razzaq, A.&lt;/author&gt;&lt;author&gt;Cheater, S.&lt;/author&gt;&lt;author&gt;Ireland, R.&lt;/author&gt;&lt;author&gt;Bromley, H.&lt;/author&gt;&lt;/authors&gt;&lt;/contributors&gt;&lt;titles&gt;&lt;title&gt;Modelling the Health Impact of an English Sugary Drinks Duty at National and Local Levels&lt;/title&gt;&lt;secondary-title&gt;PLoS ONE [Electronic Resource]&lt;/secondary-title&gt;&lt;/titles&gt;&lt;periodical&gt;&lt;full-title&gt;PLoS ONE [Electronic Resource]&lt;/full-title&gt;&lt;/periodical&gt;&lt;pages&gt;e0130770&lt;/pages&gt;&lt;volume&gt;10&lt;/volume&gt;&lt;number&gt;6&lt;/number&gt;&lt;dates&gt;&lt;year&gt;2015&lt;/year&gt;&lt;/dates&gt;&lt;accession-num&gt;26121677&lt;/accession-num&gt;&lt;urls&gt;&lt;related-urls&gt;&lt;url&gt;http://ovidsp.ovid.com/ovidweb.cgi?T=JS&amp;amp;CSC=Y&amp;amp;NEWS=N&amp;amp;PAGE=fulltext&amp;amp;D=med8&amp;amp;AN=2612167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2" w:tooltip="Collins, 2015 #10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0630190" w14:textId="2C251AB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13FC9CD" w14:textId="3B4B447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172DAB2C" w14:textId="57A4E9F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E0C6776" w14:textId="52A66F7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4CEA07B6" w14:textId="41C5F35F" w:rsidR="00731082" w:rsidRPr="00731082" w:rsidRDefault="00925E4A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Lethality</w:t>
            </w:r>
            <w:r w:rsidR="00731082" w:rsidRPr="00731082">
              <w:rPr>
                <w:rFonts w:ascii="Calibri" w:hAnsi="Calibri" w:cs="Calibri"/>
                <w:color w:val="000000" w:themeColor="text1"/>
              </w:rPr>
              <w:t xml:space="preserve"> and costs</w:t>
            </w:r>
          </w:p>
        </w:tc>
      </w:tr>
      <w:tr w:rsidR="00731082" w:rsidRPr="000F6D12" w14:paraId="623C2D79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7EB0C46" w14:textId="4F082C82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rin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rino&lt;/Author&gt;&lt;Year&gt;2017&lt;/Year&gt;&lt;RecNum&gt;85&lt;/RecNum&gt;&lt;DisplayText&gt;[13]&lt;/DisplayText&gt;&lt;record&gt;&lt;rec-number&gt;85&lt;/rec-number&gt;&lt;foreign-keys&gt;&lt;key app="EN" db-id="2w2svvvrt9epeeeext2vrdd1srtdpwfvw5av" timestamp="1582583467"&gt;85&lt;/key&gt;&lt;/foreign-keys&gt;&lt;ref-type name="Journal Article"&gt;17&lt;/ref-type&gt;&lt;contributors&gt;&lt;authors&gt;&lt;author&gt;Crino, Michelle&lt;/author&gt;&lt;author&gt;Mantilla Herrera, Ana Maria&lt;/author&gt;&lt;author&gt;Ananthapavan, Jaithri&lt;/author&gt;&lt;author&gt;Wu, Jason H. Y.&lt;/author&gt;&lt;author&gt;Neal, Bruce&lt;/author&gt;&lt;author&gt;Yong Yi, Lee&lt;/author&gt;&lt;author&gt;Miaobing, Zheng&lt;/author&gt;&lt;author&gt;Lal, Anita&lt;/author&gt;&lt;author&gt;Sacks, Gary&lt;/author&gt;&lt;/authors&gt;&lt;/contributors&gt;&lt;titles&gt;&lt;title&gt;Modelled Cost-Effectiveness of a Package Size Cap and a Kilojoule Reduction Intervention to Reduce Energy Intake from Sugar-Sweetened Beverages in Australia&lt;/title&gt;&lt;secondary-title&gt;Nutrients&lt;/secondary-title&gt;&lt;/titles&gt;&lt;periodical&gt;&lt;full-title&gt;Nutrients&lt;/full-title&gt;&lt;/periodical&gt;&lt;pages&gt;1-17&lt;/pages&gt;&lt;volume&gt;9&lt;/volume&gt;&lt;number&gt;9&lt;/number&gt;&lt;dates&gt;&lt;year&gt;2017&lt;/year&gt;&lt;/dates&gt;&lt;accession-num&gt;125362122. Language: English. Entry Date: 20180117. Revision Date: 20180118. Publication Type: Article&lt;/accession-num&gt;&lt;urls&gt;&lt;related-urls&gt;&lt;url&gt;http://libproxy.tulane.edu:2048/login?url=http://search.ebscohost.com/login.aspx?direct=true&amp;amp;db=rzh&amp;amp;AN=125362122&amp;amp;login.asp&amp;amp;site=ehost-live&amp;amp;scope=site&lt;/url&gt;&lt;/related-urls&gt;&lt;/urls&gt;&lt;electronic-resource-num&gt;10.3390/nu909098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3" w:tooltip="Crino, 2017 #8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F42B7FD" w14:textId="5932CDE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D994796" w14:textId="174239D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7C5C4E28" w14:textId="62B555A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7C2F60B8" w14:textId="6BEB7AA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409E6D5A" w14:textId="5811019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Published study data-based</w:t>
            </w:r>
          </w:p>
        </w:tc>
      </w:tr>
      <w:tr w:rsidR="00731082" w:rsidRPr="000F6D12" w14:paraId="28923EC5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9A97551" w14:textId="01DC0B68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Gortmaker 2015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2&lt;/RecNum&gt;&lt;DisplayText&gt;[14]&lt;/DisplayText&gt;&lt;record&gt;&lt;rec-number&gt;112&lt;/rec-number&gt;&lt;foreign-keys&gt;&lt;key app="EN" db-id="2w2svvvrt9epeeeext2vrdd1srtdpwfvw5av" timestamp="1582583467"&gt;112&lt;/key&gt;&lt;/foreign-keys&gt;&lt;ref-type name="Journal Article"&gt;17&lt;/ref-type&gt;&lt;contributors&gt;&lt;authors&gt;&lt;author&gt;Gortmaker, Steven L.&lt;/author&gt;&lt;author&gt;Long, Michael W.&lt;/author&gt;&lt;author&gt;Resch, Stephen C.&lt;/author&gt;&lt;author&gt;Ward, Zachary J.&lt;/author&gt;&lt;author&gt;Cradock, Angie L.&lt;/author&gt;&lt;author&gt;Barrett, Jessica L.&lt;/author&gt;&lt;author&gt;Wright, Davene R.&lt;/author&gt;&lt;author&gt;Sonneville, Kendrin R.&lt;/author&gt;&lt;author&gt;Giles, Catherine M.&lt;/author&gt;&lt;author&gt;Carter, Rob C.&lt;/author&gt;&lt;author&gt;Moodie, Marj L.&lt;/author&gt;&lt;author&gt;Sacks, Gary&lt;/author&gt;&lt;author&gt;Swinburn, Boyd A.&lt;/author&gt;&lt;author&gt;Hsiao, Amber&lt;/author&gt;&lt;author&gt;Vine, Seanna&lt;/author&gt;&lt;author&gt;Barendregt, Jan&lt;/author&gt;&lt;author&gt;Vos, Theo&lt;/author&gt;&lt;author&gt;Wang, Y. Claire&lt;/author&gt;&lt;/authors&gt;&lt;/contributors&gt;&lt;titles&gt;&lt;title&gt;Cost Effectiveness of Childhood Obesity Interventions: Evidence and Methods for CHOICES&lt;/title&gt;&lt;secondary-title&gt;American Journal of Preventive Medicine&lt;/secondary-title&gt;&lt;/titles&gt;&lt;periodical&gt;&lt;full-title&gt;American Journal of Preventive Medicine&lt;/full-title&gt;&lt;/periodical&gt;&lt;pages&gt;102-111&lt;/pages&gt;&lt;volume&gt;49&lt;/volume&gt;&lt;number&gt;1&lt;/number&gt;&lt;dates&gt;&lt;year&gt;2015&lt;/year&gt;&lt;/dates&gt;&lt;accession-num&gt;109583897. Language: English. Entry Date: 20150923. Revision Date: 20160329. Publication Type: journal article. Journal Subset: Biomedical&lt;/accession-num&gt;&lt;urls&gt;&lt;related-urls&gt;&lt;url&gt;http://libproxy.tulane.edu:2048/login?url=http://search.ebscohost.com/login.aspx?direct=true&amp;amp;db=rzh&amp;amp;AN=109583897&amp;amp;login.asp&amp;amp;site=ehost-live&amp;amp;scope=site&lt;/url&gt;&lt;/related-urls&gt;&lt;/urls&gt;&lt;electronic-resource-num&gt;10.1016/j.amepre.2015.03.0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4" w:tooltip="Gortmaker, 2015 #11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5066FA8" w14:textId="323CBFC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2F64198" w14:textId="275FEC4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4C3F3B96" w14:textId="6B86AA2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30DDBB64" w14:textId="707F63F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456AB342" w14:textId="78FC9A1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52744BE5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D7ECCFB" w14:textId="77F8ED1D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Gortmaker 2015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1&lt;/RecNum&gt;&lt;DisplayText&gt;[15]&lt;/DisplayText&gt;&lt;record&gt;&lt;rec-number&gt;111&lt;/rec-number&gt;&lt;foreign-keys&gt;&lt;key app="EN" db-id="2w2svvvrt9epeeeext2vrdd1srtdpwfvw5av" timestamp="1582583467"&gt;111&lt;/key&gt;&lt;/foreign-keys&gt;&lt;ref-type name="Journal Article"&gt;17&lt;/ref-type&gt;&lt;contributors&gt;&lt;authors&gt;&lt;author&gt;Gortmaker, Steven L.&lt;/author&gt;&lt;author&gt;Wang, Y. Claire&lt;/author&gt;&lt;author&gt;Long, Michael W.&lt;/author&gt;&lt;author&gt;Giles, Catherine M.&lt;/author&gt;&lt;author&gt;Ward, Zachary J.&lt;/author&gt;&lt;author&gt;Barrett, Jessica L.&lt;/author&gt;&lt;author&gt;Kenney, Erica L.&lt;/author&gt;&lt;author&gt;Sonneville, Kendrin R.&lt;/author&gt;&lt;author&gt;Sadaf Afzal, Amna&lt;/author&gt;&lt;author&gt;Resch, Stephen C.&lt;/author&gt;&lt;author&gt;Cradock, Angie L.&lt;/author&gt;&lt;/authors&gt;&lt;/contributors&gt;&lt;titles&gt;&lt;title&gt;Three Interventions That Reduce Childhood Obesity Are Projected To Save More Than They Cost To Implement&lt;/title&gt;&lt;secondary-title&gt;Health Affairs&lt;/secondary-title&gt;&lt;/titles&gt;&lt;periodical&gt;&lt;full-title&gt;Health Affairs&lt;/full-title&gt;&lt;/periodical&gt;&lt;pages&gt;1932-1939&lt;/pages&gt;&lt;volume&gt;34&lt;/volume&gt;&lt;number&gt;11&lt;/number&gt;&lt;dates&gt;&lt;year&gt;2015&lt;/year&gt;&lt;/dates&gt;&lt;accession-num&gt;110787147. Language: English. Entry Date: 20151203. Revision Date: 20151203. Publication Type: Article&lt;/accession-num&gt;&lt;urls&gt;&lt;related-urls&gt;&lt;url&gt;http://libproxy.tulane.edu:2048/login?url=http://search.ebscohost.com/login.aspx?direct=true&amp;amp;db=rzh&amp;amp;AN=110787147&amp;amp;login.asp&amp;amp;site=ehost-live&amp;amp;scope=site&lt;/url&gt;&lt;/related-urls&gt;&lt;/urls&gt;&lt;electronic-resource-num&gt;10.1377/hlthaff.2015.0631&lt;/electronic-resource-num&gt;&lt;research-notes&gt;2015b&lt;/research-note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5" w:tooltip="Gortmaker, 2015 #11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48A829D" w14:textId="2CE732E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0C19B2C" w14:textId="70729E1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7E6AD487" w14:textId="4CD419B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63682E4F" w14:textId="0D4D350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EC582DD" w14:textId="04664C0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55B0C3C2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29078F1" w14:textId="6C4CAE4C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Kristensen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Kristensen&lt;/Author&gt;&lt;Year&gt;2014&lt;/Year&gt;&lt;RecNum&gt;106&lt;/RecNum&gt;&lt;DisplayText&gt;[16]&lt;/DisplayText&gt;&lt;record&gt;&lt;rec-number&gt;106&lt;/rec-number&gt;&lt;foreign-keys&gt;&lt;key app="EN" db-id="2w2svvvrt9epeeeext2vrdd1srtdpwfvw5av" timestamp="1582583467"&gt;106&lt;/key&gt;&lt;/foreign-keys&gt;&lt;ref-type name="Journal Article"&gt;17&lt;/ref-type&gt;&lt;contributors&gt;&lt;authors&gt;&lt;author&gt;Kristensen, Alyson H.&lt;/author&gt;&lt;author&gt;Flottemesch, Thomas J.&lt;/author&gt;&lt;author&gt;Maciosek, Michael V.&lt;/author&gt;&lt;author&gt;Jenson, Jennifer&lt;/author&gt;&lt;author&gt;Barclay, Gillian&lt;/author&gt;&lt;author&gt;Ashe, Marice&lt;/author&gt;&lt;author&gt;Sanchez, Eduardo J.&lt;/author&gt;&lt;author&gt;Story, Mary&lt;/author&gt;&lt;author&gt;Teutsch, Steven M.&lt;/author&gt;&lt;author&gt;Brownson, Ross C.&lt;/author&gt;&lt;/authors&gt;&lt;/contributors&gt;&lt;titles&gt;&lt;title&gt;Reducing childhood obesity through U.S. federal policy: a microsimulation analysis&lt;/title&gt;&lt;secondary-title&gt;American Journal of Preventive Medicine&lt;/secondary-title&gt;&lt;/titles&gt;&lt;periodical&gt;&lt;full-title&gt;American Journal of Preventive Medicine&lt;/full-title&gt;&lt;/periodical&gt;&lt;pages&gt;604-612&lt;/pages&gt;&lt;volume&gt;47&lt;/volume&gt;&lt;number&gt;5&lt;/number&gt;&lt;dates&gt;&lt;year&gt;2014&lt;/year&gt;&lt;/dates&gt;&lt;accession-num&gt;109760653. Language: English. Entry Date: 20150703. Revision Date: 20161119. Publication Type: journal article&lt;/accession-num&gt;&lt;urls&gt;&lt;related-urls&gt;&lt;url&gt;http://libproxy.tulane.edu:2048/login?url=http://search.ebscohost.com/login.aspx?direct=true&amp;amp;db=rzh&amp;amp;AN=109760653&amp;amp;login.asp&amp;amp;site=ehost-live&amp;amp;scope=site&lt;/url&gt;&lt;/related-urls&gt;&lt;/urls&gt;&lt;electronic-resource-num&gt;10.1016/j.amepre.2014.07.01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6" w:tooltip="Kristensen, 2014 #10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B7C8CD9" w14:textId="5659A75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4340566" w14:textId="10D2D52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1ABFE61C" w14:textId="5401353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EEB81A9" w14:textId="132C183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3BDA00CB" w14:textId="3551FAF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5F760D26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952D538" w14:textId="43953B55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Lal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al&lt;/Author&gt;&lt;Year&gt;2017&lt;/Year&gt;&lt;RecNum&gt;99&lt;/RecNum&gt;&lt;DisplayText&gt;[17]&lt;/DisplayText&gt;&lt;record&gt;&lt;rec-number&gt;99&lt;/rec-number&gt;&lt;foreign-keys&gt;&lt;key app="EN" db-id="2w2svvvrt9epeeeext2vrdd1srtdpwfvw5av" timestamp="1582583467"&gt;99&lt;/key&gt;&lt;/foreign-keys&gt;&lt;ref-type name="Journal Article"&gt;17&lt;/ref-type&gt;&lt;contributors&gt;&lt;authors&gt;&lt;author&gt;Lal, Anita&lt;/author&gt;&lt;author&gt;Mantilla-Herrera, Ana Maria&lt;/author&gt;&lt;author&gt;Veerman, Lennert&lt;/author&gt;&lt;author&gt;Backholer, Kathryn&lt;/author&gt;&lt;author&gt;Sacks, Gary&lt;/author&gt;&lt;author&gt;Moodie, Marjory&lt;/author&gt;&lt;author&gt;Siahpush, Mohammad&lt;/author&gt;&lt;author&gt;Carter, Rob&lt;/author&gt;&lt;author&gt;Peeters, Anna&lt;/author&gt;&lt;/authors&gt;&lt;/contributors&gt;&lt;titles&gt;&lt;title&gt;Modelled health benefits of a sugar-sweetened beverage tax across different socioeconomic groups in Australia: A cost-effectiveness and equity analysis&lt;/title&gt;&lt;secondary-title&gt;PLoS Medicine&lt;/secondary-title&gt;&lt;/titles&gt;&lt;periodical&gt;&lt;full-title&gt;PLoS Medicine&lt;/full-title&gt;&lt;/periodical&gt;&lt;pages&gt;1-17&lt;/pages&gt;&lt;volume&gt;14&lt;/volume&gt;&lt;number&gt;6&lt;/number&gt;&lt;dates&gt;&lt;year&gt;2017&lt;/year&gt;&lt;/dates&gt;&lt;accession-num&gt;123828479. Language: English. Entry Date: 20170710. Revision Date: 20180504. Publication Type: journal article&lt;/accession-num&gt;&lt;urls&gt;&lt;related-urls&gt;&lt;url&gt;http://libproxy.tulane.edu:2048/login?url=http://search.ebscohost.com/login.aspx?direct=true&amp;amp;db=rzh&amp;amp;AN=123828479&amp;amp;login.asp&amp;amp;site=ehost-live&amp;amp;scope=site&lt;/url&gt;&lt;/related-urls&gt;&lt;/urls&gt;&lt;electronic-resource-num&gt;10.1371/journal.pmed.100232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7" w:tooltip="Lal, 2017 #9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9CACD2F" w14:textId="79D5D5A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42E9069" w14:textId="283CE55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39671497" w14:textId="3D97D22B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28DB5DA" w14:textId="6BE89F6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51865398" w14:textId="4F57F83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7796C5A7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EE3567A" w14:textId="3D68CBF1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ee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ee&lt;/Author&gt;&lt;Year&gt;2018&lt;/Year&gt;&lt;RecNum&gt;84&lt;/RecNum&gt;&lt;DisplayText&gt;[18]&lt;/DisplayText&gt;&lt;record&gt;&lt;rec-number&gt;84&lt;/rec-number&gt;&lt;foreign-keys&gt;&lt;key app="EN" db-id="2w2svvvrt9epeeeext2vrdd1srtdpwfvw5av" timestamp="1582583467"&gt;84&lt;/key&gt;&lt;/foreign-keys&gt;&lt;ref-type name="Journal Article"&gt;17&lt;/ref-type&gt;&lt;contributors&gt;&lt;authors&gt;&lt;author&gt;Lee, Bruce Y.&lt;/author&gt;&lt;author&gt;Ferguson, Marie C.&lt;/author&gt;&lt;author&gt;Hertenstein, Daniel L.&lt;/author&gt;&lt;author&gt;Adam, Atif&lt;/author&gt;&lt;author&gt;Zenkov, Eli&lt;/author&gt;&lt;author&gt;Wang, Peggy I.&lt;/author&gt;&lt;author&gt;Wong, Michelle S.&lt;/author&gt;&lt;author&gt;Gittelsohn, Joel&lt;/author&gt;&lt;author&gt;Mui, Yeeli&lt;/author&gt;&lt;author&gt;Brown, Shawn T.&lt;/author&gt;&lt;/authors&gt;&lt;/contributors&gt;&lt;titles&gt;&lt;title&gt;Simulating the Impact of Sugar-Sweetened Beverage Warning Labels in Three Cities&lt;/title&gt;&lt;secondary-title&gt;American Journal of Preventive Medicine&lt;/secondary-title&gt;&lt;/titles&gt;&lt;periodical&gt;&lt;full-title&gt;American Journal of Preventive Medicine&lt;/full-title&gt;&lt;/periodical&gt;&lt;pages&gt;197-204&lt;/pages&gt;&lt;volume&gt;54&lt;/volume&gt;&lt;number&gt;2&lt;/number&gt;&lt;dates&gt;&lt;year&gt;2018&lt;/year&gt;&lt;/dates&gt;&lt;accession-num&gt;127237377. Language: English. Entry Date: In Process. Revision Date: 20180309. Publication Type: journal article. Journal Subset: Biomedical&lt;/accession-num&gt;&lt;urls&gt;&lt;related-urls&gt;&lt;url&gt;http://libproxy.tulane.edu:2048/login?url=http://search.ebscohost.com/login.aspx?direct=true&amp;amp;db=rzh&amp;amp;AN=127237377&amp;amp;login.asp&amp;amp;site=ehost-live&amp;amp;scope=site&lt;/url&gt;&lt;/related-urls&gt;&lt;/urls&gt;&lt;electronic-resource-num&gt;10.1016/j.amepre.2017.11.00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8" w:tooltip="Lee, 2018 #8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27960D6" w14:textId="5A916FA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584B568" w14:textId="51995F7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4F300B15" w14:textId="25A5ADF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01260D39" w14:textId="734CBD9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BD5FDC7" w14:textId="1711502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1137C611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E29958C" w14:textId="175B5E72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effers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effers&lt;/Author&gt;&lt;Year&gt;2018&lt;/Year&gt;&lt;RecNum&gt;83&lt;/RecNum&gt;&lt;DisplayText&gt;[19]&lt;/DisplayText&gt;&lt;record&gt;&lt;rec-number&gt;83&lt;/rec-number&gt;&lt;foreign-keys&gt;&lt;key app="EN" db-id="2w2svvvrt9epeeeext2vrdd1srtdpwfvw5av" timestamp="1582583467"&gt;83&lt;/key&gt;&lt;/foreign-keys&gt;&lt;ref-type name="Journal Article"&gt;17&lt;/ref-type&gt;&lt;contributors&gt;&lt;authors&gt;&lt;author&gt;Lieffers, J. R. L.&lt;/author&gt;&lt;author&gt;Ekwaru, J. P.&lt;/author&gt;&lt;author&gt;Ohinmaa, A.&lt;/author&gt;&lt;author&gt;Veugelers, P. J.&lt;/author&gt;&lt;/authors&gt;&lt;/contributors&gt;&lt;titles&gt;&lt;title&gt;The economic burden of not meeting food recommendations in Canada: The cost of doing nothing&lt;/title&gt;&lt;secondary-title&gt;PLoS ONE&lt;/secondary-title&gt;&lt;/titles&gt;&lt;periodical&gt;&lt;full-title&gt;PLoS ONE&lt;/full-title&gt;&lt;/periodical&gt;&lt;volume&gt;13&lt;/volume&gt;&lt;number&gt;4&lt;/number&gt;&lt;dates&gt;&lt;year&gt;2018&lt;/year&gt;&lt;/dates&gt;&lt;urls&gt;&lt;related-urls&gt;&lt;url&gt;http://www.embase.com/search/results?subaction=viewrecord&amp;amp;from=export&amp;amp;id=L621862170 http://dx.doi.org/10.1371/journal.pone.0196333&lt;/url&gt;&lt;/related-urls&gt;&lt;/urls&gt;&lt;electronic-resource-num&gt;10.1371/journal.pone.019633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9" w:tooltip="Lieffers, 2018 #8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C5AFBB1" w14:textId="74DEE0B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9769B6D" w14:textId="10BF292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3635948B" w14:textId="724430A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0905A35" w14:textId="6C1B302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7CE1888E" w14:textId="56D639A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Geographic data of population distribution, schools, kiosks, greengrocers, purchasing and consumption patterns</w:t>
            </w:r>
          </w:p>
        </w:tc>
      </w:tr>
      <w:tr w:rsidR="00731082" w:rsidRPr="000F6D12" w14:paraId="5E3A266A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3B63C0A" w14:textId="5970B76C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n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n&lt;/Author&gt;&lt;Year&gt;2011&lt;/Year&gt;&lt;RecNum&gt;116&lt;/RecNum&gt;&lt;DisplayText&gt;[20]&lt;/DisplayText&gt;&lt;record&gt;&lt;rec-number&gt;116&lt;/rec-number&gt;&lt;foreign-keys&gt;&lt;key app="EN" db-id="2w2svvvrt9epeeeext2vrdd1srtdpwfvw5av" timestamp="1582583467"&gt;116&lt;/key&gt;&lt;/foreign-keys&gt;&lt;ref-type name="Journal Article"&gt;17&lt;/ref-type&gt;&lt;contributors&gt;&lt;authors&gt;&lt;author&gt;Lin, B. H.&lt;/author&gt;&lt;author&gt;Smith, T. A.&lt;/author&gt;&lt;author&gt;Lee, J. Y.&lt;/author&gt;&lt;author&gt;Hall, K. D.&lt;/author&gt;&lt;/authors&gt;&lt;/contributors&gt;&lt;titles&gt;&lt;title&gt;Measuring weight outcomes for obesity intervention strategies: The case of a sugar-sweetened beverage tax&lt;/title&gt;&lt;secondary-title&gt;Economics and Human Biology&lt;/secondary-title&gt;&lt;/titles&gt;&lt;periodical&gt;&lt;full-title&gt;Economics and Human Biology&lt;/full-title&gt;&lt;/periodical&gt;&lt;pages&gt;329-341&lt;/pages&gt;&lt;volume&gt;9&lt;/volume&gt;&lt;number&gt;4&lt;/number&gt;&lt;dates&gt;&lt;year&gt;2011&lt;/year&gt;&lt;/dates&gt;&lt;urls&gt;&lt;related-urls&gt;&lt;url&gt;http://www.embase.com/search/results?subaction=viewrecord&amp;amp;from=export&amp;amp;id=L51628721 http://dx.doi.org/10.1016/j.ehb.2011.08.007&lt;/url&gt;&lt;/related-urls&gt;&lt;/urls&gt;&lt;electronic-resource-num&gt;10.1016/j.ehb.2011.08.00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0" w:tooltip="Lin, 2011 #11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12A1883" w14:textId="4AF2EB8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6FB1B00" w14:textId="3A6B9A3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4A47BECB" w14:textId="28FCF91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3D6F4BE3" w14:textId="7C6A44F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71BF0AA5" w14:textId="35437A7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5B99DE60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7E09B81" w14:textId="3FA458B5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ong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ong&lt;/Author&gt;&lt;Year&gt;2015&lt;/Year&gt;&lt;RecNum&gt;110&lt;/RecNum&gt;&lt;DisplayText&gt;[21]&lt;/DisplayText&gt;&lt;record&gt;&lt;rec-number&gt;110&lt;/rec-number&gt;&lt;foreign-keys&gt;&lt;key app="EN" db-id="2w2svvvrt9epeeeext2vrdd1srtdpwfvw5av" timestamp="1582583467"&gt;110&lt;/key&gt;&lt;/foreign-keys&gt;&lt;ref-type name="Journal Article"&gt;17&lt;/ref-type&gt;&lt;contributors&gt;&lt;authors&gt;&lt;author&gt;Long, Michael W.&lt;/author&gt;&lt;author&gt;Gortmaker, Steven L.&lt;/author&gt;&lt;author&gt;Ward, Zachary J.&lt;/author&gt;&lt;author&gt;Resch, Stephen C.&lt;/author&gt;&lt;author&gt;Moodie, Marj L.&lt;/author&gt;&lt;author&gt;Sacks, Gary&lt;/author&gt;&lt;author&gt;Swinburn, Boyd A.&lt;/author&gt;&lt;author&gt;Carter, Rob C.&lt;/author&gt;&lt;author&gt;Claire Wang, Y.&lt;/author&gt;&lt;/authors&gt;&lt;/contributors&gt;&lt;titles&gt;&lt;title&gt;Cost Effectiveness of a Sugar-Sweetened Beverage Excise Tax in the U.S&lt;/title&gt;&lt;secondary-title&gt;American Journal of Preventive Medicine&lt;/secondary-title&gt;&lt;/titles&gt;&lt;periodical&gt;&lt;full-title&gt;American Journal of Preventive Medicine&lt;/full-title&gt;&lt;/periodical&gt;&lt;pages&gt;112-123&lt;/pages&gt;&lt;volume&gt;49&lt;/volume&gt;&lt;number&gt;1&lt;/number&gt;&lt;dates&gt;&lt;year&gt;2015&lt;/year&gt;&lt;/dates&gt;&lt;accession-num&gt;109583898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898&amp;amp;login.asp&amp;amp;site=ehost-live&amp;amp;scope=site&lt;/url&gt;&lt;/related-urls&gt;&lt;/urls&gt;&lt;electronic-resource-num&gt;10.1016/j.amepre.2015.03.00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1" w:tooltip="Long, 2015 #11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EBA8C62" w14:textId="2473DAD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5A89ACA" w14:textId="6EFD144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404715B8" w14:textId="00C15CC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021901A0" w14:textId="541B42D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145FF912" w14:textId="138315B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26000A93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8F4E975" w14:textId="5F2F175E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&lt;/Author&gt;&lt;Year&gt;2016&lt;/Year&gt;&lt;RecNum&gt;95&lt;/RecNum&gt;&lt;DisplayText&gt;[22]&lt;/DisplayText&gt;&lt;record&gt;&lt;rec-number&gt;95&lt;/rec-number&gt;&lt;foreign-keys&gt;&lt;key app="EN" db-id="2w2svvvrt9epeeeext2vrdd1srtdpwfvw5av" timestamp="1582583467"&gt;95&lt;/key&gt;&lt;/foreign-keys&gt;&lt;ref-type name="Journal Article"&gt;17&lt;/ref-type&gt;&lt;contributors&gt;&lt;authors&gt;&lt;author&gt;Ma, Y.&lt;/author&gt;&lt;author&gt;He, F. J.&lt;/author&gt;&lt;author&gt;Yin, Y.&lt;/author&gt;&lt;author&gt;Hashem, K. M.&lt;/author&gt;&lt;author&gt;MacGregor, G. A.&lt;/author&gt;&lt;/authors&gt;&lt;/contributors&gt;&lt;titles&gt;&lt;title&gt;Gradual reduction of sugar in soft drinks without substitution as a strategy to reduce overweight, obesity, and type 2 diabetes: A modelling study&lt;/title&gt;&lt;secondary-title&gt;The Lancet Diabetes and Endocrinology&lt;/secondary-title&gt;&lt;/titles&gt;&lt;periodical&gt;&lt;full-title&gt;The Lancet Diabetes and Endocrinology&lt;/full-title&gt;&lt;/periodical&gt;&lt;pages&gt;105-114&lt;/pages&gt;&lt;volume&gt;4&lt;/volume&gt;&lt;number&gt;2&lt;/number&gt;&lt;dates&gt;&lt;year&gt;2016&lt;/year&gt;&lt;/dates&gt;&lt;urls&gt;&lt;related-urls&gt;&lt;url&gt;http://www.embase.com/search/results?subaction=viewrecord&amp;amp;from=export&amp;amp;id=L607627171 http://dx.doi.org/10.1016/S2213-8587(15)00477-5&lt;/url&gt;&lt;/related-urls&gt;&lt;/urls&gt;&lt;electronic-resource-num&gt;10.1016/S2213-8587(15)00477-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2" w:tooltip="Ma, 2016 #9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6AD0C84" w14:textId="0C69EBB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7C5E3B7" w14:textId="177C576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5DBDD36C" w14:textId="6A1DBAF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5664BE4F" w14:textId="5B5B0DA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71E5C200" w14:textId="37D51FF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2E1D3F2D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AA26B30" w14:textId="1642F035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gnus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gnus&lt;/Author&gt;&lt;Year&gt;2016&lt;/Year&gt;&lt;RecNum&gt;94&lt;/RecNum&gt;&lt;DisplayText&gt;[23]&lt;/DisplayText&gt;&lt;record&gt;&lt;rec-number&gt;94&lt;/rec-number&gt;&lt;foreign-keys&gt;&lt;key app="EN" db-id="2w2svvvrt9epeeeext2vrdd1srtdpwfvw5av" timestamp="1582583467"&gt;94&lt;/key&gt;&lt;/foreign-keys&gt;&lt;ref-type name="Journal Article"&gt;17&lt;/ref-type&gt;&lt;contributors&gt;&lt;authors&gt;&lt;author&gt;Magnus, Anne&lt;/author&gt;&lt;author&gt;Moodie, Marj L.&lt;/author&gt;&lt;author&gt;Ferguson, Megan&lt;/author&gt;&lt;author&gt;Cobiac, Linda J.&lt;/author&gt;&lt;author&gt;Liberato, Selma C.&lt;/author&gt;&lt;author&gt;Brimblecombe, Julie&lt;/author&gt;&lt;/authors&gt;&lt;/contributors&gt;&lt;titles&gt;&lt;title&gt;The economic feasibility of price discounts to improve diet in Australian Aboriginal remote communities&lt;/title&gt;&lt;secondary-title&gt;Australian &amp;amp; New Zealand Journal of Public Health&lt;/secondary-title&gt;&lt;/titles&gt;&lt;periodical&gt;&lt;full-title&gt;Australian &amp;amp; New Zealand Journal of Public Health&lt;/full-title&gt;&lt;/periodical&gt;&lt;pages&gt;S36-S41&lt;/pages&gt;&lt;volume&gt;40&lt;/volume&gt;&lt;dates&gt;&lt;year&gt;2016&lt;/year&gt;&lt;/dates&gt;&lt;accession-num&gt;114602923. Language: English. Entry Date: 20160421. Revision Date: 20180627. Publication Type: Article&lt;/accession-num&gt;&lt;urls&gt;&lt;related-urls&gt;&lt;url&gt;http://libproxy.tulane.edu:2048/login?url=http://search.ebscohost.com/login.aspx?direct=true&amp;amp;db=rzh&amp;amp;AN=114602923&amp;amp;login.asp&amp;amp;site=ehost-live&amp;amp;scope=site&lt;/url&gt;&lt;/related-urls&gt;&lt;/urls&gt;&lt;electronic-resource-num&gt;10.1111/1753-6405.1239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3" w:tooltip="Magnus, 2016 #9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3F6FCB5" w14:textId="40F069D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54997A6" w14:textId="525F174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534BAAB9" w14:textId="662AA7F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18E158DF" w14:textId="479014F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181B1870" w14:textId="4FF410D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ational Diet Survey and Soft Drinks Association annual reports</w:t>
            </w:r>
            <w:r w:rsidRPr="00731082">
              <w:rPr>
                <w:rFonts w:ascii="Calibri" w:hAnsi="Calibri" w:cs="Calibri"/>
                <w:color w:val="000000" w:themeColor="text1"/>
              </w:rPr>
              <w:br/>
              <w:t xml:space="preserve">intake in the UK population </w:t>
            </w:r>
          </w:p>
        </w:tc>
      </w:tr>
      <w:tr w:rsidR="00731082" w:rsidRPr="000F6D12" w14:paraId="29D38578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30D7951" w14:textId="05312D0C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4&lt;/Year&gt;&lt;RecNum&gt;105&lt;/RecNum&gt;&lt;DisplayText&gt;[24]&lt;/DisplayText&gt;&lt;record&gt;&lt;rec-number&gt;105&lt;/rec-number&gt;&lt;foreign-keys&gt;&lt;key app="EN" db-id="2w2svvvrt9epeeeext2vrdd1srtdpwfvw5av" timestamp="1582583467"&gt;105&lt;/key&gt;&lt;/foreign-keys&gt;&lt;ref-type name="Journal Article"&gt;17&lt;/ref-type&gt;&lt;contributors&gt;&lt;authors&gt;&lt;author&gt;Manyema, M.&lt;/author&gt;&lt;author&gt;Veerman, L. J.&lt;/author&gt;&lt;author&gt;Chola, L.&lt;/author&gt;&lt;author&gt;Tugendhaft, A.&lt;/author&gt;&lt;author&gt;Sartorius, B.&lt;/author&gt;&lt;author&gt;Labadarios, D.&lt;/author&gt;&lt;author&gt;Hofman, K. J.&lt;/author&gt;&lt;/authors&gt;&lt;/contributors&gt;&lt;titles&gt;&lt;title&gt;The potential impact of a 20% tax on sugar-sweetened beverages on obesity in South African adults: A mathematical model&lt;/title&gt;&lt;secondary-title&gt;PLoS ONE&lt;/secondary-title&gt;&lt;/titles&gt;&lt;periodical&gt;&lt;full-title&gt;PLoS ONE&lt;/full-title&gt;&lt;/periodical&gt;&lt;volume&gt;9&lt;/volume&gt;&lt;number&gt;8&lt;/number&gt;&lt;dates&gt;&lt;year&gt;2014&lt;/year&gt;&lt;/dates&gt;&lt;urls&gt;&lt;related-urls&gt;&lt;url&gt;http://www.embase.com/search/results?subaction=viewrecord&amp;amp;from=export&amp;amp;id=L373787374 http://dx.doi.org/10.1371/journal.pone.0105287&lt;/url&gt;&lt;/related-urls&gt;&lt;/urls&gt;&lt;electronic-resource-num&gt;10.1371/journal.pone.010528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4" w:tooltip="Manyema, 2014 #10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6F3D558" w14:textId="21D496C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34C5E4B" w14:textId="64119BB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53CA4E78" w14:textId="5398563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133128BD" w14:textId="3B13309B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5FF497A6" w14:textId="2BA41A2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Consumption of sodium in foods</w:t>
            </w:r>
          </w:p>
        </w:tc>
      </w:tr>
      <w:tr w:rsidR="00731082" w:rsidRPr="000F6D12" w14:paraId="371DF7F9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2B42409" w14:textId="2968203B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5&lt;/Year&gt;&lt;RecNum&gt;109&lt;/RecNum&gt;&lt;DisplayText&gt;[25]&lt;/DisplayText&gt;&lt;record&gt;&lt;rec-number&gt;109&lt;/rec-number&gt;&lt;foreign-keys&gt;&lt;key app="EN" db-id="2w2svvvrt9epeeeext2vrdd1srtdpwfvw5av" timestamp="1582583467"&gt;109&lt;/key&gt;&lt;/foreign-keys&gt;&lt;ref-type name="Journal Article"&gt;17&lt;/ref-type&gt;&lt;contributors&gt;&lt;authors&gt;&lt;author&gt;Manyema, M.&lt;/author&gt;&lt;author&gt;Veerman, J. L.&lt;/author&gt;&lt;author&gt;Chola, L.&lt;/author&gt;&lt;author&gt;Tugendhaft, A.&lt;/author&gt;&lt;author&gt;Labadarios, D.&lt;/author&gt;&lt;author&gt;Hofman, K.&lt;/author&gt;&lt;/authors&gt;&lt;/contributors&gt;&lt;titles&gt;&lt;title&gt;Decreasing the burden of type 2 diabetes in South Africa: The impact of taxing sugar-sweetened beverages&lt;/title&gt;&lt;secondary-title&gt;PLoS ONE&lt;/secondary-title&gt;&lt;/titles&gt;&lt;periodical&gt;&lt;full-title&gt;PLoS ONE&lt;/full-title&gt;&lt;/periodical&gt;&lt;volume&gt;10&lt;/volume&gt;&lt;number&gt;11&lt;/number&gt;&lt;dates&gt;&lt;year&gt;2015&lt;/year&gt;&lt;/dates&gt;&lt;urls&gt;&lt;related-urls&gt;&lt;url&gt;http://www.embase.com/search/results?subaction=viewrecord&amp;amp;from=export&amp;amp;id=L608007741 http://dx.doi.org/10.1371/journal.pone.0143050&lt;/url&gt;&lt;/related-urls&gt;&lt;/urls&gt;&lt;electronic-resource-num&gt;10.1371/journal.pone.014305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5" w:tooltip="Manyema, 2015 #10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3D74622" w14:textId="70078A0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4AA7087" w14:textId="5534295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09ABAD49" w14:textId="408F00E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1A236C84" w14:textId="3C16836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5C06B0C2" w14:textId="21B940E1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</w:t>
            </w:r>
          </w:p>
        </w:tc>
      </w:tr>
      <w:tr w:rsidR="00731082" w:rsidRPr="000F6D12" w14:paraId="65F7FF68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3BEDEB5" w14:textId="1E8B7700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6&lt;/Year&gt;&lt;RecNum&gt;93&lt;/RecNum&gt;&lt;DisplayText&gt;[26]&lt;/DisplayText&gt;&lt;record&gt;&lt;rec-number&gt;93&lt;/rec-number&gt;&lt;foreign-keys&gt;&lt;key app="EN" db-id="2w2svvvrt9epeeeext2vrdd1srtdpwfvw5av" timestamp="1582583467"&gt;93&lt;/key&gt;&lt;/foreign-keys&gt;&lt;ref-type name="Journal Article"&gt;17&lt;/ref-type&gt;&lt;contributors&gt;&lt;authors&gt;&lt;author&gt;Manyema, Mercy&lt;/author&gt;&lt;author&gt;Veerman, Lennert J.&lt;/author&gt;&lt;author&gt;Tugendhaft, Aviva&lt;/author&gt;&lt;author&gt;Labadarios, Demetre&lt;/author&gt;&lt;author&gt;Hofman, Karen J.&lt;/author&gt;&lt;/authors&gt;&lt;/contributors&gt;&lt;titles&gt;&lt;title&gt;Modelling the potential impact of a sugar-sweetened beverage tax on stroke mortality, costs and health-adjusted life years in South Africa&lt;/title&gt;&lt;secondary-title&gt;BMC Public Health&lt;/secondary-title&gt;&lt;/titles&gt;&lt;periodical&gt;&lt;full-title&gt;BMC Public Health&lt;/full-title&gt;&lt;/periodical&gt;&lt;pages&gt;1-10&lt;/pages&gt;&lt;volume&gt;16&lt;/volume&gt;&lt;number&gt;1&lt;/number&gt;&lt;dates&gt;&lt;year&gt;2016&lt;/year&gt;&lt;/dates&gt;&lt;accession-num&gt;115870031. Language: English. Entry Date: In Process. Revision Date: 20171231. Publication Type: journal article&lt;/accession-num&gt;&lt;urls&gt;&lt;related-urls&gt;&lt;url&gt;http://libproxy.tulane.edu:2048/login?url=http://search.ebscohost.com/login.aspx?direct=true&amp;amp;db=rzh&amp;amp;AN=115870031&amp;amp;login.asp&amp;amp;site=ehost-live&amp;amp;scope=site&lt;/url&gt;&lt;/related-urls&gt;&lt;/urls&gt;&lt;electronic-resource-num&gt;10.1186/s12889-016-3085-y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6" w:tooltip="Manyema, 2016 #9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C7271AA" w14:textId="5EC3606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D7F4B2A" w14:textId="0FF501FB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4773843E" w14:textId="1F7B9AA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35A50D46" w14:textId="56927F7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17FB0C9A" w14:textId="5C3B72D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</w:t>
            </w:r>
          </w:p>
        </w:tc>
      </w:tr>
      <w:tr w:rsidR="00731082" w:rsidRPr="000F6D12" w14:paraId="0EFEF2A7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60E1B02" w14:textId="5986DD4D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ekonnen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ekonnen&lt;/Author&gt;&lt;Year&gt;2013&lt;/Year&gt;&lt;RecNum&gt;113&lt;/RecNum&gt;&lt;DisplayText&gt;[27]&lt;/DisplayText&gt;&lt;record&gt;&lt;rec-number&gt;113&lt;/rec-number&gt;&lt;foreign-keys&gt;&lt;key app="EN" db-id="2w2svvvrt9epeeeext2vrdd1srtdpwfvw5av" timestamp="1582583467"&gt;113&lt;/key&gt;&lt;/foreign-keys&gt;&lt;ref-type name="Journal Article"&gt;17&lt;/ref-type&gt;&lt;contributors&gt;&lt;authors&gt;&lt;author&gt;Mekonnen, T. A.&lt;/author&gt;&lt;author&gt;Odden, M. C.&lt;/author&gt;&lt;author&gt;Coxson, P. G.&lt;/author&gt;&lt;author&gt;Guzman, D.&lt;/author&gt;&lt;author&gt;Lightwood, J.&lt;/author&gt;&lt;author&gt;Wang, Y. C.&lt;/author&gt;&lt;author&gt;Bibbins-Domingo, K.&lt;/author&gt;&lt;/authors&gt;&lt;/contributors&gt;&lt;titles&gt;&lt;title&gt;Health benefits of reducing sugar-sweetened beverage intake in high risk populations of California: Results from the Cardiovascular Disease (CVD) policy model&lt;/title&gt;&lt;secondary-title&gt;PLoS ONE&lt;/secondary-title&gt;&lt;/titles&gt;&lt;periodical&gt;&lt;full-title&gt;PLoS ONE&lt;/full-title&gt;&lt;/periodical&gt;&lt;volume&gt;8&lt;/volume&gt;&lt;number&gt;12&lt;/number&gt;&lt;dates&gt;&lt;year&gt;2013&lt;/year&gt;&lt;/dates&gt;&lt;urls&gt;&lt;related-urls&gt;&lt;url&gt;http://www.embase.com/search/results?subaction=viewrecord&amp;amp;from=export&amp;amp;id=L372134007 http://dx.doi.org/10.1371/journal.pone.0081723&lt;/url&gt;&lt;/related-urls&gt;&lt;/urls&gt;&lt;electronic-resource-num&gt;10.1371/journal.pone.008172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7" w:tooltip="Mekonnen, 2013 #11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62F20F4" w14:textId="7329A83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90FE29F" w14:textId="014E124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6175A728" w14:textId="02007B0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799A889D" w14:textId="1120C6E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3877DC22" w14:textId="0C0EFE9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</w:t>
            </w:r>
          </w:p>
        </w:tc>
      </w:tr>
      <w:tr w:rsidR="00731082" w:rsidRPr="000F6D12" w14:paraId="6744132E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5AFAC16" w14:textId="0695410C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Nomaguchi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Nomaguchi&lt;/Author&gt;&lt;Year&gt;2017&lt;/Year&gt;&lt;RecNum&gt;98&lt;/RecNum&gt;&lt;DisplayText&gt;[28]&lt;/DisplayText&gt;&lt;record&gt;&lt;rec-number&gt;98&lt;/rec-number&gt;&lt;foreign-keys&gt;&lt;key app="EN" db-id="2w2svvvrt9epeeeext2vrdd1srtdpwfvw5av" timestamp="1582583467"&gt;98&lt;/key&gt;&lt;/foreign-keys&gt;&lt;ref-type name="Journal Article"&gt;17&lt;/ref-type&gt;&lt;contributors&gt;&lt;authors&gt;&lt;author&gt;Nomaguchi, Takeshi&lt;/author&gt;&lt;author&gt;Cunich, Michelle&lt;/author&gt;&lt;author&gt;Zapata-Diomedi, Belen&lt;/author&gt;&lt;author&gt;Veerman, J. Lennert&lt;/author&gt;&lt;/authors&gt;&lt;/contributors&gt;&lt;titles&gt;&lt;title&gt;The impact on productivity of a hypothetical tax on sugar-sweetened beverages&lt;/title&gt;&lt;secondary-title&gt;Health Policy&lt;/secondary-title&gt;&lt;/titles&gt;&lt;periodical&gt;&lt;full-title&gt;Health Policy&lt;/full-title&gt;&lt;/periodical&gt;&lt;pages&gt;715-725&lt;/pages&gt;&lt;volume&gt;121&lt;/volume&gt;&lt;number&gt;6&lt;/number&gt;&lt;dates&gt;&lt;year&gt;2017&lt;/year&gt;&lt;/dates&gt;&lt;accession-num&gt;123256386. Language: English. Entry Date: In Process. Revision Date: 20171222. Publication Type: journal article. Journal Subset: Continental Europe&lt;/accession-num&gt;&lt;urls&gt;&lt;related-urls&gt;&lt;url&gt;http://libproxy.tulane.edu:2048/login?url=http://search.ebscohost.com/login.aspx?direct=true&amp;amp;db=rzh&amp;amp;AN=123256386&amp;amp;login.asp&amp;amp;site=ehost-live&amp;amp;scope=site&lt;/url&gt;&lt;/related-urls&gt;&lt;/urls&gt;&lt;electronic-resource-num&gt;10.1016/j.healthpol.2017.04.00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8" w:tooltip="Nomaguchi, 2017 #9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F69A368" w14:textId="5BD627F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2AE9756" w14:textId="39BFE15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6EF08DD0" w14:textId="3519F290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1D7D6105" w14:textId="7B19B48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6DFFCB6A" w14:textId="404DB13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/consumption</w:t>
            </w:r>
          </w:p>
        </w:tc>
      </w:tr>
      <w:tr w:rsidR="00731082" w:rsidRPr="000F6D12" w14:paraId="66FDA6D2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9A0AE78" w14:textId="2FF8D331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arson-Stuttard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Pearson-Stuttard&lt;/Author&gt;&lt;Year&gt;2017&lt;/Year&gt;&lt;RecNum&gt;97&lt;/RecNum&gt;&lt;DisplayText&gt;[29]&lt;/DisplayText&gt;&lt;record&gt;&lt;rec-number&gt;97&lt;/rec-number&gt;&lt;foreign-keys&gt;&lt;key app="EN" db-id="2w2svvvrt9epeeeext2vrdd1srtdpwfvw5av" timestamp="1582583467"&gt;97&lt;/key&gt;&lt;/foreign-keys&gt;&lt;ref-type name="Journal Article"&gt;17&lt;/ref-type&gt;&lt;contributors&gt;&lt;authors&gt;&lt;author&gt;Pearson-Stuttard, J.&lt;/author&gt;&lt;author&gt;Bandosz, P.&lt;/author&gt;&lt;author&gt;Rehm, C. D.&lt;/author&gt;&lt;author&gt;Penalvo, J.&lt;/author&gt;&lt;author&gt;Whitsel, L.&lt;/author&gt;&lt;author&gt;Gaziano, T.&lt;/author&gt;&lt;author&gt;Conrad, Z.&lt;/author&gt;&lt;author&gt;Wilde, P.&lt;/author&gt;&lt;author&gt;Micha, R.&lt;/author&gt;&lt;author&gt;Lloyd-Williams, F.&lt;/author&gt;&lt;author&gt;Capewell, S.&lt;/author&gt;&lt;author&gt;Mozaffarian, D.&lt;/author&gt;&lt;author&gt;O&amp;apos;Flaherty, M.&lt;/author&gt;&lt;/authors&gt;&lt;/contributors&gt;&lt;titles&gt;&lt;title&gt;Reducing us cardiovascular disease disparities through dietary policy&lt;/title&gt;&lt;secondary-title&gt;Circulation&lt;/secondary-title&gt;&lt;/titles&gt;&lt;periodical&gt;&lt;full-title&gt;Circulation&lt;/full-title&gt;&lt;/periodical&gt;&lt;volume&gt;135&lt;/volume&gt;&lt;dates&gt;&lt;year&gt;2017&lt;/year&gt;&lt;/dates&gt;&lt;urls&gt;&lt;related-urls&gt;&lt;url&gt;http://www.embase.com/search/results?subaction=viewrecord&amp;amp;from=export&amp;amp;id=L61842914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9" w:tooltip="Pearson-Stuttard, 2017 #9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451F481" w14:textId="29F0207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71DDA92" w14:textId="2513E48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0F56E77D" w14:textId="70581CE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13FB4EB9" w14:textId="1900C0A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B07DE68" w14:textId="38A5D167" w:rsidR="00731082" w:rsidRPr="00731082" w:rsidRDefault="00925E4A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Health</w:t>
            </w:r>
            <w:r w:rsidR="00731082" w:rsidRPr="00731082">
              <w:rPr>
                <w:rFonts w:ascii="Calibri" w:hAnsi="Calibri" w:cs="Calibri"/>
                <w:color w:val="000000" w:themeColor="text1"/>
              </w:rPr>
              <w:t xml:space="preserve"> conditions</w:t>
            </w:r>
          </w:p>
        </w:tc>
      </w:tr>
      <w:tr w:rsidR="00731082" w:rsidRPr="000F6D12" w14:paraId="39BCE5E3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BF5AC0B" w14:textId="3A3DAB6D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nalv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Penalvo&lt;/Author&gt;&lt;RecNum&gt;96&lt;/RecNum&gt;&lt;DisplayText&gt;[30]&lt;/DisplayText&gt;&lt;record&gt;&lt;rec-number&gt;96&lt;/rec-number&gt;&lt;foreign-keys&gt;&lt;key app="EN" db-id="2w2svvvrt9epeeeext2vrdd1srtdpwfvw5av" timestamp="1582583467"&gt;96&lt;/key&gt;&lt;/foreign-keys&gt;&lt;ref-type name="Journal Article"&gt;17&lt;/ref-type&gt;&lt;contributors&gt;&lt;authors&gt;&lt;author&gt;Penalvo, J. L.&lt;/author&gt;&lt;author&gt;Cudhea, F.&lt;/author&gt;&lt;author&gt;Micha, R.&lt;/author&gt;&lt;author&gt;Rehm, C. D.&lt;/author&gt;&lt;author&gt;Afshin, A.&lt;/author&gt;&lt;author&gt;Whitsel, L.&lt;/author&gt;&lt;author&gt;Wilde, P.&lt;/author&gt;&lt;author&gt;Gaziano, T.&lt;/author&gt;&lt;author&gt;Pearson-Stuttard, J.&lt;/author&gt;&lt;author&gt;O&amp;apos;Flaherty, M.&lt;/author&gt;&lt;author&gt;Capewell, S.&lt;/author&gt;&lt;author&gt;Mozaffarian, D.&lt;/author&gt;&lt;/authors&gt;&lt;/contributors&gt;&lt;titles&gt;&lt;title&gt;The potential impact of food taxes and subsidies on cardiovascular disease and diabetes burden and disparities in the United States&lt;/title&gt;&lt;secondary-title&gt;BMC Medicine&lt;/secondary-title&gt;&lt;/titles&gt;&lt;periodical&gt;&lt;full-title&gt;BMC Medicine&lt;/full-title&gt;&lt;/periodical&gt;&lt;pages&gt;208&lt;/pages&gt;&lt;volume&gt;15&lt;/volume&gt;&lt;number&gt;1&lt;/number&gt;&lt;dates&gt;&lt;year&gt;2017&lt;/year&gt;&lt;/dates&gt;&lt;accession-num&gt;29178869&lt;/accession-num&gt;&lt;urls&gt;&lt;related-urls&gt;&lt;url&gt;http://ovidsp.ovid.com/ovidweb.cgi?T=JS&amp;amp;CSC=Y&amp;amp;NEWS=N&amp;amp;PAGE=fulltext&amp;amp;D=medc&amp;amp;AN=29178869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0" w:tooltip="Penalvo, 2017 #9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AD5EF1A" w14:textId="7CC08B3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C426866" w14:textId="73F499D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2AABF47C" w14:textId="6C6BD06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21CF1450" w14:textId="3F9B0B3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04AFDAF" w14:textId="578981C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Consumption of fruits, vegetables, SSB, by age and sex.</w:t>
            </w:r>
          </w:p>
        </w:tc>
      </w:tr>
      <w:tr w:rsidR="00731082" w:rsidRPr="000F6D12" w14:paraId="12F8AD1D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ECC0B1C" w14:textId="5BD27269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Rezend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Rezende&lt;/Author&gt;&lt;RecNum&gt;121&lt;/RecNum&gt;&lt;DisplayText&gt;[31]&lt;/DisplayText&gt;&lt;record&gt;&lt;rec-number&gt;121&lt;/rec-number&gt;&lt;foreign-keys&gt;&lt;key app="EN" db-id="2w2svvvrt9epeeeext2vrdd1srtdpwfvw5av" timestamp="1582583467"&gt;121&lt;/key&gt;&lt;/foreign-keys&gt;&lt;ref-type name="Journal Article"&gt;17&lt;/ref-type&gt;&lt;contributors&gt;&lt;authors&gt;&lt;author&gt;Rezende, L. F.&lt;/author&gt;&lt;author&gt;Azeredo, C. M.&lt;/author&gt;&lt;author&gt;Canella, D. S.&lt;/author&gt;&lt;author&gt;Luiz Odo, C.&lt;/author&gt;&lt;author&gt;Levy, R. B.&lt;/author&gt;&lt;author&gt;Eluf-Neto, J.&lt;/author&gt;&lt;/authors&gt;&lt;/contributors&gt;&lt;titles&gt;&lt;title&gt;Coronary heart disease mortality, cardiovascular disease mortality and all-cause mortality attributable to dietary intake over 20years in Brazil&lt;/title&gt;&lt;secondary-title&gt;International Journal of Cardiology&lt;/secondary-title&gt;&lt;/titles&gt;&lt;periodical&gt;&lt;full-title&gt;International Journal of Cardiology&lt;/full-title&gt;&lt;/periodical&gt;&lt;pages&gt;64-8&lt;/pages&gt;&lt;volume&gt;217&lt;/volume&gt;&lt;dates&gt;&lt;year&gt;2016&lt;/year&gt;&lt;/dates&gt;&lt;accession-num&gt;27179210&lt;/accession-num&gt;&lt;urls&gt;&lt;related-urls&gt;&lt;url&gt;http://ovidsp.ovid.com/ovidweb.cgi?T=JS&amp;amp;CSC=Y&amp;amp;NEWS=N&amp;amp;PAGE=fulltext&amp;amp;D=med8&amp;amp;AN=27179210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1" w:tooltip="Rezende, 2016 #12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4D2FC41" w14:textId="403605D1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D23FD3C" w14:textId="11172CD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68B6ECC4" w14:textId="03E0E451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CA612B7" w14:textId="5313EF4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1A28C575" w14:textId="1BA6ADC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6FB92894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915EFCC" w14:textId="597C2BD0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cks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acks&lt;/Author&gt;&lt;Year&gt;2011&lt;/Year&gt;&lt;RecNum&gt;115&lt;/RecNum&gt;&lt;DisplayText&gt;[32]&lt;/DisplayText&gt;&lt;record&gt;&lt;rec-number&gt;115&lt;/rec-number&gt;&lt;foreign-keys&gt;&lt;key app="EN" db-id="2w2svvvrt9epeeeext2vrdd1srtdpwfvw5av" timestamp="1582583467"&gt;115&lt;/key&gt;&lt;/foreign-keys&gt;&lt;ref-type name="Journal Article"&gt;17&lt;/ref-type&gt;&lt;contributors&gt;&lt;authors&gt;&lt;author&gt;Sacks, G.&lt;/author&gt;&lt;author&gt;Veerman, J. L.&lt;/author&gt;&lt;author&gt;Moodie, M.&lt;/author&gt;&lt;author&gt;Swinburn, B.&lt;/author&gt;&lt;/authors&gt;&lt;/contributors&gt;&lt;titles&gt;&lt;title&gt;Traffic-light nutrition labelling and junk-food tax: A modelled comparison of cost-effectiveness for obesity prevention&lt;/title&gt;&lt;secondary-title&gt;International Journal of Obesity&lt;/secondary-title&gt;&lt;/titles&gt;&lt;periodical&gt;&lt;full-title&gt;International Journal of Obesity&lt;/full-title&gt;&lt;/periodical&gt;&lt;pages&gt;1001-1009&lt;/pages&gt;&lt;volume&gt;35&lt;/volume&gt;&lt;number&gt;7&lt;/number&gt;&lt;dates&gt;&lt;year&gt;2011&lt;/year&gt;&lt;/dates&gt;&lt;urls&gt;&lt;related-urls&gt;&lt;url&gt;http://www.embase.com/search/results?subaction=viewrecord&amp;amp;from=export&amp;amp;id=L51153966 http://dx.doi.org/10.1038/ijo.2010.228&lt;/url&gt;&lt;/related-urls&gt;&lt;/urls&gt;&lt;electronic-resource-num&gt;10.1038/ijo.2010.22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2" w:tooltip="Sacks, 2011 #11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99D6324" w14:textId="0E95852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5F1237B" w14:textId="6BB4A3F8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3EEB29DC" w14:textId="7623501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5EB1A048" w14:textId="6F9BDD5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5F5ECF4F" w14:textId="60599366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3E94AA3F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D569633" w14:textId="6A878E4A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nchez-R.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Sanchez-Romero&lt;/Author&gt;&lt;RecNum&gt;92&lt;/RecNum&gt;&lt;DisplayText&gt;[33]&lt;/DisplayText&gt;&lt;record&gt;&lt;rec-number&gt;92&lt;/rec-number&gt;&lt;foreign-keys&gt;&lt;key app="EN" db-id="2w2svvvrt9epeeeext2vrdd1srtdpwfvw5av" timestamp="1582583467"&gt;92&lt;/key&gt;&lt;/foreign-keys&gt;&lt;ref-type name="Journal Article"&gt;17&lt;/ref-type&gt;&lt;contributors&gt;&lt;authors&gt;&lt;author&gt;Sanchez-Romero, L. M.&lt;/author&gt;&lt;author&gt;Penko, J.&lt;/author&gt;&lt;author&gt;Coxson, P. G.&lt;/author&gt;&lt;author&gt;Fernandez, A.&lt;/author&gt;&lt;author&gt;Mason, A.&lt;/author&gt;&lt;author&gt;Moran, A. E.&lt;/author&gt;&lt;author&gt;Avila-Burgos, L.&lt;/author&gt;&lt;author&gt;Odden, M.&lt;/author&gt;&lt;author&gt;Barquera, S.&lt;/author&gt;&lt;author&gt;Bibbins-Domingo, K.&lt;/author&gt;&lt;/authors&gt;&lt;/contributors&gt;&lt;titles&gt;&lt;title&gt;Projected Impact of Mexico&amp;apos;s Sugar-Sweetened Beverage Tax Policy on Diabetes and Cardiovascular Disease: A Modeling Study&lt;/title&gt;&lt;secondary-title&gt;PLoS Medicine / Public Library of Science&lt;/secondary-title&gt;&lt;/titles&gt;&lt;periodical&gt;&lt;full-title&gt;PLoS Medicine / Public Library of Science&lt;/full-title&gt;&lt;/periodical&gt;&lt;pages&gt;e1002158&lt;/pages&gt;&lt;volume&gt;13&lt;/volume&gt;&lt;number&gt;11&lt;/number&gt;&lt;dates&gt;&lt;year&gt;2016&lt;/year&gt;&lt;/dates&gt;&lt;accession-num&gt;27802278&lt;/accession-num&gt;&lt;urls&gt;&lt;related-urls&gt;&lt;url&gt;http://ovidsp.ovid.com/ovidweb.cgi?T=JS&amp;amp;CSC=Y&amp;amp;NEWS=N&amp;amp;PAGE=fulltext&amp;amp;D=medc&amp;amp;AN=27802278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3" w:tooltip="Sanchez-Romero, 2016 #9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DCCF3AC" w14:textId="1AC9D44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AAD02D2" w14:textId="0EF2D5FB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0A521D84" w14:textId="634011A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0B4301A9" w14:textId="264FAC8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4A3666B" w14:textId="7F04532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423A944B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8540DD9" w14:textId="50207CC6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chwendick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chwendicke&lt;/Author&gt;&lt;Year&gt;2016&lt;/Year&gt;&lt;RecNum&gt;91&lt;/RecNum&gt;&lt;DisplayText&gt;[34]&lt;/DisplayText&gt;&lt;record&gt;&lt;rec-number&gt;91&lt;/rec-number&gt;&lt;foreign-keys&gt;&lt;key app="EN" db-id="2w2svvvrt9epeeeext2vrdd1srtdpwfvw5av" timestamp="1582583467"&gt;91&lt;/key&gt;&lt;/foreign-keys&gt;&lt;ref-type name="Journal Article"&gt;17&lt;/ref-type&gt;&lt;contributors&gt;&lt;authors&gt;&lt;author&gt;Schwendicke, F.&lt;/author&gt;&lt;author&gt;Thomson, W. M.&lt;/author&gt;&lt;author&gt;Broadbent, J. M.&lt;/author&gt;&lt;author&gt;Stolpe, M.&lt;/author&gt;&lt;/authors&gt;&lt;/contributors&gt;&lt;titles&gt;&lt;title&gt;Effects of Taxing Sugar-Sweetened Beverages on Caries and Treatment Costs&lt;/title&gt;&lt;secondary-title&gt;Journal of Dental Research&lt;/secondary-title&gt;&lt;/titles&gt;&lt;periodical&gt;&lt;full-title&gt;Journal of Dental Research&lt;/full-title&gt;&lt;/periodical&gt;&lt;pages&gt;1327-1332&lt;/pages&gt;&lt;volume&gt;95&lt;/volume&gt;&lt;number&gt;12&lt;/number&gt;&lt;dates&gt;&lt;year&gt;2016&lt;/year&gt;&lt;/dates&gt;&lt;accession-num&gt;118946121. Language: English. Entry Date: 20170601. Revision Date: 20170601. Publication Type: journal article. Journal Subset: Biomedical&lt;/accession-num&gt;&lt;urls&gt;&lt;related-urls&gt;&lt;url&gt;http://libproxy.tulane.edu:2048/login?url=http://search.ebscohost.com/login.aspx?direct=true&amp;amp;db=rzh&amp;amp;AN=118946121&amp;amp;login.asp&amp;amp;site=ehost-live&amp;amp;scope=site&lt;/url&gt;&lt;/related-urls&gt;&lt;/urls&gt;&lt;electronic-resource-num&gt;10.1177/002203451666027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4" w:tooltip="Schwendicke, 2016 #9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BA42B4D" w14:textId="3A13EE0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41E1145" w14:textId="71F2D19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70897E46" w14:textId="14C72FBB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65BE2715" w14:textId="75F5ACF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4AEE40F2" w14:textId="465E1ED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/consumption</w:t>
            </w:r>
          </w:p>
        </w:tc>
      </w:tr>
      <w:tr w:rsidR="00731082" w:rsidRPr="000F6D12" w14:paraId="1A0EEBE7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C57CCC6" w14:textId="5B7CD77C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ingh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ingh&lt;/Author&gt;&lt;Year&gt;2015&lt;/Year&gt;&lt;RecNum&gt;114&lt;/RecNum&gt;&lt;DisplayText&gt;[35]&lt;/DisplayText&gt;&lt;record&gt;&lt;rec-number&gt;114&lt;/rec-number&gt;&lt;foreign-keys&gt;&lt;key app="EN" db-id="2w2svvvrt9epeeeext2vrdd1srtdpwfvw5av" timestamp="1582583467"&gt;114&lt;/key&gt;&lt;/foreign-keys&gt;&lt;ref-type name="Journal Article"&gt;17&lt;/ref-type&gt;&lt;contributors&gt;&lt;authors&gt;&lt;author&gt;Singh, Gitanjali M.&lt;/author&gt;&lt;author&gt;Micha, Renata&lt;/author&gt;&lt;author&gt;Khatibzadeh, Shahab&lt;/author&gt;&lt;author&gt;Lim, Stephen&lt;/author&gt;&lt;author&gt;Ezzati, Majid&lt;/author&gt;&lt;author&gt;Mozaffarian, Dariush&lt;/author&gt;&lt;/authors&gt;&lt;/contributors&gt;&lt;titles&gt;&lt;title&gt;Estimated Global, Regional, and National Disease Burdens Related to Sugar-Sweetened Beverage Consumption in 2010&lt;/title&gt;&lt;secondary-title&gt;Circulation&lt;/secondary-title&gt;&lt;/titles&gt;&lt;periodical&gt;&lt;full-title&gt;Circulation&lt;/full-title&gt;&lt;/periodical&gt;&lt;pages&gt;639-666&lt;/pages&gt;&lt;volume&gt;132&lt;/volume&gt;&lt;number&gt;8&lt;/number&gt;&lt;dates&gt;&lt;year&gt;2015&lt;/year&gt;&lt;/dates&gt;&lt;accession-num&gt;109632200. Corporate Author: Global Burden of Diseases Nutrition and Chronic Diseases Expert Group (NutriCoDE)*. Language: English. Entry Date: 20150923. Revision Date: 20180502. Publication Type: journal article&lt;/accession-num&gt;&lt;urls&gt;&lt;related-urls&gt;&lt;url&gt;http://libproxy.tulane.edu:2048/login?url=http://search.ebscohost.com/login.aspx?direct=true&amp;amp;db=rzh&amp;amp;AN=109632200&amp;amp;login.asp&amp;amp;site=ehost-live&amp;amp;scope=site&lt;/url&gt;&lt;/related-urls&gt;&lt;/urls&gt;&lt;electronic-resource-num&gt;10.1161/CIRCULATIONAHA.114.01063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5" w:tooltip="Singh, 2015 #11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F57A55E" w14:textId="7251763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06FCE08" w14:textId="08DF4B2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6C3FDC4D" w14:textId="78CD46C1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68F3562E" w14:textId="53EA938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5A3E053E" w14:textId="0BBA2FC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731082" w:rsidRPr="000F6D12" w14:paraId="38C60C62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97CA9E0" w14:textId="43A31FAA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cino-Ortiz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cino-Ortiz&lt;/Author&gt;&lt;Year&gt;2018&lt;/Year&gt;&lt;RecNum&gt;82&lt;/RecNum&gt;&lt;DisplayText&gt;[36]&lt;/DisplayText&gt;&lt;record&gt;&lt;rec-number&gt;82&lt;/rec-number&gt;&lt;foreign-keys&gt;&lt;key app="EN" db-id="2w2svvvrt9epeeeext2vrdd1srtdpwfvw5av" timestamp="1582583467"&gt;82&lt;/key&gt;&lt;/foreign-keys&gt;&lt;ref-type name="Journal Article"&gt;17&lt;/ref-type&gt;&lt;contributors&gt;&lt;authors&gt;&lt;author&gt;Vecino-Ortiz, Andres I.&lt;/author&gt;&lt;author&gt;Arroyo-Ariza, Daniel&lt;/author&gt;&lt;/authors&gt;&lt;/contributors&gt;&lt;titles&gt;&lt;title&gt;A tax on sugar sweetened beverages in Colombia: Estimating the impact on overweight and obesity prevalence across socio economic levels&lt;/title&gt;&lt;secondary-title&gt;Social Science &amp;amp; Medicine&lt;/secondary-title&gt;&lt;/titles&gt;&lt;periodical&gt;&lt;full-title&gt;Social Science &amp;amp; Medicine&lt;/full-title&gt;&lt;/periodical&gt;&lt;pages&gt;111-116&lt;/pages&gt;&lt;volume&gt;209&lt;/volume&gt;&lt;dates&gt;&lt;year&gt;2018&lt;/year&gt;&lt;/dates&gt;&lt;accession-num&gt;130046934. Language: English. Entry Date: 20180612. Revision Date: 20180612. Publication Type: Article. Journal Subset: Allied Health&lt;/accession-num&gt;&lt;urls&gt;&lt;related-urls&gt;&lt;url&gt;http://libproxy.tulane.edu:2048/login?url=http://search.ebscohost.com/login.aspx?direct=true&amp;amp;db=rzh&amp;amp;AN=130046934&amp;amp;login.asp&amp;amp;site=ehost-live&amp;amp;scope=site&lt;/url&gt;&lt;/related-urls&gt;&lt;/urls&gt;&lt;electronic-resource-num&gt;10.1016/j.socscimed.2018.05.04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6" w:tooltip="Vecino-Ortiz, 2018 #8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E8DCF9D" w14:textId="7655EF5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162A0B0" w14:textId="7CC0500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2FBB53EF" w14:textId="2B559E4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408FC30D" w14:textId="778B87D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663AB1A5" w14:textId="336DB88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DALYs del GBD, RR for consumption de SSB, diabetes, BMI and other conditions</w:t>
            </w:r>
          </w:p>
        </w:tc>
      </w:tr>
      <w:tr w:rsidR="00731082" w:rsidRPr="000F6D12" w14:paraId="047D84DF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0D5D39C" w14:textId="2194A61D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erman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erman&lt;/Author&gt;&lt;Year&gt;2016&lt;/Year&gt;&lt;RecNum&gt;90&lt;/RecNum&gt;&lt;DisplayText&gt;[37]&lt;/DisplayText&gt;&lt;record&gt;&lt;rec-number&gt;90&lt;/rec-number&gt;&lt;foreign-keys&gt;&lt;key app="EN" db-id="2w2svvvrt9epeeeext2vrdd1srtdpwfvw5av" timestamp="1582583467"&gt;90&lt;/key&gt;&lt;/foreign-keys&gt;&lt;ref-type name="Journal Article"&gt;17&lt;/ref-type&gt;&lt;contributors&gt;&lt;authors&gt;&lt;author&gt;Veerman, J. L.&lt;/author&gt;&lt;author&gt;Sacks, G.&lt;/author&gt;&lt;author&gt;Antonopoulos, N.&lt;/author&gt;&lt;author&gt;Martin, J.&lt;/author&gt;&lt;/authors&gt;&lt;/contributors&gt;&lt;titles&gt;&lt;title&gt;The impact of a tax on sugar-sweetened beverages on health and health care costs: A modelling study&lt;/title&gt;&lt;secondary-title&gt;PLoS ONE&lt;/secondary-title&gt;&lt;/titles&gt;&lt;periodical&gt;&lt;full-title&gt;PLoS ONE&lt;/full-title&gt;&lt;/periodical&gt;&lt;volume&gt;11&lt;/volume&gt;&lt;number&gt;4&lt;/number&gt;&lt;dates&gt;&lt;year&gt;2016&lt;/year&gt;&lt;/dates&gt;&lt;urls&gt;&lt;related-urls&gt;&lt;url&gt;http://www.embase.com/search/results?subaction=viewrecord&amp;amp;from=export&amp;amp;id=L609839821 http://dx.doi.org/10.1371/journal.pone.0151460&lt;/url&gt;&lt;/related-urls&gt;&lt;/urls&gt;&lt;electronic-resource-num&gt;10.1371/journal.pone.01514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7" w:tooltip="Veerman, 2016 #9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623D081" w14:textId="09874782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702AD9E" w14:textId="12DAC2B5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6CCB6E8C" w14:textId="7253DA24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535CDD21" w14:textId="7C61845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2C9C26F6" w14:textId="017244F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Socio-economic level surveys and SSBs baseline consumption data</w:t>
            </w:r>
          </w:p>
        </w:tc>
      </w:tr>
      <w:tr w:rsidR="00731082" w:rsidRPr="000F6D12" w14:paraId="73929828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E5F14E2" w14:textId="4F74B04B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ang 2012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ang&lt;/Author&gt;&lt;Year&gt;2012&lt;/Year&gt;&lt;RecNum&gt;120&lt;/RecNum&gt;&lt;DisplayText&gt;[38]&lt;/DisplayText&gt;&lt;record&gt;&lt;rec-number&gt;120&lt;/rec-number&gt;&lt;foreign-keys&gt;&lt;key app="EN" db-id="2w2svvvrt9epeeeext2vrdd1srtdpwfvw5av" timestamp="1582583467"&gt;120&lt;/key&gt;&lt;/foreign-keys&gt;&lt;ref-type name="Journal Article"&gt;17&lt;/ref-type&gt;&lt;contributors&gt;&lt;authors&gt;&lt;author&gt;Wang, Y. Claire&lt;/author&gt;&lt;author&gt;Coxson, Pamela&lt;/author&gt;&lt;author&gt;Shen, Yu-Ming&lt;/author&gt;&lt;author&gt;Goldman, Lee&lt;/author&gt;&lt;author&gt;Bibbins-Domingo, Kirsten&lt;/author&gt;&lt;/authors&gt;&lt;/contributors&gt;&lt;titles&gt;&lt;title&gt;A Penny-Per-Ounce Tax On Sugar-Sweetened Beverages Would Cut Health And Cost Burdens Of Diabetes&lt;/title&gt;&lt;secondary-title&gt;Health Affairs&lt;/secondary-title&gt;&lt;/titles&gt;&lt;periodical&gt;&lt;full-title&gt;Health Affairs&lt;/full-title&gt;&lt;/periodical&gt;&lt;pages&gt;199-207&lt;/pages&gt;&lt;volume&gt;31&lt;/volume&gt;&lt;number&gt;1&lt;/number&gt;&lt;dates&gt;&lt;year&gt;2012&lt;/year&gt;&lt;/dates&gt;&lt;accession-num&gt;104510923. Language: English. Entry Date: 20120213. Revision Date: 20150711. Publication Type: Journal Article&lt;/accession-num&gt;&lt;urls&gt;&lt;related-urls&gt;&lt;url&gt;http://libproxy.tulane.edu:2048/login?url=http://search.ebscohost.com/login.aspx?direct=true&amp;amp;db=rzh&amp;amp;AN=104510923&amp;amp;login.asp&amp;amp;site=ehost-live&amp;amp;scope=site&lt;/url&gt;&lt;/related-urls&gt;&lt;/urls&gt;&lt;electronic-resource-num&gt;10.1377/hlthaff.2011.041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8" w:tooltip="Wang, 2012 #12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0B112F3" w14:textId="15A75F8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4309686" w14:textId="6811395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770B4687" w14:textId="4E25CE8E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069DA910" w14:textId="003ECA7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696B77FE" w14:textId="5264DE0A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Life Tables</w:t>
            </w:r>
          </w:p>
        </w:tc>
      </w:tr>
      <w:tr w:rsidR="00731082" w:rsidRPr="000F6D12" w14:paraId="27B120AD" w14:textId="7777777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9E43203" w14:textId="18F3B742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Wilso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ilson&lt;/Author&gt;&lt;Year&gt;2015&lt;/Year&gt;&lt;RecNum&gt;101&lt;/RecNum&gt;&lt;DisplayText&gt;[39]&lt;/DisplayText&gt;&lt;record&gt;&lt;rec-number&gt;101&lt;/rec-number&gt;&lt;foreign-keys&gt;&lt;key app="EN" db-id="2w2svvvrt9epeeeext2vrdd1srtdpwfvw5av" timestamp="1582583467"&gt;101&lt;/key&gt;&lt;/foreign-keys&gt;&lt;ref-type name="Journal Article"&gt;17&lt;/ref-type&gt;&lt;contributors&gt;&lt;authors&gt;&lt;author&gt;Wilson, K. J.&lt;/author&gt;&lt;author&gt;Brown, H. S.&lt;/author&gt;&lt;author&gt;Bastida, E.&lt;/author&gt;&lt;/authors&gt;&lt;/contributors&gt;&lt;titles&gt;&lt;title&gt;Cost-effectiveness of a community-based weight control intervention targeting a low-socioeconomic-status Mexican-origin population&lt;/title&gt;&lt;secondary-title&gt;Health promotion practice&lt;/secondary-title&gt;&lt;/titles&gt;&lt;periodical&gt;&lt;full-title&gt;Health promotion practice&lt;/full-title&gt;&lt;/periodical&gt;&lt;pages&gt;101-108&lt;/pages&gt;&lt;volume&gt;16&lt;/volume&gt;&lt;number&gt;1&lt;/number&gt;&lt;dates&gt;&lt;year&gt;2015&lt;/year&gt;&lt;/dates&gt;&lt;urls&gt;&lt;related-urls&gt;&lt;url&gt;http://www.embase.com/search/results?subaction=viewrecord&amp;amp;from=export&amp;amp;id=L613655581 http://dx.doi.org/10.1177/1524839914537274&lt;/url&gt;&lt;/related-urls&gt;&lt;/urls&gt;&lt;electronic-resource-num&gt;10.1177/152483991453727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9" w:tooltip="Wilson, 2015 #10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25F841E" w14:textId="5C4F84E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55C435F" w14:textId="5545236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7F91707F" w14:textId="5E92F04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0995A1F0" w14:textId="28E70B0D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4C7239F2" w14:textId="056E3AB7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Elasticity/consumption</w:t>
            </w:r>
          </w:p>
        </w:tc>
      </w:tr>
      <w:tr w:rsidR="00731082" w:rsidRPr="000F6D12" w14:paraId="7786B120" w14:textId="77777777" w:rsidTr="004A61D7">
        <w:trPr>
          <w:trHeight w:val="320"/>
        </w:trPr>
        <w:tc>
          <w:tcPr>
            <w:tcW w:w="2258" w:type="dxa"/>
            <w:shd w:val="clear" w:color="auto" w:fill="auto"/>
            <w:noWrap/>
          </w:tcPr>
          <w:p w14:paraId="513F4365" w14:textId="2E5EA618" w:rsidR="00731082" w:rsidRPr="000F6D12" w:rsidRDefault="00731082" w:rsidP="00731082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right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right&lt;/Author&gt;&lt;Year&gt;2015&lt;/Year&gt;&lt;RecNum&gt;100&lt;/RecNum&gt;&lt;DisplayText&gt;[40]&lt;/DisplayText&gt;&lt;record&gt;&lt;rec-number&gt;100&lt;/rec-number&gt;&lt;foreign-keys&gt;&lt;key app="EN" db-id="2w2svvvrt9epeeeext2vrdd1srtdpwfvw5av" timestamp="1582583467"&gt;100&lt;/key&gt;&lt;/foreign-keys&gt;&lt;ref-type name="Journal Article"&gt;17&lt;/ref-type&gt;&lt;contributors&gt;&lt;authors&gt;&lt;author&gt;Wright, Davene R.&lt;/author&gt;&lt;author&gt;Kenney, Erica L.&lt;/author&gt;&lt;author&gt;Giles, Catherine M.&lt;/author&gt;&lt;author&gt;Long, Michael W.&lt;/author&gt;&lt;author&gt;Ward, Zachary J.&lt;/author&gt;&lt;author&gt;Resch, Stephen C.&lt;/author&gt;&lt;author&gt;Moodie, Marj L.&lt;/author&gt;&lt;author&gt;Carter, Robert C.&lt;/author&gt;&lt;author&gt;Wang, Y. Claire&lt;/author&gt;&lt;author&gt;Sacks, Gary&lt;/author&gt;&lt;author&gt;Swinburn, Boyd A.&lt;/author&gt;&lt;author&gt;Gortmaker, Steven L.&lt;/author&gt;&lt;author&gt;Cradock, Angie L.&lt;/author&gt;&lt;/authors&gt;&lt;/contributors&gt;&lt;titles&gt;&lt;title&gt;Modeling the Cost Effectiveness of Child Care Policy Changes in the U.S&lt;/title&gt;&lt;secondary-title&gt;American Journal of Preventive Medicine&lt;/secondary-title&gt;&lt;/titles&gt;&lt;periodical&gt;&lt;full-title&gt;American Journal of Preventive Medicine&lt;/full-title&gt;&lt;/periodical&gt;&lt;pages&gt;135-147&lt;/pages&gt;&lt;volume&gt;49&lt;/volume&gt;&lt;number&gt;1&lt;/number&gt;&lt;dates&gt;&lt;year&gt;2015&lt;/year&gt;&lt;/dates&gt;&lt;accession-num&gt;109583900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900&amp;amp;login.asp&amp;amp;site=ehost-live&amp;amp;scope=site&lt;/url&gt;&lt;/related-urls&gt;&lt;/urls&gt;&lt;electronic-resource-num&gt;10.1016/j.amepre.2015.03.01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0" w:tooltip="Wright, 2015 #10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3095C87" w14:textId="57F0135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92F4A90" w14:textId="4D8D4109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54" w:type="dxa"/>
            <w:shd w:val="clear" w:color="auto" w:fill="auto"/>
            <w:noWrap/>
            <w:hideMark/>
          </w:tcPr>
          <w:p w14:paraId="464C2D89" w14:textId="3693D523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731" w:type="dxa"/>
            <w:shd w:val="clear" w:color="auto" w:fill="auto"/>
            <w:noWrap/>
            <w:hideMark/>
          </w:tcPr>
          <w:p w14:paraId="737BCC97" w14:textId="09F40A1F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6029" w:type="dxa"/>
            <w:shd w:val="clear" w:color="auto" w:fill="auto"/>
            <w:noWrap/>
            <w:hideMark/>
          </w:tcPr>
          <w:p w14:paraId="6F64A54E" w14:textId="78AE91DC" w:rsidR="00731082" w:rsidRPr="00731082" w:rsidRDefault="00731082" w:rsidP="00731082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731082">
              <w:rPr>
                <w:rFonts w:ascii="Calibri" w:hAnsi="Calibri" w:cs="Calibri"/>
                <w:color w:val="000000" w:themeColor="text1"/>
              </w:rPr>
              <w:t>Anatomic and biologic variables for the Archimedes model</w:t>
            </w:r>
          </w:p>
        </w:tc>
      </w:tr>
    </w:tbl>
    <w:p w14:paraId="05460846" w14:textId="77777777" w:rsidR="00731082" w:rsidRPr="003E416B" w:rsidRDefault="00731082" w:rsidP="00731082">
      <w:pPr>
        <w:spacing w:after="0" w:line="240" w:lineRule="auto"/>
        <w:ind w:left="-993" w:right="-648"/>
        <w:outlineLvl w:val="1"/>
        <w:rPr>
          <w:rFonts w:ascii="Arial" w:eastAsia="Times New Roman" w:hAnsi="Arial" w:cs="Arial"/>
          <w:bCs/>
          <w:sz w:val="18"/>
          <w:szCs w:val="18"/>
          <w:lang w:eastAsia="es-AR"/>
        </w:rPr>
      </w:pPr>
    </w:p>
    <w:p w14:paraId="77AA67AA" w14:textId="3B6154BB" w:rsidR="00EC5711" w:rsidRDefault="00EC5711">
      <w:r>
        <w:br w:type="page"/>
      </w:r>
    </w:p>
    <w:p w14:paraId="31D145FD" w14:textId="15811753" w:rsidR="00EC5711" w:rsidRPr="003005A1" w:rsidRDefault="00EC5711" w:rsidP="003005A1">
      <w:pPr>
        <w:pStyle w:val="Prrafodelista"/>
        <w:numPr>
          <w:ilvl w:val="0"/>
          <w:numId w:val="4"/>
        </w:numPr>
        <w:spacing w:after="0" w:line="240" w:lineRule="auto"/>
        <w:ind w:left="-284" w:right="-648" w:hanging="283"/>
        <w:outlineLvl w:val="1"/>
        <w:rPr>
          <w:rFonts w:ascii="Arial" w:eastAsia="Times New Roman" w:hAnsi="Arial" w:cs="Arial"/>
          <w:b/>
          <w:bCs/>
          <w:lang w:eastAsia="es-AR"/>
        </w:rPr>
      </w:pPr>
      <w:r w:rsidRPr="00731082">
        <w:rPr>
          <w:rFonts w:ascii="Arial" w:eastAsia="Times New Roman" w:hAnsi="Arial" w:cs="Arial"/>
          <w:b/>
          <w:bCs/>
          <w:lang w:eastAsia="es-AR"/>
        </w:rPr>
        <w:lastRenderedPageBreak/>
        <w:t xml:space="preserve">Model </w:t>
      </w:r>
      <w:r>
        <w:rPr>
          <w:rFonts w:ascii="Arial" w:eastAsia="Times New Roman" w:hAnsi="Arial" w:cs="Arial"/>
          <w:b/>
          <w:bCs/>
          <w:lang w:eastAsia="es-AR"/>
        </w:rPr>
        <w:t>results</w:t>
      </w:r>
      <w:r w:rsidRPr="00731082">
        <w:rPr>
          <w:rFonts w:ascii="Arial" w:eastAsia="Times New Roman" w:hAnsi="Arial" w:cs="Arial"/>
          <w:b/>
          <w:bCs/>
          <w:lang w:eastAsia="es-AR"/>
        </w:rPr>
        <w:t xml:space="preserve"> </w:t>
      </w:r>
      <w:r>
        <w:rPr>
          <w:rFonts w:ascii="Arial" w:eastAsia="Times New Roman" w:hAnsi="Arial" w:cs="Arial"/>
          <w:b/>
          <w:bCs/>
          <w:lang w:eastAsia="es-AR"/>
        </w:rPr>
        <w:t>1</w:t>
      </w:r>
      <w:r w:rsidR="00115BF0">
        <w:rPr>
          <w:rFonts w:ascii="Arial" w:eastAsia="Times New Roman" w:hAnsi="Arial" w:cs="Arial"/>
          <w:b/>
          <w:bCs/>
          <w:lang w:eastAsia="es-AR"/>
        </w:rPr>
        <w:t>,</w:t>
      </w:r>
      <w:r>
        <w:rPr>
          <w:rFonts w:ascii="Arial" w:eastAsia="Times New Roman" w:hAnsi="Arial" w:cs="Arial"/>
          <w:b/>
          <w:bCs/>
          <w:lang w:eastAsia="es-AR"/>
        </w:rPr>
        <w:t xml:space="preserve"> </w:t>
      </w:r>
      <w:r w:rsidRPr="00731082">
        <w:rPr>
          <w:rFonts w:ascii="Arial" w:eastAsia="Times New Roman" w:hAnsi="Arial" w:cs="Arial"/>
          <w:b/>
          <w:bCs/>
          <w:lang w:eastAsia="es-AR"/>
        </w:rPr>
        <w:t>by study</w:t>
      </w:r>
    </w:p>
    <w:tbl>
      <w:tblPr>
        <w:tblW w:w="13946" w:type="dxa"/>
        <w:tblInd w:w="-572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58"/>
        <w:gridCol w:w="1417"/>
        <w:gridCol w:w="1135"/>
        <w:gridCol w:w="1276"/>
        <w:gridCol w:w="1134"/>
        <w:gridCol w:w="992"/>
        <w:gridCol w:w="992"/>
        <w:gridCol w:w="992"/>
        <w:gridCol w:w="1134"/>
        <w:gridCol w:w="1134"/>
        <w:gridCol w:w="1482"/>
      </w:tblGrid>
      <w:tr w:rsidR="00C9505B" w:rsidRPr="000F6D12" w14:paraId="6ACC031A" w14:textId="3129A106" w:rsidTr="004A61D7">
        <w:trPr>
          <w:trHeight w:val="231"/>
          <w:tblHeader/>
        </w:trPr>
        <w:tc>
          <w:tcPr>
            <w:tcW w:w="225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4476CEFB" w14:textId="77777777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Study ID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1CEF4562" w14:textId="019404E8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Variation in consumption</w:t>
            </w:r>
          </w:p>
        </w:tc>
        <w:tc>
          <w:tcPr>
            <w:tcW w:w="113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30DA32C1" w14:textId="268CF773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Incidence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22457E0B" w14:textId="08FDAEFA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Prevalence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5F0143BC" w14:textId="072E74A5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Mortality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4E907809" w14:textId="1C3D822C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Life years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7D7AA671" w14:textId="77777777" w:rsidR="00C9505B" w:rsidRDefault="00C9505B" w:rsidP="004A61D7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DALYs/</w:t>
            </w:r>
          </w:p>
          <w:p w14:paraId="669E6D36" w14:textId="57FF700E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QALYs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5427E2E4" w14:textId="77777777" w:rsidR="00C9505B" w:rsidRDefault="00C9505B" w:rsidP="004A61D7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 xml:space="preserve">Direct </w:t>
            </w:r>
          </w:p>
          <w:p w14:paraId="66D0B085" w14:textId="655049B0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st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6F10BA7A" w14:textId="7D03E976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Indirect cost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6FCEC431" w14:textId="1A205067" w:rsidR="00C9505B" w:rsidRPr="000F6D12" w:rsidRDefault="00C9505B" w:rsidP="004A61D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Tax collection</w:t>
            </w:r>
          </w:p>
        </w:tc>
        <w:tc>
          <w:tcPr>
            <w:tcW w:w="14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251331DB" w14:textId="75902061" w:rsidR="00C9505B" w:rsidRDefault="00C9505B" w:rsidP="004A61D7">
            <w:pPr>
              <w:spacing w:after="0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st-effectiveness</w:t>
            </w:r>
          </w:p>
        </w:tc>
      </w:tr>
      <w:tr w:rsidR="00C9505B" w:rsidRPr="000F6D12" w14:paraId="794B9857" w14:textId="6C6C6DC1" w:rsidTr="004A61D7">
        <w:trPr>
          <w:trHeight w:val="300"/>
        </w:trPr>
        <w:tc>
          <w:tcPr>
            <w:tcW w:w="2258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2F9FDE14" w14:textId="39944FC8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Afshi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Afshin&lt;/Author&gt;&lt;Year&gt;2015&lt;/Year&gt;&lt;RecNum&gt;103&lt;/RecNum&gt;&lt;DisplayText&gt;[1]&lt;/DisplayText&gt;&lt;record&gt;&lt;rec-number&gt;103&lt;/rec-number&gt;&lt;foreign-keys&gt;&lt;key app="EN" db-id="2w2svvvrt9epeeeext2vrdd1srtdpwfvw5av" timestamp="1582583467"&gt;103&lt;/key&gt;&lt;/foreign-keys&gt;&lt;ref-type name="Journal Article"&gt;17&lt;/ref-type&gt;&lt;contributors&gt;&lt;authors&gt;&lt;author&gt;Afshin, A.&lt;/author&gt;&lt;author&gt;Micha, R.&lt;/author&gt;&lt;author&gt;Khatibzadeh, S.&lt;/author&gt;&lt;author&gt;Fahimi, S.&lt;/author&gt;&lt;author&gt;Shi, P.&lt;/author&gt;&lt;author&gt;Powles, J.&lt;/author&gt;&lt;author&gt;Singh, G.&lt;/author&gt;&lt;author&gt;Yakoob, M. Y.&lt;/author&gt;&lt;author&gt;Abdollahi, M.&lt;/author&gt;&lt;author&gt;Al-Hooti, S.&lt;/author&gt;&lt;author&gt;Farzadfar, F.&lt;/author&gt;&lt;author&gt;Houshiar-Rad, A.&lt;/author&gt;&lt;author&gt;Hwalla, N.&lt;/author&gt;&lt;author&gt;Koksal, E.&lt;/author&gt;&lt;author&gt;Musaiger, A.&lt;/author&gt;&lt;author&gt;Pekcan, G.&lt;/author&gt;&lt;author&gt;Sibai, A. M.&lt;/author&gt;&lt;author&gt;Zaghloul, S.&lt;/author&gt;&lt;author&gt;Danaei, G.&lt;/author&gt;&lt;author&gt;Ezzati, M.&lt;/author&gt;&lt;author&gt;Mozaffarian, D.&lt;/author&gt;&lt;/authors&gt;&lt;/contributors&gt;&lt;titles&gt;&lt;title&gt;The impact of dietary habits and metabolic risk factors on cardiovascular and diabetes mortality in countries of the Middle East and North Africa in 2010: A comparative risk assessment analysis&lt;/title&gt;&lt;secondary-title&gt;BMJ Open&lt;/secondary-title&gt;&lt;/titles&gt;&lt;periodical&gt;&lt;full-title&gt;BMJ Open&lt;/full-title&gt;&lt;/periodical&gt;&lt;volume&gt;5&lt;/volume&gt;&lt;number&gt;5&lt;/number&gt;&lt;dates&gt;&lt;year&gt;2015&lt;/year&gt;&lt;/dates&gt;&lt;urls&gt;&lt;related-urls&gt;&lt;url&gt;http://www.embase.com/search/results?subaction=viewrecord&amp;amp;from=export&amp;amp;id=L604465268 http://dx.doi.org/10.1136/bmjopen-2014-006385&lt;/url&gt;&lt;/related-urls&gt;&lt;/urls&gt;&lt;electronic-resource-num&gt;10.1136/bmjopen-2014-00638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" w:tooltip="Afshin, 2015 #10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231772D2" w14:textId="65916C6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  <w:tcBorders>
              <w:top w:val="single" w:sz="12" w:space="0" w:color="auto"/>
            </w:tcBorders>
          </w:tcPr>
          <w:p w14:paraId="68EEE251" w14:textId="16F83F8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559C95B0" w14:textId="4CA8DF0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73277200" w14:textId="0581CF7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4B4D6DE0" w14:textId="6001B91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tcBorders>
              <w:top w:val="single" w:sz="12" w:space="0" w:color="auto"/>
            </w:tcBorders>
          </w:tcPr>
          <w:p w14:paraId="2098AA9D" w14:textId="3D276B0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tcBorders>
              <w:top w:val="single" w:sz="12" w:space="0" w:color="auto"/>
            </w:tcBorders>
          </w:tcPr>
          <w:p w14:paraId="1BD61D8F" w14:textId="2C42793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0038A63C" w14:textId="0D30DBE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184DF084" w14:textId="26709A6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  <w:tcBorders>
              <w:top w:val="single" w:sz="12" w:space="0" w:color="auto"/>
            </w:tcBorders>
          </w:tcPr>
          <w:p w14:paraId="16BB8518" w14:textId="5A5808CE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50D7F694" w14:textId="32EDA67D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42048B3" w14:textId="451C6862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rrientos-G.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rrientos-Gutierrez&lt;/Author&gt;&lt;Year&gt;2017&lt;/Year&gt;&lt;RecNum&gt;89&lt;/RecNum&gt;&lt;DisplayText&gt;[2]&lt;/DisplayText&gt;&lt;record&gt;&lt;rec-number&gt;89&lt;/rec-number&gt;&lt;foreign-keys&gt;&lt;key app="EN" db-id="2w2svvvrt9epeeeext2vrdd1srtdpwfvw5av" timestamp="1582583467"&gt;89&lt;/key&gt;&lt;/foreign-keys&gt;&lt;ref-type name="Journal Article"&gt;17&lt;/ref-type&gt;&lt;contributors&gt;&lt;authors&gt;&lt;author&gt;Barrientos-Gutierrez, T.&lt;/author&gt;&lt;author&gt;Zepeda-Tello, R.&lt;/author&gt;&lt;author&gt;Rodrigues, E. R.&lt;/author&gt;&lt;author&gt;Colchero-Aragones, A.&lt;/author&gt;&lt;author&gt;Rojas-Martõnez, R.&lt;/author&gt;&lt;author&gt;Lazcano-Ponce, E.&lt;/author&gt;&lt;author&gt;Hernandez-Avila, M.&lt;/author&gt;&lt;author&gt;Rivera-Dommarco, J.&lt;/author&gt;&lt;author&gt;Meza, R.&lt;/author&gt;&lt;/authors&gt;&lt;/contributors&gt;&lt;titles&gt;&lt;title&gt;Expected population weight and diabetes impact of the 1-peso-per-litre tax to sugar sweetened beverages in Mexico&lt;/title&gt;&lt;secondary-title&gt;PLoS ONE&lt;/secondary-title&gt;&lt;/titles&gt;&lt;periodical&gt;&lt;full-title&gt;PLoS ONE&lt;/full-title&gt;&lt;/periodical&gt;&lt;volume&gt;12&lt;/volume&gt;&lt;number&gt;5&lt;/number&gt;&lt;dates&gt;&lt;year&gt;2017&lt;/year&gt;&lt;/dates&gt;&lt;urls&gt;&lt;related-urls&gt;&lt;url&gt;http://www.embase.com/search/results?subaction=viewrecord&amp;amp;from=export&amp;amp;id=L616276364 http://dx.doi.org/10.1371/journal.pone.0176336&lt;/url&gt;&lt;/related-urls&gt;&lt;/urls&gt;&lt;electronic-resource-num&gt;10.1371/journal.pone.017633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" w:tooltip="Barrientos-Gutierrez, 2017 #8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4591E80C" w14:textId="48E08D2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094484CF" w14:textId="6993F74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097FF937" w14:textId="6C82E83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0D887931" w14:textId="7512618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479E07D8" w14:textId="5D33C3F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7933ABD" w14:textId="25F1D1C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6415F39" w14:textId="490A244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74EF0152" w14:textId="251E6ED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10128B0C" w14:textId="1B90018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6218C8CC" w14:textId="7E56B4D4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Yes</w:t>
            </w:r>
          </w:p>
        </w:tc>
      </w:tr>
      <w:tr w:rsidR="00C9505B" w:rsidRPr="000F6D12" w14:paraId="00001F25" w14:textId="6BDC2D92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81B5978" w14:textId="152B8644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3&lt;/Year&gt;&lt;RecNum&gt;119&lt;/RecNum&gt;&lt;DisplayText&gt;[3]&lt;/DisplayText&gt;&lt;record&gt;&lt;rec-number&gt;119&lt;/rec-number&gt;&lt;foreign-keys&gt;&lt;key app="EN" db-id="2w2svvvrt9epeeeext2vrdd1srtdpwfvw5av" timestamp="1582583467"&gt;119&lt;/key&gt;&lt;/foreign-keys&gt;&lt;ref-type name="Journal Article"&gt;17&lt;/ref-type&gt;&lt;contributors&gt;&lt;authors&gt;&lt;author&gt;Basu, S.&lt;/author&gt;&lt;author&gt;Seligman, H.&lt;/author&gt;&lt;author&gt;Bhattacharya, J.&lt;/author&gt;&lt;/authors&gt;&lt;/contributors&gt;&lt;titles&gt;&lt;title&gt;Nutritional policy changes in the supplemental nutrition assistance program: a microsimulation and cost-effectiveness analysis&lt;/title&gt;&lt;secondary-title&gt;Medical Decision Making&lt;/secondary-title&gt;&lt;/titles&gt;&lt;periodical&gt;&lt;full-title&gt;Medical Decision Making&lt;/full-title&gt;&lt;/periodical&gt;&lt;pages&gt;937-48&lt;/pages&gt;&lt;volume&gt;33&lt;/volume&gt;&lt;number&gt;7&lt;/number&gt;&lt;dates&gt;&lt;year&gt;2013&lt;/year&gt;&lt;/dates&gt;&lt;accession-num&gt;23811757&lt;/accession-num&gt;&lt;urls&gt;&lt;related-urls&gt;&lt;url&gt;http://ovidsp.ovid.com/ovidweb.cgi?T=JS&amp;amp;CSC=Y&amp;amp;NEWS=N&amp;amp;PAGE=fulltext&amp;amp;D=medc&amp;amp;AN=2381175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" w:tooltip="Basu, 2013 #11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1C4411EF" w14:textId="7E9791C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5" w:type="dxa"/>
          </w:tcPr>
          <w:p w14:paraId="4D2B5674" w14:textId="17C145A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7A70C048" w14:textId="6C9B06B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528D8EC7" w14:textId="125E7B6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1BAB559E" w14:textId="4DB0998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AB2A6D5" w14:textId="0AFF711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2B6E6B6" w14:textId="04A35CE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4DBDA9D6" w14:textId="0A2FA49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02948CB" w14:textId="60CA282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78CD36B7" w14:textId="5F641BBB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11CE46DB" w14:textId="73B91445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FB78AFC" w14:textId="56AB7A70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7&lt;/RecNum&gt;&lt;DisplayText&gt;[4]&lt;/DisplayText&gt;&lt;record&gt;&lt;rec-number&gt;107&lt;/rec-number&gt;&lt;foreign-keys&gt;&lt;key app="EN" db-id="2w2svvvrt9epeeeext2vrdd1srtdpwfvw5av" timestamp="1582583467"&gt;107&lt;/key&gt;&lt;/foreign-keys&gt;&lt;ref-type name="Journal Article"&gt;17&lt;/ref-type&gt;&lt;contributors&gt;&lt;authors&gt;&lt;author&gt;Basu, Sanjay&lt;/author&gt;&lt;author&gt;Vellakkal, Sukumar&lt;/author&gt;&lt;author&gt;Agrawal, Sutapa&lt;/author&gt;&lt;author&gt;Stuckler, David&lt;/author&gt;&lt;author&gt;Popkin, Barry&lt;/author&gt;&lt;author&gt;Ebrahim, Shah&lt;/author&gt;&lt;/authors&gt;&lt;/contributors&gt;&lt;titles&gt;&lt;title&gt;Averting obesity and type 2 diabetes in India through sugar-sweetened beverage taxation: an economic-epidemiologic modeling study&lt;/title&gt;&lt;secondary-title&gt;PLoS Medicine&lt;/secondary-title&gt;&lt;/titles&gt;&lt;periodical&gt;&lt;full-title&gt;PLoS Medicine&lt;/full-title&gt;&lt;/periodical&gt;&lt;pages&gt;e1001582-e1001582&lt;/pages&gt;&lt;volume&gt;11&lt;/volume&gt;&lt;number&gt;1&lt;/number&gt;&lt;dates&gt;&lt;year&gt;2014&lt;/year&gt;&lt;/dates&gt;&lt;accession-num&gt;104002862. Language: English. Entry Date: 20140919. Revision Date: 20180502. Publication Type: journal article&lt;/accession-num&gt;&lt;urls&gt;&lt;related-urls&gt;&lt;url&gt;http://libproxy.tulane.edu:2048/login?url=http://search.ebscohost.com/login.aspx?direct=true&amp;amp;db=rzh&amp;amp;AN=104002862&amp;amp;login.asp&amp;amp;site=ehost-live&amp;amp;scope=site&lt;/url&gt;&lt;/related-urls&gt;&lt;/urls&gt;&lt;electronic-resource-num&gt;10.1371/journal.pmed.100158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" w:tooltip="Basu, 2014 #10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5F5BB665" w14:textId="4673E85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328E172F" w14:textId="67A6237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5C7127F1" w14:textId="6BAB1A0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7C162DED" w14:textId="1E11F57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79ECD415" w14:textId="3203240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252CE3C" w14:textId="3D8B2C0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DBEAFCF" w14:textId="1F2463C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76B7424" w14:textId="5213B5D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405337AF" w14:textId="59339A9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1E4B9CC5" w14:textId="1E88B25F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0BAF89B9" w14:textId="55C9F53A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1810D09" w14:textId="2119733A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8&lt;/RecNum&gt;&lt;DisplayText&gt;[5]&lt;/DisplayText&gt;&lt;record&gt;&lt;rec-number&gt;108&lt;/rec-number&gt;&lt;foreign-keys&gt;&lt;key app="EN" db-id="2w2svvvrt9epeeeext2vrdd1srtdpwfvw5av" timestamp="1582583467"&gt;108&lt;/key&gt;&lt;/foreign-keys&gt;&lt;ref-type name="Journal Article"&gt;17&lt;/ref-type&gt;&lt;contributors&gt;&lt;authors&gt;&lt;author&gt;Basu, Sanjay&lt;/author&gt;&lt;author&gt;Lewis, Kristina&lt;/author&gt;&lt;/authors&gt;&lt;/contributors&gt;&lt;titles&gt;&lt;title&gt;Reducing Added Sugars in the Food Supply Through a Cap-and-Trade Approach&lt;/title&gt;&lt;secondary-title&gt;American Journal of Public Health&lt;/secondary-title&gt;&lt;/titles&gt;&lt;periodical&gt;&lt;full-title&gt;American Journal of Public Health&lt;/full-title&gt;&lt;/periodical&gt;&lt;pages&gt;2432-2438&lt;/pages&gt;&lt;volume&gt;104&lt;/volume&gt;&lt;number&gt;12&lt;/number&gt;&lt;dates&gt;&lt;year&gt;2014&lt;/year&gt;&lt;/dates&gt;&lt;accession-num&gt;103858828. Language: English. Entry Date: 20141121. Revision Date: 20150710. Publication Type: Journal Article&lt;/accession-num&gt;&lt;urls&gt;&lt;related-urls&gt;&lt;url&gt;http://libproxy.tulane.edu:2048/login?url=http://search.ebscohost.com/login.aspx?direct=true&amp;amp;db=rzh&amp;amp;AN=103858828&amp;amp;login.asp&amp;amp;site=ehost-live&amp;amp;scope=site&lt;/url&gt;&lt;/related-urls&gt;&lt;/urls&gt;&lt;electronic-resource-num&gt;10.2105/AJPH.2014.30217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5" w:tooltip="Basu, 2014 #10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3EDDE511" w14:textId="2BBEC0D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23B36960" w14:textId="4FF8C91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1A98C00" w14:textId="1647D1D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406CB923" w14:textId="5C4A3EC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26074517" w14:textId="27576D6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EF50B79" w14:textId="600CCDB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9C5FD31" w14:textId="663D331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1B8F31A5" w14:textId="54DD96A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5F704F8C" w14:textId="53E95F5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3FD18CBC" w14:textId="7D2FAD64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629C917E" w14:textId="6510D9E4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8434875" w14:textId="509C5E54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eeze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eeze&lt;/Author&gt;&lt;Year&gt;2017&lt;/Year&gt;&lt;RecNum&gt;88&lt;/RecNum&gt;&lt;DisplayText&gt;[6]&lt;/DisplayText&gt;&lt;record&gt;&lt;rec-number&gt;88&lt;/rec-number&gt;&lt;foreign-keys&gt;&lt;key app="EN" db-id="2w2svvvrt9epeeeext2vrdd1srtdpwfvw5av" timestamp="1582583467"&gt;88&lt;/key&gt;&lt;/foreign-keys&gt;&lt;ref-type name="Journal Article"&gt;17&lt;/ref-type&gt;&lt;contributors&gt;&lt;authors&gt;&lt;author&gt;Breeze, P. R.&lt;/author&gt;&lt;author&gt;Thomas, C.&lt;/author&gt;&lt;author&gt;Squires, H.&lt;/author&gt;&lt;author&gt;Brennan, A.&lt;/author&gt;&lt;author&gt;Greaves, C.&lt;/author&gt;&lt;author&gt;Diggle, P.&lt;/author&gt;&lt;author&gt;Brunner, E.&lt;/author&gt;&lt;author&gt;Tabak, A.&lt;/author&gt;&lt;author&gt;Preston, L.&lt;/author&gt;&lt;author&gt;Chilcott, J.&lt;/author&gt;&lt;/authors&gt;&lt;/contributors&gt;&lt;titles&gt;&lt;title&gt;Cost-effectiveness of population-based, community, workplace and individual policies for diabetes prevention in the UK&lt;/title&gt;&lt;secondary-title&gt;Diabetic Medicine&lt;/secondary-title&gt;&lt;/titles&gt;&lt;periodical&gt;&lt;full-title&gt;Diabetic Medicine&lt;/full-title&gt;&lt;/periodical&gt;&lt;pages&gt;1136-1144&lt;/pages&gt;&lt;volume&gt;34&lt;/volume&gt;&lt;number&gt;8&lt;/number&gt;&lt;dates&gt;&lt;year&gt;2017&lt;/year&gt;&lt;/dates&gt;&lt;accession-num&gt;124130318. Language: English. Entry Date: 20170718. Revision Date: 20170720. Publication Type: Article&lt;/accession-num&gt;&lt;urls&gt;&lt;related-urls&gt;&lt;url&gt;http://libproxy.tulane.edu:2048/login?url=http://search.ebscohost.com/login.aspx?direct=true&amp;amp;db=rzh&amp;amp;AN=124130318&amp;amp;login.asp&amp;amp;site=ehost-live&amp;amp;scope=site&lt;/url&gt;&lt;/related-urls&gt;&lt;/urls&gt;&lt;electronic-resource-num&gt;10.1111/dme.13349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6" w:tooltip="Breeze, 2017 #8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783FB0EE" w14:textId="3AFB117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5040D335" w14:textId="4CDA47B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3E73810A" w14:textId="6CFF165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702A29BB" w14:textId="110A05E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1C8FE79E" w14:textId="4890CB7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6790F0D" w14:textId="75DAE46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D4350F2" w14:textId="69784E0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A852AFC" w14:textId="4755647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31CEBB92" w14:textId="31FB01F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5283F89D" w14:textId="291BCF17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3E67626C" w14:textId="2BE57162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B8671C1" w14:textId="2FA41A8A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7&lt;/RecNum&gt;&lt;DisplayText&gt;[7]&lt;/DisplayText&gt;&lt;record&gt;&lt;rec-number&gt;117&lt;/rec-number&gt;&lt;foreign-keys&gt;&lt;key app="EN" db-id="2w2svvvrt9epeeeext2vrdd1srtdpwfvw5av" timestamp="1582583467"&gt;117&lt;/key&gt;&lt;/foreign-keys&gt;&lt;ref-type name="Journal Article"&gt;17&lt;/ref-type&gt;&lt;contributors&gt;&lt;authors&gt;&lt;author&gt;Briggs, A. D.&lt;/author&gt;&lt;author&gt;Mytton, O. T.&lt;/author&gt;&lt;author&gt;Kehlbacher, A.&lt;/author&gt;&lt;author&gt;Tiffin, R.&lt;/author&gt;&lt;author&gt;Rayner, M.&lt;/author&gt;&lt;author&gt;Scarborough, P.&lt;/author&gt;&lt;/authors&gt;&lt;/contributors&gt;&lt;titles&gt;&lt;title&gt;Overall and income specific effect on prevalence of overweight and obesity of 20% sugar sweetened drink tax in UK: econometric and comparative risk assessment modelling study&lt;/title&gt;&lt;secondary-title&gt;BMJ&lt;/secondary-title&gt;&lt;/titles&gt;&lt;periodical&gt;&lt;full-title&gt;BMJ&lt;/full-title&gt;&lt;/periodical&gt;&lt;pages&gt;f6189&lt;/pages&gt;&lt;volume&gt;347&lt;/volume&gt;&lt;dates&gt;&lt;year&gt;2013&lt;/year&gt;&lt;/dates&gt;&lt;accession-num&gt;24179043&lt;/accession-num&gt;&lt;urls&gt;&lt;related-urls&gt;&lt;url&gt;http://ovidsp.ovid.com/ovidweb.cgi?T=JS&amp;amp;CSC=Y&amp;amp;NEWS=N&amp;amp;PAGE=fulltext&amp;amp;D=med7&amp;amp;AN=24179043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7" w:tooltip="Briggs, 2013 #11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5FC6D0ED" w14:textId="058836E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533ED675" w14:textId="55B0112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94A0FCD" w14:textId="5E8E734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594D2767" w14:textId="19E89B5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7FED84E3" w14:textId="0B9D50A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E9150DE" w14:textId="2D2CA31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7D82F9D" w14:textId="247868B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BA76125" w14:textId="3A560E6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2F468A61" w14:textId="1273115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1C3B87FB" w14:textId="2AE45F47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1D089A72" w14:textId="32DC77AF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F379DE8" w14:textId="37C14111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8&lt;/RecNum&gt;&lt;DisplayText&gt;[8]&lt;/DisplayText&gt;&lt;record&gt;&lt;rec-number&gt;118&lt;/rec-number&gt;&lt;foreign-keys&gt;&lt;key app="EN" db-id="2w2svvvrt9epeeeext2vrdd1srtdpwfvw5av" timestamp="1582583467"&gt;118&lt;/key&gt;&lt;/foreign-keys&gt;&lt;ref-type name="Journal Article"&gt;17&lt;/ref-type&gt;&lt;contributors&gt;&lt;authors&gt;&lt;author&gt;Briggs, A. D.&lt;/author&gt;&lt;author&gt;Mytton, O. T.&lt;/author&gt;&lt;author&gt;Madden, D.&lt;/author&gt;&lt;author&gt;O&amp;apos;Shea, D.&lt;/author&gt;&lt;author&gt;Rayner, M.&lt;/author&gt;&lt;author&gt;Scarborough, P.&lt;/author&gt;&lt;/authors&gt;&lt;/contributors&gt;&lt;titles&gt;&lt;title&gt;The potential impact on obesity of a 10% tax on sugar-sweetened beverages in Ireland, an effect assessment modelling study&lt;/title&gt;&lt;secondary-title&gt;BMC public health&lt;/secondary-title&gt;&lt;/titles&gt;&lt;periodical&gt;&lt;full-title&gt;BMC Public Health&lt;/full-title&gt;&lt;/periodical&gt;&lt;pages&gt;860&lt;/pages&gt;&lt;volume&gt;13&lt;/volume&gt;&lt;dates&gt;&lt;year&gt;2013&lt;/year&gt;&lt;/dates&gt;&lt;urls&gt;&lt;related-urls&gt;&lt;url&gt;http://www.embase.com/search/results?subaction=viewrecord&amp;amp;from=export&amp;amp;id=L604576198 http://dx.doi.org/10.1186/1471-2458-13-860&lt;/url&gt;&lt;/related-urls&gt;&lt;/urls&gt;&lt;electronic-resource-num&gt;10.1186/1471-2458-13-8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8" w:tooltip="Briggs, 2013 #11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33B18A80" w14:textId="636CBF2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135" w:type="dxa"/>
          </w:tcPr>
          <w:p w14:paraId="661432D3" w14:textId="5DEDE36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3D1B1356" w14:textId="0A39D50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52C1A4FB" w14:textId="67ADB1D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69E309BF" w14:textId="0D8BCE6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2C132C49" w14:textId="477A550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7696B652" w14:textId="3B1DDBC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0EDD64C6" w14:textId="0385CF3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5E6FB281" w14:textId="3F6A597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4EE843B3" w14:textId="1627E9EE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733DB189" w14:textId="3F79FCAC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E19CF45" w14:textId="48255CED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7&lt;/Year&gt;&lt;RecNum&gt;87&lt;/RecNum&gt;&lt;DisplayText&gt;[9]&lt;/DisplayText&gt;&lt;record&gt;&lt;rec-number&gt;87&lt;/rec-number&gt;&lt;foreign-keys&gt;&lt;key app="EN" db-id="2w2svvvrt9epeeeext2vrdd1srtdpwfvw5av" timestamp="1582583467"&gt;87&lt;/key&gt;&lt;/foreign-keys&gt;&lt;ref-type name="Journal Article"&gt;17&lt;/ref-type&gt;&lt;contributors&gt;&lt;authors&gt;&lt;author&gt;Briggs, A. D. M.&lt;/author&gt;&lt;author&gt;Mytton, O. T.&lt;/author&gt;&lt;author&gt;Kehlbacher, A.&lt;/author&gt;&lt;author&gt;Tiffin, R.&lt;/author&gt;&lt;author&gt;Elhussein, A.&lt;/author&gt;&lt;author&gt;Rayner, M.&lt;/author&gt;&lt;author&gt;Jebb, S. A.&lt;/author&gt;&lt;author&gt;Blakely, T.&lt;/author&gt;&lt;author&gt;Scarborough, P.&lt;/author&gt;&lt;/authors&gt;&lt;/contributors&gt;&lt;titles&gt;&lt;title&gt;Health impact assessment of the UK soft drinks industry levy: a comparative risk assessment modelling study&lt;/title&gt;&lt;secondary-title&gt;The Lancet Public Health&lt;/secondary-title&gt;&lt;/titles&gt;&lt;periodical&gt;&lt;full-title&gt;The Lancet Public Health&lt;/full-title&gt;&lt;/periodical&gt;&lt;pages&gt;e15-e22&lt;/pages&gt;&lt;volume&gt;2&lt;/volume&gt;&lt;number&gt;1&lt;/number&gt;&lt;dates&gt;&lt;year&gt;2017&lt;/year&gt;&lt;/dates&gt;&lt;urls&gt;&lt;related-urls&gt;&lt;url&gt;http://www.embase.com/search/results?subaction=viewrecord&amp;amp;from=export&amp;amp;id=L616354149 http://dx.doi.org/10.1016/S2468-2667(16)30037-8&lt;/url&gt;&lt;/related-urls&gt;&lt;/urls&gt;&lt;electronic-resource-num&gt;10.1016/S2468-2667(16)30037-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9" w:tooltip="Briggs, 2017 #8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6F316B52" w14:textId="6DF76C8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717206B8" w14:textId="480B03E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55EF204C" w14:textId="69A2A49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</w:tcPr>
          <w:p w14:paraId="51B6F905" w14:textId="1F911A9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737C26DB" w14:textId="1CB69FC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A473AD8" w14:textId="251C454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9A93A47" w14:textId="4899655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3C2D660C" w14:textId="3FD0AFB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34B0B34D" w14:textId="43F0D5E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45DF39BC" w14:textId="14461FB6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0E80A9FE" w14:textId="1FB6C6AD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0D0D653" w14:textId="2E71742E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own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own&lt;/Author&gt;&lt;Year&gt;2018&lt;/Year&gt;&lt;RecNum&gt;104&lt;/RecNum&gt;&lt;DisplayText&gt;[10]&lt;/DisplayText&gt;&lt;record&gt;&lt;rec-number&gt;104&lt;/rec-number&gt;&lt;foreign-keys&gt;&lt;key app="EN" db-id="2w2svvvrt9epeeeext2vrdd1srtdpwfvw5av" timestamp="1582583467"&gt;104&lt;/key&gt;&lt;/foreign-keys&gt;&lt;ref-type name="Journal Article"&gt;17&lt;/ref-type&gt;&lt;contributors&gt;&lt;authors&gt;&lt;author&gt;Brown, Vicki&lt;/author&gt;&lt;author&gt;Ananthapavan, Jaithri&lt;/author&gt;&lt;author&gt;Veerman, Lennert&lt;/author&gt;&lt;author&gt;Sacks, Gary&lt;/author&gt;&lt;author&gt;Lal, Anita&lt;/author&gt;&lt;author&gt;Peeters, Anna&lt;/author&gt;&lt;author&gt;Backholer, Kathryn&lt;/author&gt;&lt;author&gt;Moodie, Marjory&lt;/author&gt;&lt;/authors&gt;&lt;/contributors&gt;&lt;titles&gt;&lt;title&gt;The Potential Cost-Effectiveness and Equity Impacts of Restricting Television Advertising of Unhealthy Food and Beverages to Australian Children&lt;/title&gt;&lt;secondary-title&gt;Nutrients&lt;/secondary-title&gt;&lt;/titles&gt;&lt;periodical&gt;&lt;full-title&gt;Nutrients&lt;/full-title&gt;&lt;/periodical&gt;&lt;pages&gt;N.PAG-N.PAG&lt;/pages&gt;&lt;volume&gt;10&lt;/volume&gt;&lt;number&gt;5&lt;/number&gt;&lt;dates&gt;&lt;year&gt;2018&lt;/year&gt;&lt;/dates&gt;&lt;accession-num&gt;129789227. Language: English. Entry Date: 20180602. Revision Date: 20180602. Publication Type: Article&lt;/accession-num&gt;&lt;urls&gt;&lt;related-urls&gt;&lt;url&gt;http://libproxy.tulane.edu:2048/login?url=http://search.ebscohost.com/login.aspx?direct=true&amp;amp;db=rzh&amp;amp;AN=129789227&amp;amp;login.asp&amp;amp;site=ehost-live&amp;amp;scope=site&lt;/url&gt;&lt;/related-urls&gt;&lt;/urls&gt;&lt;electronic-resource-num&gt;10.3390/nu1005062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0" w:tooltip="Brown, 2018 #10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06BAE3E1" w14:textId="094B703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362322AE" w14:textId="2E1BB6C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4AC4EB48" w14:textId="783FEC3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</w:tcPr>
          <w:p w14:paraId="7F82FA00" w14:textId="4756312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5EBDD1D3" w14:textId="50A98FE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F5BB93A" w14:textId="14022A6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CDDD63D" w14:textId="3221353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5570B8DA" w14:textId="3F04491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6070631A" w14:textId="2275C33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82" w:type="dxa"/>
          </w:tcPr>
          <w:p w14:paraId="41F0AB79" w14:textId="613B5132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6999B53A" w14:textId="48EF0584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9063961" w14:textId="3739315D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biac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biac&lt;/Author&gt;&lt;Year&gt;2017&lt;/Year&gt;&lt;RecNum&gt;86&lt;/RecNum&gt;&lt;DisplayText&gt;[11]&lt;/DisplayText&gt;&lt;record&gt;&lt;rec-number&gt;86&lt;/rec-number&gt;&lt;foreign-keys&gt;&lt;key app="EN" db-id="2w2svvvrt9epeeeext2vrdd1srtdpwfvw5av" timestamp="1582583467"&gt;86&lt;/key&gt;&lt;/foreign-keys&gt;&lt;ref-type name="Journal Article"&gt;17&lt;/ref-type&gt;&lt;contributors&gt;&lt;authors&gt;&lt;author&gt;Cobiac, L. J.&lt;/author&gt;&lt;author&gt;Tam, K.&lt;/author&gt;&lt;author&gt;Veerman, L.&lt;/author&gt;&lt;author&gt;Blakely, T.&lt;/author&gt;&lt;/authors&gt;&lt;/contributors&gt;&lt;titles&gt;&lt;title&gt;Taxes and Subsidies for Improving Diet and Population Health in Australia: A Cost-Effectiveness Modelling Study&lt;/title&gt;&lt;secondary-title&gt;PLoS Medicine&lt;/secondary-title&gt;&lt;/titles&gt;&lt;periodical&gt;&lt;full-title&gt;PLoS Medicine&lt;/full-title&gt;&lt;/periodical&gt;&lt;volume&gt;14&lt;/volume&gt;&lt;number&gt;2&lt;/number&gt;&lt;dates&gt;&lt;year&gt;2017&lt;/year&gt;&lt;/dates&gt;&lt;urls&gt;&lt;related-urls&gt;&lt;url&gt;http://www.embase.com/search/results?subaction=viewrecord&amp;amp;from=export&amp;amp;id=L614693425 http://dx.doi.org/10.1371/journal.pmed.1002232&lt;/url&gt;&lt;/related-urls&gt;&lt;/urls&gt;&lt;electronic-resource-num&gt;10.1371/journal.pmed.10022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1" w:tooltip="Cobiac, 2017 #8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7ED442B5" w14:textId="1ACEDB1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5" w:type="dxa"/>
          </w:tcPr>
          <w:p w14:paraId="0F4CECAF" w14:textId="0CB8C1F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30101F5A" w14:textId="26F6508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</w:tcPr>
          <w:p w14:paraId="758F9470" w14:textId="527B906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203E773D" w14:textId="695E841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DBBBF15" w14:textId="69FE890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69E7534" w14:textId="64DB922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28030703" w14:textId="5681EBD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1730BDA2" w14:textId="514211A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14B37A83" w14:textId="3BA6E154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42B47635" w14:textId="446FBA19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8CA653C" w14:textId="4C5CD86B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llins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llins&lt;/Author&gt;&lt;Year&gt;2015&lt;/Year&gt;&lt;RecNum&gt;102&lt;/RecNum&gt;&lt;DisplayText&gt;[12]&lt;/DisplayText&gt;&lt;record&gt;&lt;rec-number&gt;102&lt;/rec-number&gt;&lt;foreign-keys&gt;&lt;key app="EN" db-id="2w2svvvrt9epeeeext2vrdd1srtdpwfvw5av" timestamp="1582583467"&gt;102&lt;/key&gt;&lt;/foreign-keys&gt;&lt;ref-type name="Journal Article"&gt;17&lt;/ref-type&gt;&lt;contributors&gt;&lt;authors&gt;&lt;author&gt;Collins, B.&lt;/author&gt;&lt;author&gt;Capewell, S.&lt;/author&gt;&lt;author&gt;O&amp;apos;Flaherty, M.&lt;/author&gt;&lt;author&gt;Timpson, H.&lt;/author&gt;&lt;author&gt;Razzaq, A.&lt;/author&gt;&lt;author&gt;Cheater, S.&lt;/author&gt;&lt;author&gt;Ireland, R.&lt;/author&gt;&lt;author&gt;Bromley, H.&lt;/author&gt;&lt;/authors&gt;&lt;/contributors&gt;&lt;titles&gt;&lt;title&gt;Modelling the Health Impact of an English Sugary Drinks Duty at National and Local Levels&lt;/title&gt;&lt;secondary-title&gt;PLoS ONE [Electronic Resource]&lt;/secondary-title&gt;&lt;/titles&gt;&lt;periodical&gt;&lt;full-title&gt;PLoS ONE [Electronic Resource]&lt;/full-title&gt;&lt;/periodical&gt;&lt;pages&gt;e0130770&lt;/pages&gt;&lt;volume&gt;10&lt;/volume&gt;&lt;number&gt;6&lt;/number&gt;&lt;dates&gt;&lt;year&gt;2015&lt;/year&gt;&lt;/dates&gt;&lt;accession-num&gt;26121677&lt;/accession-num&gt;&lt;urls&gt;&lt;related-urls&gt;&lt;url&gt;http://ovidsp.ovid.com/ovidweb.cgi?T=JS&amp;amp;CSC=Y&amp;amp;NEWS=N&amp;amp;PAGE=fulltext&amp;amp;D=med8&amp;amp;AN=2612167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2" w:tooltip="Collins, 2015 #10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179A8F9B" w14:textId="6EAC902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1F7B3AFC" w14:textId="6D24245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1F83FADD" w14:textId="1E93836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253BA3B0" w14:textId="1C25309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7C0361A3" w14:textId="59C58B0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89F9D1F" w14:textId="0A72C57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E5B6C15" w14:textId="700F064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134" w:type="dxa"/>
          </w:tcPr>
          <w:p w14:paraId="644E0F7C" w14:textId="0B6FCE2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21B4E82F" w14:textId="5B4435E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0D432801" w14:textId="0C1F1827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Yes</w:t>
            </w:r>
          </w:p>
        </w:tc>
      </w:tr>
      <w:tr w:rsidR="00C9505B" w:rsidRPr="000F6D12" w14:paraId="382035D0" w14:textId="64625673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0279E88" w14:textId="3446E7C8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rin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rino&lt;/Author&gt;&lt;Year&gt;2017&lt;/Year&gt;&lt;RecNum&gt;85&lt;/RecNum&gt;&lt;DisplayText&gt;[13]&lt;/DisplayText&gt;&lt;record&gt;&lt;rec-number&gt;85&lt;/rec-number&gt;&lt;foreign-keys&gt;&lt;key app="EN" db-id="2w2svvvrt9epeeeext2vrdd1srtdpwfvw5av" timestamp="1582583467"&gt;85&lt;/key&gt;&lt;/foreign-keys&gt;&lt;ref-type name="Journal Article"&gt;17&lt;/ref-type&gt;&lt;contributors&gt;&lt;authors&gt;&lt;author&gt;Crino, Michelle&lt;/author&gt;&lt;author&gt;Mantilla Herrera, Ana Maria&lt;/author&gt;&lt;author&gt;Ananthapavan, Jaithri&lt;/author&gt;&lt;author&gt;Wu, Jason H. Y.&lt;/author&gt;&lt;author&gt;Neal, Bruce&lt;/author&gt;&lt;author&gt;Yong Yi, Lee&lt;/author&gt;&lt;author&gt;Miaobing, Zheng&lt;/author&gt;&lt;author&gt;Lal, Anita&lt;/author&gt;&lt;author&gt;Sacks, Gary&lt;/author&gt;&lt;/authors&gt;&lt;/contributors&gt;&lt;titles&gt;&lt;title&gt;Modelled Cost-Effectiveness of a Package Size Cap and a Kilojoule Reduction Intervention to Reduce Energy Intake from Sugar-Sweetened Beverages in Australia&lt;/title&gt;&lt;secondary-title&gt;Nutrients&lt;/secondary-title&gt;&lt;/titles&gt;&lt;periodical&gt;&lt;full-title&gt;Nutrients&lt;/full-title&gt;&lt;/periodical&gt;&lt;pages&gt;1-17&lt;/pages&gt;&lt;volume&gt;9&lt;/volume&gt;&lt;number&gt;9&lt;/number&gt;&lt;dates&gt;&lt;year&gt;2017&lt;/year&gt;&lt;/dates&gt;&lt;accession-num&gt;125362122. Language: English. Entry Date: 20180117. Revision Date: 20180118. Publication Type: Article&lt;/accession-num&gt;&lt;urls&gt;&lt;related-urls&gt;&lt;url&gt;http://libproxy.tulane.edu:2048/login?url=http://search.ebscohost.com/login.aspx?direct=true&amp;amp;db=rzh&amp;amp;AN=125362122&amp;amp;login.asp&amp;amp;site=ehost-live&amp;amp;scope=site&lt;/url&gt;&lt;/related-urls&gt;&lt;/urls&gt;&lt;electronic-resource-num&gt;10.3390/nu909098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3" w:tooltip="Crino, 2017 #8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2AF981A1" w14:textId="62D4142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750F1546" w14:textId="7D15784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40EEB622" w14:textId="3BB4156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20CE1C7B" w14:textId="06A619E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1E276444" w14:textId="2D3CE56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E163DEB" w14:textId="1439472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36524E11" w14:textId="746B9FD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0E89B905" w14:textId="5FE02B4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548BBC4C" w14:textId="35E884A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2B9B5A70" w14:textId="1FEE5255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2B8376F1" w14:textId="01E93A4E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6BD3638" w14:textId="3486B19C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Gortmaker 2015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2&lt;/RecNum&gt;&lt;DisplayText&gt;[14]&lt;/DisplayText&gt;&lt;record&gt;&lt;rec-number&gt;112&lt;/rec-number&gt;&lt;foreign-keys&gt;&lt;key app="EN" db-id="2w2svvvrt9epeeeext2vrdd1srtdpwfvw5av" timestamp="1582583467"&gt;112&lt;/key&gt;&lt;/foreign-keys&gt;&lt;ref-type name="Journal Article"&gt;17&lt;/ref-type&gt;&lt;contributors&gt;&lt;authors&gt;&lt;author&gt;Gortmaker, Steven L.&lt;/author&gt;&lt;author&gt;Long, Michael W.&lt;/author&gt;&lt;author&gt;Resch, Stephen C.&lt;/author&gt;&lt;author&gt;Ward, Zachary J.&lt;/author&gt;&lt;author&gt;Cradock, Angie L.&lt;/author&gt;&lt;author&gt;Barrett, Jessica L.&lt;/author&gt;&lt;author&gt;Wright, Davene R.&lt;/author&gt;&lt;author&gt;Sonneville, Kendrin R.&lt;/author&gt;&lt;author&gt;Giles, Catherine M.&lt;/author&gt;&lt;author&gt;Carter, Rob C.&lt;/author&gt;&lt;author&gt;Moodie, Marj L.&lt;/author&gt;&lt;author&gt;Sacks, Gary&lt;/author&gt;&lt;author&gt;Swinburn, Boyd A.&lt;/author&gt;&lt;author&gt;Hsiao, Amber&lt;/author&gt;&lt;author&gt;Vine, Seanna&lt;/author&gt;&lt;author&gt;Barendregt, Jan&lt;/author&gt;&lt;author&gt;Vos, Theo&lt;/author&gt;&lt;author&gt;Wang, Y. Claire&lt;/author&gt;&lt;/authors&gt;&lt;/contributors&gt;&lt;titles&gt;&lt;title&gt;Cost Effectiveness of Childhood Obesity Interventions: Evidence and Methods for CHOICES&lt;/title&gt;&lt;secondary-title&gt;American Journal of Preventive Medicine&lt;/secondary-title&gt;&lt;/titles&gt;&lt;periodical&gt;&lt;full-title&gt;American Journal of Preventive Medicine&lt;/full-title&gt;&lt;/periodical&gt;&lt;pages&gt;102-111&lt;/pages&gt;&lt;volume&gt;49&lt;/volume&gt;&lt;number&gt;1&lt;/number&gt;&lt;dates&gt;&lt;year&gt;2015&lt;/year&gt;&lt;/dates&gt;&lt;accession-num&gt;109583897. Language: English. Entry Date: 20150923. Revision Date: 20160329. Publication Type: journal article. Journal Subset: Biomedical&lt;/accession-num&gt;&lt;urls&gt;&lt;related-urls&gt;&lt;url&gt;http://libproxy.tulane.edu:2048/login?url=http://search.ebscohost.com/login.aspx?direct=true&amp;amp;db=rzh&amp;amp;AN=109583897&amp;amp;login.asp&amp;amp;site=ehost-live&amp;amp;scope=site&lt;/url&gt;&lt;/related-urls&gt;&lt;/urls&gt;&lt;electronic-resource-num&gt;10.1016/j.amepre.2015.03.0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4" w:tooltip="Gortmaker, 2015 #11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63D5CB06" w14:textId="3436CAC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264076D7" w14:textId="350EC7C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1BDA865D" w14:textId="1313FF8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296167D1" w14:textId="013FBCA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18D88216" w14:textId="053468B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5D207F91" w14:textId="46A23AD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42CAC334" w14:textId="58B7B02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77AF8072" w14:textId="19ED167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22DF9E76" w14:textId="3784A93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6B6E7DFA" w14:textId="14D94945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36E9B2F8" w14:textId="08E3D025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6D76D576" w14:textId="3DB5F195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Gortmaker 2015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1&lt;/RecNum&gt;&lt;DisplayText&gt;[15]&lt;/DisplayText&gt;&lt;record&gt;&lt;rec-number&gt;111&lt;/rec-number&gt;&lt;foreign-keys&gt;&lt;key app="EN" db-id="2w2svvvrt9epeeeext2vrdd1srtdpwfvw5av" timestamp="1582583467"&gt;111&lt;/key&gt;&lt;/foreign-keys&gt;&lt;ref-type name="Journal Article"&gt;17&lt;/ref-type&gt;&lt;contributors&gt;&lt;authors&gt;&lt;author&gt;Gortmaker, Steven L.&lt;/author&gt;&lt;author&gt;Wang, Y. Claire&lt;/author&gt;&lt;author&gt;Long, Michael W.&lt;/author&gt;&lt;author&gt;Giles, Catherine M.&lt;/author&gt;&lt;author&gt;Ward, Zachary J.&lt;/author&gt;&lt;author&gt;Barrett, Jessica L.&lt;/author&gt;&lt;author&gt;Kenney, Erica L.&lt;/author&gt;&lt;author&gt;Sonneville, Kendrin R.&lt;/author&gt;&lt;author&gt;Sadaf Afzal, Amna&lt;/author&gt;&lt;author&gt;Resch, Stephen C.&lt;/author&gt;&lt;author&gt;Cradock, Angie L.&lt;/author&gt;&lt;/authors&gt;&lt;/contributors&gt;&lt;titles&gt;&lt;title&gt;Three Interventions That Reduce Childhood Obesity Are Projected To Save More Than They Cost To Implement&lt;/title&gt;&lt;secondary-title&gt;Health Affairs&lt;/secondary-title&gt;&lt;/titles&gt;&lt;periodical&gt;&lt;full-title&gt;Health Affairs&lt;/full-title&gt;&lt;/periodical&gt;&lt;pages&gt;1932-1939&lt;/pages&gt;&lt;volume&gt;34&lt;/volume&gt;&lt;number&gt;11&lt;/number&gt;&lt;dates&gt;&lt;year&gt;2015&lt;/year&gt;&lt;/dates&gt;&lt;accession-num&gt;110787147. Language: English. Entry Date: 20151203. Revision Date: 20151203. Publication Type: Article&lt;/accession-num&gt;&lt;urls&gt;&lt;related-urls&gt;&lt;url&gt;http://libproxy.tulane.edu:2048/login?url=http://search.ebscohost.com/login.aspx?direct=true&amp;amp;db=rzh&amp;amp;AN=110787147&amp;amp;login.asp&amp;amp;site=ehost-live&amp;amp;scope=site&lt;/url&gt;&lt;/related-urls&gt;&lt;/urls&gt;&lt;electronic-resource-num&gt;10.1377/hlthaff.2015.0631&lt;/electronic-resource-num&gt;&lt;research-notes&gt;2015b&lt;/research-note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5" w:tooltip="Gortmaker, 2015 #11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02E80EE0" w14:textId="775C0A0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533B9AD2" w14:textId="20F99C1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1B8F565C" w14:textId="22E5E76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64F0B6A1" w14:textId="68EB84C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019B199B" w14:textId="2E52AEA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54305AE6" w14:textId="3501F72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5E1BF980" w14:textId="27739AD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723F9C6E" w14:textId="1908E84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0D612E9C" w14:textId="05C2C28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26B4CA46" w14:textId="6EDC8CFE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Yes</w:t>
            </w:r>
          </w:p>
        </w:tc>
      </w:tr>
      <w:tr w:rsidR="00C9505B" w:rsidRPr="000F6D12" w14:paraId="7CE68167" w14:textId="00C0A711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E83B427" w14:textId="1A57682A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Kristensen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Kristensen&lt;/Author&gt;&lt;Year&gt;2014&lt;/Year&gt;&lt;RecNum&gt;106&lt;/RecNum&gt;&lt;DisplayText&gt;[16]&lt;/DisplayText&gt;&lt;record&gt;&lt;rec-number&gt;106&lt;/rec-number&gt;&lt;foreign-keys&gt;&lt;key app="EN" db-id="2w2svvvrt9epeeeext2vrdd1srtdpwfvw5av" timestamp="1582583467"&gt;106&lt;/key&gt;&lt;/foreign-keys&gt;&lt;ref-type name="Journal Article"&gt;17&lt;/ref-type&gt;&lt;contributors&gt;&lt;authors&gt;&lt;author&gt;Kristensen, Alyson H.&lt;/author&gt;&lt;author&gt;Flottemesch, Thomas J.&lt;/author&gt;&lt;author&gt;Maciosek, Michael V.&lt;/author&gt;&lt;author&gt;Jenson, Jennifer&lt;/author&gt;&lt;author&gt;Barclay, Gillian&lt;/author&gt;&lt;author&gt;Ashe, Marice&lt;/author&gt;&lt;author&gt;Sanchez, Eduardo J.&lt;/author&gt;&lt;author&gt;Story, Mary&lt;/author&gt;&lt;author&gt;Teutsch, Steven M.&lt;/author&gt;&lt;author&gt;Brownson, Ross C.&lt;/author&gt;&lt;/authors&gt;&lt;/contributors&gt;&lt;titles&gt;&lt;title&gt;Reducing childhood obesity through U.S. federal policy: a microsimulation analysis&lt;/title&gt;&lt;secondary-title&gt;American Journal of Preventive Medicine&lt;/secondary-title&gt;&lt;/titles&gt;&lt;periodical&gt;&lt;full-title&gt;American Journal of Preventive Medicine&lt;/full-title&gt;&lt;/periodical&gt;&lt;pages&gt;604-612&lt;/pages&gt;&lt;volume&gt;47&lt;/volume&gt;&lt;number&gt;5&lt;/number&gt;&lt;dates&gt;&lt;year&gt;2014&lt;/year&gt;&lt;/dates&gt;&lt;accession-num&gt;109760653. Language: English. Entry Date: 20150703. Revision Date: 20161119. Publication Type: journal article&lt;/accession-num&gt;&lt;urls&gt;&lt;related-urls&gt;&lt;url&gt;http://libproxy.tulane.edu:2048/login?url=http://search.ebscohost.com/login.aspx?direct=true&amp;amp;db=rzh&amp;amp;AN=109760653&amp;amp;login.asp&amp;amp;site=ehost-live&amp;amp;scope=site&lt;/url&gt;&lt;/related-urls&gt;&lt;/urls&gt;&lt;electronic-resource-num&gt;10.1016/j.amepre.2014.07.01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6" w:tooltip="Kristensen, 2014 #10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5DA310C3" w14:textId="1BADA8B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4F9BCEBC" w14:textId="702EF92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53C6E573" w14:textId="55194A9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105D5A1A" w14:textId="464FAC1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68564B72" w14:textId="798AE13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6C48A51" w14:textId="5FF032B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CFB2FC0" w14:textId="1CD7321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6B63A8EC" w14:textId="06A93D0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69544D35" w14:textId="2596F08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79D5DD29" w14:textId="1E19DD91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Yes</w:t>
            </w:r>
          </w:p>
        </w:tc>
      </w:tr>
      <w:tr w:rsidR="00C9505B" w:rsidRPr="000F6D12" w14:paraId="1549E426" w14:textId="1C92719F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1FF43A1" w14:textId="714AEF5D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al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al&lt;/Author&gt;&lt;Year&gt;2017&lt;/Year&gt;&lt;RecNum&gt;99&lt;/RecNum&gt;&lt;DisplayText&gt;[17]&lt;/DisplayText&gt;&lt;record&gt;&lt;rec-number&gt;99&lt;/rec-number&gt;&lt;foreign-keys&gt;&lt;key app="EN" db-id="2w2svvvrt9epeeeext2vrdd1srtdpwfvw5av" timestamp="1582583467"&gt;99&lt;/key&gt;&lt;/foreign-keys&gt;&lt;ref-type name="Journal Article"&gt;17&lt;/ref-type&gt;&lt;contributors&gt;&lt;authors&gt;&lt;author&gt;Lal, Anita&lt;/author&gt;&lt;author&gt;Mantilla-Herrera, Ana Maria&lt;/author&gt;&lt;author&gt;Veerman, Lennert&lt;/author&gt;&lt;author&gt;Backholer, Kathryn&lt;/author&gt;&lt;author&gt;Sacks, Gary&lt;/author&gt;&lt;author&gt;Moodie, Marjory&lt;/author&gt;&lt;author&gt;Siahpush, Mohammad&lt;/author&gt;&lt;author&gt;Carter, Rob&lt;/author&gt;&lt;author&gt;Peeters, Anna&lt;/author&gt;&lt;/authors&gt;&lt;/contributors&gt;&lt;titles&gt;&lt;title&gt;Modelled health benefits of a sugar-sweetened beverage tax across different socioeconomic groups in Australia: A cost-effectiveness and equity analysis&lt;/title&gt;&lt;secondary-title&gt;PLoS Medicine&lt;/secondary-title&gt;&lt;/titles&gt;&lt;periodical&gt;&lt;full-title&gt;PLoS Medicine&lt;/full-title&gt;&lt;/periodical&gt;&lt;pages&gt;1-17&lt;/pages&gt;&lt;volume&gt;14&lt;/volume&gt;&lt;number&gt;6&lt;/number&gt;&lt;dates&gt;&lt;year&gt;2017&lt;/year&gt;&lt;/dates&gt;&lt;accession-num&gt;123828479. Language: English. Entry Date: 20170710. Revision Date: 20180504. Publication Type: journal article&lt;/accession-num&gt;&lt;urls&gt;&lt;related-urls&gt;&lt;url&gt;http://libproxy.tulane.edu:2048/login?url=http://search.ebscohost.com/login.aspx?direct=true&amp;amp;db=rzh&amp;amp;AN=123828479&amp;amp;login.asp&amp;amp;site=ehost-live&amp;amp;scope=site&lt;/url&gt;&lt;/related-urls&gt;&lt;/urls&gt;&lt;electronic-resource-num&gt;10.1371/journal.pmed.100232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7" w:tooltip="Lal, 2017 #9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28D25108" w14:textId="2A95A98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4D97F63C" w14:textId="4A968FD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277B55B5" w14:textId="0D1A04F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4193C444" w14:textId="3A3DAFA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5CDD316E" w14:textId="6B897D4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FA92643" w14:textId="1497E92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72DC044" w14:textId="22D9623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4135C825" w14:textId="08992C3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474C0C4E" w14:textId="77425D8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391DAC37" w14:textId="6155CFBA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6B409F59" w14:textId="42649073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4EC238D5" w14:textId="20E7DFAE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ee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ee&lt;/Author&gt;&lt;Year&gt;2018&lt;/Year&gt;&lt;RecNum&gt;84&lt;/RecNum&gt;&lt;DisplayText&gt;[18]&lt;/DisplayText&gt;&lt;record&gt;&lt;rec-number&gt;84&lt;/rec-number&gt;&lt;foreign-keys&gt;&lt;key app="EN" db-id="2w2svvvrt9epeeeext2vrdd1srtdpwfvw5av" timestamp="1582583467"&gt;84&lt;/key&gt;&lt;/foreign-keys&gt;&lt;ref-type name="Journal Article"&gt;17&lt;/ref-type&gt;&lt;contributors&gt;&lt;authors&gt;&lt;author&gt;Lee, Bruce Y.&lt;/author&gt;&lt;author&gt;Ferguson, Marie C.&lt;/author&gt;&lt;author&gt;Hertenstein, Daniel L.&lt;/author&gt;&lt;author&gt;Adam, Atif&lt;/author&gt;&lt;author&gt;Zenkov, Eli&lt;/author&gt;&lt;author&gt;Wang, Peggy I.&lt;/author&gt;&lt;author&gt;Wong, Michelle S.&lt;/author&gt;&lt;author&gt;Gittelsohn, Joel&lt;/author&gt;&lt;author&gt;Mui, Yeeli&lt;/author&gt;&lt;author&gt;Brown, Shawn T.&lt;/author&gt;&lt;/authors&gt;&lt;/contributors&gt;&lt;titles&gt;&lt;title&gt;Simulating the Impact of Sugar-Sweetened Beverage Warning Labels in Three Cities&lt;/title&gt;&lt;secondary-title&gt;American Journal of Preventive Medicine&lt;/secondary-title&gt;&lt;/titles&gt;&lt;periodical&gt;&lt;full-title&gt;American Journal of Preventive Medicine&lt;/full-title&gt;&lt;/periodical&gt;&lt;pages&gt;197-204&lt;/pages&gt;&lt;volume&gt;54&lt;/volume&gt;&lt;number&gt;2&lt;/number&gt;&lt;dates&gt;&lt;year&gt;2018&lt;/year&gt;&lt;/dates&gt;&lt;accession-num&gt;127237377. Language: English. Entry Date: In Process. Revision Date: 20180309. Publication Type: journal article. Journal Subset: Biomedical&lt;/accession-num&gt;&lt;urls&gt;&lt;related-urls&gt;&lt;url&gt;http://libproxy.tulane.edu:2048/login?url=http://search.ebscohost.com/login.aspx?direct=true&amp;amp;db=rzh&amp;amp;AN=127237377&amp;amp;login.asp&amp;amp;site=ehost-live&amp;amp;scope=site&lt;/url&gt;&lt;/related-urls&gt;&lt;/urls&gt;&lt;electronic-resource-num&gt;10.1016/j.amepre.2017.11.00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8" w:tooltip="Lee, 2018 #8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0C0B119C" w14:textId="480BB1B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58A44C19" w14:textId="03AD2B5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1FAF3310" w14:textId="2563B5F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1F46B8CB" w14:textId="7D48A20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772BFE43" w14:textId="667C52C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2D7DC1D4" w14:textId="4A7FDE7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4C81AB5F" w14:textId="2686CDC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25982EAF" w14:textId="1C9134D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5A43BAE0" w14:textId="09A5FFD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82" w:type="dxa"/>
          </w:tcPr>
          <w:p w14:paraId="270656C8" w14:textId="340EFA6C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24EA8672" w14:textId="393C09AD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92E0ADA" w14:textId="57AF6C8F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effers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effers&lt;/Author&gt;&lt;Year&gt;2018&lt;/Year&gt;&lt;RecNum&gt;83&lt;/RecNum&gt;&lt;DisplayText&gt;[19]&lt;/DisplayText&gt;&lt;record&gt;&lt;rec-number&gt;83&lt;/rec-number&gt;&lt;foreign-keys&gt;&lt;key app="EN" db-id="2w2svvvrt9epeeeext2vrdd1srtdpwfvw5av" timestamp="1582583467"&gt;83&lt;/key&gt;&lt;/foreign-keys&gt;&lt;ref-type name="Journal Article"&gt;17&lt;/ref-type&gt;&lt;contributors&gt;&lt;authors&gt;&lt;author&gt;Lieffers, J. R. L.&lt;/author&gt;&lt;author&gt;Ekwaru, J. P.&lt;/author&gt;&lt;author&gt;Ohinmaa, A.&lt;/author&gt;&lt;author&gt;Veugelers, P. J.&lt;/author&gt;&lt;/authors&gt;&lt;/contributors&gt;&lt;titles&gt;&lt;title&gt;The economic burden of not meeting food recommendations in Canada: The cost of doing nothing&lt;/title&gt;&lt;secondary-title&gt;PLoS ONE&lt;/secondary-title&gt;&lt;/titles&gt;&lt;periodical&gt;&lt;full-title&gt;PLoS ONE&lt;/full-title&gt;&lt;/periodical&gt;&lt;volume&gt;13&lt;/volume&gt;&lt;number&gt;4&lt;/number&gt;&lt;dates&gt;&lt;year&gt;2018&lt;/year&gt;&lt;/dates&gt;&lt;urls&gt;&lt;related-urls&gt;&lt;url&gt;http://www.embase.com/search/results?subaction=viewrecord&amp;amp;from=export&amp;amp;id=L621862170 http://dx.doi.org/10.1371/journal.pone.0196333&lt;/url&gt;&lt;/related-urls&gt;&lt;/urls&gt;&lt;electronic-resource-num&gt;10.1371/journal.pone.019633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9" w:tooltip="Lieffers, 2018 #8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666307DD" w14:textId="4055AB9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03108ED0" w14:textId="31A54FD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00318BBF" w14:textId="2DF4F8F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07CAC56E" w14:textId="29FF2FD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0904B26E" w14:textId="3DDAE90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77AB451" w14:textId="1229910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964336A" w14:textId="5FAE505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64150E85" w14:textId="3D4D621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16DAFA2E" w14:textId="5CB9CF1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4F4C1594" w14:textId="3DA9D1A2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37906358" w14:textId="34E49F8A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43485A6" w14:textId="73DC3E2E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n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n&lt;/Author&gt;&lt;Year&gt;2011&lt;/Year&gt;&lt;RecNum&gt;116&lt;/RecNum&gt;&lt;DisplayText&gt;[20]&lt;/DisplayText&gt;&lt;record&gt;&lt;rec-number&gt;116&lt;/rec-number&gt;&lt;foreign-keys&gt;&lt;key app="EN" db-id="2w2svvvrt9epeeeext2vrdd1srtdpwfvw5av" timestamp="1582583467"&gt;116&lt;/key&gt;&lt;/foreign-keys&gt;&lt;ref-type name="Journal Article"&gt;17&lt;/ref-type&gt;&lt;contributors&gt;&lt;authors&gt;&lt;author&gt;Lin, B. H.&lt;/author&gt;&lt;author&gt;Smith, T. A.&lt;/author&gt;&lt;author&gt;Lee, J. Y.&lt;/author&gt;&lt;author&gt;Hall, K. D.&lt;/author&gt;&lt;/authors&gt;&lt;/contributors&gt;&lt;titles&gt;&lt;title&gt;Measuring weight outcomes for obesity intervention strategies: The case of a sugar-sweetened beverage tax&lt;/title&gt;&lt;secondary-title&gt;Economics and Human Biology&lt;/secondary-title&gt;&lt;/titles&gt;&lt;periodical&gt;&lt;full-title&gt;Economics and Human Biology&lt;/full-title&gt;&lt;/periodical&gt;&lt;pages&gt;329-341&lt;/pages&gt;&lt;volume&gt;9&lt;/volume&gt;&lt;number&gt;4&lt;/number&gt;&lt;dates&gt;&lt;year&gt;2011&lt;/year&gt;&lt;/dates&gt;&lt;urls&gt;&lt;related-urls&gt;&lt;url&gt;http://www.embase.com/search/results?subaction=viewrecord&amp;amp;from=export&amp;amp;id=L51628721 http://dx.doi.org/10.1016/j.ehb.2011.08.007&lt;/url&gt;&lt;/related-urls&gt;&lt;/urls&gt;&lt;electronic-resource-num&gt;10.1016/j.ehb.2011.08.00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0" w:tooltip="Lin, 2011 #11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7DF82105" w14:textId="5F49CBE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135" w:type="dxa"/>
          </w:tcPr>
          <w:p w14:paraId="0D8F4D99" w14:textId="2D1FC85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3317B65A" w14:textId="375480C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2FBB6626" w14:textId="3FDD125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434A9646" w14:textId="1F16128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0673564" w14:textId="2CD1032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277FE38" w14:textId="6973E28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2060695D" w14:textId="1DC59D8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2DB6CD6A" w14:textId="4138E0A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41C943A1" w14:textId="36DC09DF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19F96100" w14:textId="613450CD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9400AB3" w14:textId="098EC630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ong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ong&lt;/Author&gt;&lt;Year&gt;2015&lt;/Year&gt;&lt;RecNum&gt;110&lt;/RecNum&gt;&lt;DisplayText&gt;[21]&lt;/DisplayText&gt;&lt;record&gt;&lt;rec-number&gt;110&lt;/rec-number&gt;&lt;foreign-keys&gt;&lt;key app="EN" db-id="2w2svvvrt9epeeeext2vrdd1srtdpwfvw5av" timestamp="1582583467"&gt;110&lt;/key&gt;&lt;/foreign-keys&gt;&lt;ref-type name="Journal Article"&gt;17&lt;/ref-type&gt;&lt;contributors&gt;&lt;authors&gt;&lt;author&gt;Long, Michael W.&lt;/author&gt;&lt;author&gt;Gortmaker, Steven L.&lt;/author&gt;&lt;author&gt;Ward, Zachary J.&lt;/author&gt;&lt;author&gt;Resch, Stephen C.&lt;/author&gt;&lt;author&gt;Moodie, Marj L.&lt;/author&gt;&lt;author&gt;Sacks, Gary&lt;/author&gt;&lt;author&gt;Swinburn, Boyd A.&lt;/author&gt;&lt;author&gt;Carter, Rob C.&lt;/author&gt;&lt;author&gt;Claire Wang, Y.&lt;/author&gt;&lt;/authors&gt;&lt;/contributors&gt;&lt;titles&gt;&lt;title&gt;Cost Effectiveness of a Sugar-Sweetened Beverage Excise Tax in the U.S&lt;/title&gt;&lt;secondary-title&gt;American Journal of Preventive Medicine&lt;/secondary-title&gt;&lt;/titles&gt;&lt;periodical&gt;&lt;full-title&gt;American Journal of Preventive Medicine&lt;/full-title&gt;&lt;/periodical&gt;&lt;pages&gt;112-123&lt;/pages&gt;&lt;volume&gt;49&lt;/volume&gt;&lt;number&gt;1&lt;/number&gt;&lt;dates&gt;&lt;year&gt;2015&lt;/year&gt;&lt;/dates&gt;&lt;accession-num&gt;109583898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898&amp;amp;login.asp&amp;amp;site=ehost-live&amp;amp;scope=site&lt;/url&gt;&lt;/related-urls&gt;&lt;/urls&gt;&lt;electronic-resource-num&gt;10.1016/j.amepre.2015.03.00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1" w:tooltip="Long, 2015 #11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68E745CC" w14:textId="3E0FC26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26B8B250" w14:textId="7DA2ECA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0B6D9BF9" w14:textId="6E5D6B5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07055269" w14:textId="10EC4DD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72374D66" w14:textId="5471F09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297E86F" w14:textId="32289EE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8BCA153" w14:textId="5B643AD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1785AD12" w14:textId="2F33064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7E4D53B1" w14:textId="5385A5E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82" w:type="dxa"/>
          </w:tcPr>
          <w:p w14:paraId="2F0CB618" w14:textId="32737792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662B16AB" w14:textId="15B28698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F0B08FB" w14:textId="6D747833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&lt;/Author&gt;&lt;Year&gt;2016&lt;/Year&gt;&lt;RecNum&gt;95&lt;/RecNum&gt;&lt;DisplayText&gt;[22]&lt;/DisplayText&gt;&lt;record&gt;&lt;rec-number&gt;95&lt;/rec-number&gt;&lt;foreign-keys&gt;&lt;key app="EN" db-id="2w2svvvrt9epeeeext2vrdd1srtdpwfvw5av" timestamp="1582583467"&gt;95&lt;/key&gt;&lt;/foreign-keys&gt;&lt;ref-type name="Journal Article"&gt;17&lt;/ref-type&gt;&lt;contributors&gt;&lt;authors&gt;&lt;author&gt;Ma, Y.&lt;/author&gt;&lt;author&gt;He, F. J.&lt;/author&gt;&lt;author&gt;Yin, Y.&lt;/author&gt;&lt;author&gt;Hashem, K. M.&lt;/author&gt;&lt;author&gt;MacGregor, G. A.&lt;/author&gt;&lt;/authors&gt;&lt;/contributors&gt;&lt;titles&gt;&lt;title&gt;Gradual reduction of sugar in soft drinks without substitution as a strategy to reduce overweight, obesity, and type 2 diabetes: A modelling study&lt;/title&gt;&lt;secondary-title&gt;The Lancet Diabetes and Endocrinology&lt;/secondary-title&gt;&lt;/titles&gt;&lt;periodical&gt;&lt;full-title&gt;The Lancet Diabetes and Endocrinology&lt;/full-title&gt;&lt;/periodical&gt;&lt;pages&gt;105-114&lt;/pages&gt;&lt;volume&gt;4&lt;/volume&gt;&lt;number&gt;2&lt;/number&gt;&lt;dates&gt;&lt;year&gt;2016&lt;/year&gt;&lt;/dates&gt;&lt;urls&gt;&lt;related-urls&gt;&lt;url&gt;http://www.embase.com/search/results?subaction=viewrecord&amp;amp;from=export&amp;amp;id=L607627171 http://dx.doi.org/10.1016/S2213-8587(15)00477-5&lt;/url&gt;&lt;/related-urls&gt;&lt;/urls&gt;&lt;electronic-resource-num&gt;10.1016/S2213-8587(15)00477-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2" w:tooltip="Ma, 2016 #9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35643FB4" w14:textId="493A079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2DC9B041" w14:textId="524173E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1ECB0E8" w14:textId="34078B0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504BB049" w14:textId="206C806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02B6D1F7" w14:textId="7D86BD7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3E724FE" w14:textId="35206EF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5582CE75" w14:textId="384D5AF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16374276" w14:textId="0AA669E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60FD682E" w14:textId="2D3A808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82" w:type="dxa"/>
          </w:tcPr>
          <w:p w14:paraId="7CE240D1" w14:textId="12BEE16D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Yes</w:t>
            </w:r>
          </w:p>
        </w:tc>
      </w:tr>
      <w:tr w:rsidR="00C9505B" w:rsidRPr="000F6D12" w14:paraId="6A924688" w14:textId="0EDD9CB2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E118646" w14:textId="25034974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gnus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gnus&lt;/Author&gt;&lt;Year&gt;2016&lt;/Year&gt;&lt;RecNum&gt;94&lt;/RecNum&gt;&lt;DisplayText&gt;[23]&lt;/DisplayText&gt;&lt;record&gt;&lt;rec-number&gt;94&lt;/rec-number&gt;&lt;foreign-keys&gt;&lt;key app="EN" db-id="2w2svvvrt9epeeeext2vrdd1srtdpwfvw5av" timestamp="1582583467"&gt;94&lt;/key&gt;&lt;/foreign-keys&gt;&lt;ref-type name="Journal Article"&gt;17&lt;/ref-type&gt;&lt;contributors&gt;&lt;authors&gt;&lt;author&gt;Magnus, Anne&lt;/author&gt;&lt;author&gt;Moodie, Marj L.&lt;/author&gt;&lt;author&gt;Ferguson, Megan&lt;/author&gt;&lt;author&gt;Cobiac, Linda J.&lt;/author&gt;&lt;author&gt;Liberato, Selma C.&lt;/author&gt;&lt;author&gt;Brimblecombe, Julie&lt;/author&gt;&lt;/authors&gt;&lt;/contributors&gt;&lt;titles&gt;&lt;title&gt;The economic feasibility of price discounts to improve diet in Australian Aboriginal remote communities&lt;/title&gt;&lt;secondary-title&gt;Australian &amp;amp; New Zealand Journal of Public Health&lt;/secondary-title&gt;&lt;/titles&gt;&lt;periodical&gt;&lt;full-title&gt;Australian &amp;amp; New Zealand Journal of Public Health&lt;/full-title&gt;&lt;/periodical&gt;&lt;pages&gt;S36-S41&lt;/pages&gt;&lt;volume&gt;40&lt;/volume&gt;&lt;dates&gt;&lt;year&gt;2016&lt;/year&gt;&lt;/dates&gt;&lt;accession-num&gt;114602923. Language: English. Entry Date: 20160421. Revision Date: 20180627. Publication Type: Article&lt;/accession-num&gt;&lt;urls&gt;&lt;related-urls&gt;&lt;url&gt;http://libproxy.tulane.edu:2048/login?url=http://search.ebscohost.com/login.aspx?direct=true&amp;amp;db=rzh&amp;amp;AN=114602923&amp;amp;login.asp&amp;amp;site=ehost-live&amp;amp;scope=site&lt;/url&gt;&lt;/related-urls&gt;&lt;/urls&gt;&lt;electronic-resource-num&gt;10.1111/1753-6405.1239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3" w:tooltip="Magnus, 2016 #9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2158F157" w14:textId="3862070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754D92BA" w14:textId="23B34ED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C2F5C23" w14:textId="30E343C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</w:tcPr>
          <w:p w14:paraId="6FEE9A21" w14:textId="19ACD8D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2F9BE817" w14:textId="1707103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70C60B1" w14:textId="0504CCB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0E6496E" w14:textId="242F5D8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4D9BE6B7" w14:textId="4824E3D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70EEC7BB" w14:textId="4A4534A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66D11B6C" w14:textId="3FDACDB7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3997471F" w14:textId="7F15F85D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8A8ACFF" w14:textId="59523469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4&lt;/Year&gt;&lt;RecNum&gt;105&lt;/RecNum&gt;&lt;DisplayText&gt;[24]&lt;/DisplayText&gt;&lt;record&gt;&lt;rec-number&gt;105&lt;/rec-number&gt;&lt;foreign-keys&gt;&lt;key app="EN" db-id="2w2svvvrt9epeeeext2vrdd1srtdpwfvw5av" timestamp="1582583467"&gt;105&lt;/key&gt;&lt;/foreign-keys&gt;&lt;ref-type name="Journal Article"&gt;17&lt;/ref-type&gt;&lt;contributors&gt;&lt;authors&gt;&lt;author&gt;Manyema, M.&lt;/author&gt;&lt;author&gt;Veerman, L. J.&lt;/author&gt;&lt;author&gt;Chola, L.&lt;/author&gt;&lt;author&gt;Tugendhaft, A.&lt;/author&gt;&lt;author&gt;Sartorius, B.&lt;/author&gt;&lt;author&gt;Labadarios, D.&lt;/author&gt;&lt;author&gt;Hofman, K. J.&lt;/author&gt;&lt;/authors&gt;&lt;/contributors&gt;&lt;titles&gt;&lt;title&gt;The potential impact of a 20% tax on sugar-sweetened beverages on obesity in South African adults: A mathematical model&lt;/title&gt;&lt;secondary-title&gt;PLoS ONE&lt;/secondary-title&gt;&lt;/titles&gt;&lt;periodical&gt;&lt;full-title&gt;PLoS ONE&lt;/full-title&gt;&lt;/periodical&gt;&lt;volume&gt;9&lt;/volume&gt;&lt;number&gt;8&lt;/number&gt;&lt;dates&gt;&lt;year&gt;2014&lt;/year&gt;&lt;/dates&gt;&lt;urls&gt;&lt;related-urls&gt;&lt;url&gt;http://www.embase.com/search/results?subaction=viewrecord&amp;amp;from=export&amp;amp;id=L373787374 http://dx.doi.org/10.1371/journal.pone.0105287&lt;/url&gt;&lt;/related-urls&gt;&lt;/urls&gt;&lt;electronic-resource-num&gt;10.1371/journal.pone.010528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4" w:tooltip="Manyema, 2014 #10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4A016118" w14:textId="5C01AF1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135" w:type="dxa"/>
          </w:tcPr>
          <w:p w14:paraId="541D41B7" w14:textId="47A665E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31F6A0DF" w14:textId="559F843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5D866BF8" w14:textId="63A0082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08E8E496" w14:textId="0D656F4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79124DC6" w14:textId="076B9A1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4E3E8EE1" w14:textId="46042CC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50FC2195" w14:textId="29363A1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73A134C8" w14:textId="205E500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08E60AD7" w14:textId="4812CB62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149C7535" w14:textId="7C3A81BD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B9046BA" w14:textId="73224A1E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5&lt;/Year&gt;&lt;RecNum&gt;109&lt;/RecNum&gt;&lt;DisplayText&gt;[25]&lt;/DisplayText&gt;&lt;record&gt;&lt;rec-number&gt;109&lt;/rec-number&gt;&lt;foreign-keys&gt;&lt;key app="EN" db-id="2w2svvvrt9epeeeext2vrdd1srtdpwfvw5av" timestamp="1582583467"&gt;109&lt;/key&gt;&lt;/foreign-keys&gt;&lt;ref-type name="Journal Article"&gt;17&lt;/ref-type&gt;&lt;contributors&gt;&lt;authors&gt;&lt;author&gt;Manyema, M.&lt;/author&gt;&lt;author&gt;Veerman, J. L.&lt;/author&gt;&lt;author&gt;Chola, L.&lt;/author&gt;&lt;author&gt;Tugendhaft, A.&lt;/author&gt;&lt;author&gt;Labadarios, D.&lt;/author&gt;&lt;author&gt;Hofman, K.&lt;/author&gt;&lt;/authors&gt;&lt;/contributors&gt;&lt;titles&gt;&lt;title&gt;Decreasing the burden of type 2 diabetes in South Africa: The impact of taxing sugar-sweetened beverages&lt;/title&gt;&lt;secondary-title&gt;PLoS ONE&lt;/secondary-title&gt;&lt;/titles&gt;&lt;periodical&gt;&lt;full-title&gt;PLoS ONE&lt;/full-title&gt;&lt;/periodical&gt;&lt;volume&gt;10&lt;/volume&gt;&lt;number&gt;11&lt;/number&gt;&lt;dates&gt;&lt;year&gt;2015&lt;/year&gt;&lt;/dates&gt;&lt;urls&gt;&lt;related-urls&gt;&lt;url&gt;http://www.embase.com/search/results?subaction=viewrecord&amp;amp;from=export&amp;amp;id=L608007741 http://dx.doi.org/10.1371/journal.pone.0143050&lt;/url&gt;&lt;/related-urls&gt;&lt;/urls&gt;&lt;electronic-resource-num&gt;10.1371/journal.pone.014305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5" w:tooltip="Manyema, 2015 #109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68F63EEF" w14:textId="5D30082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15CBB5B2" w14:textId="16B6DA6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49D95048" w14:textId="7FE5676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</w:tcPr>
          <w:p w14:paraId="30E9C4DB" w14:textId="1EBCA6E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1331D237" w14:textId="465C70B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1289157" w14:textId="635E0E0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C5CBCE1" w14:textId="2A4CF6B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4CC6CA65" w14:textId="65A0971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14F698D" w14:textId="5CD1A02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6B90333B" w14:textId="141149A4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5D43762A" w14:textId="160A5D24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14924FB" w14:textId="60DC79DA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6&lt;/Year&gt;&lt;RecNum&gt;93&lt;/RecNum&gt;&lt;DisplayText&gt;[26]&lt;/DisplayText&gt;&lt;record&gt;&lt;rec-number&gt;93&lt;/rec-number&gt;&lt;foreign-keys&gt;&lt;key app="EN" db-id="2w2svvvrt9epeeeext2vrdd1srtdpwfvw5av" timestamp="1582583467"&gt;93&lt;/key&gt;&lt;/foreign-keys&gt;&lt;ref-type name="Journal Article"&gt;17&lt;/ref-type&gt;&lt;contributors&gt;&lt;authors&gt;&lt;author&gt;Manyema, Mercy&lt;/author&gt;&lt;author&gt;Veerman, Lennert J.&lt;/author&gt;&lt;author&gt;Tugendhaft, Aviva&lt;/author&gt;&lt;author&gt;Labadarios, Demetre&lt;/author&gt;&lt;author&gt;Hofman, Karen J.&lt;/author&gt;&lt;/authors&gt;&lt;/contributors&gt;&lt;titles&gt;&lt;title&gt;Modelling the potential impact of a sugar-sweetened beverage tax on stroke mortality, costs and health-adjusted life years in South Africa&lt;/title&gt;&lt;secondary-title&gt;BMC Public Health&lt;/secondary-title&gt;&lt;/titles&gt;&lt;periodical&gt;&lt;full-title&gt;BMC Public Health&lt;/full-title&gt;&lt;/periodical&gt;&lt;pages&gt;1-10&lt;/pages&gt;&lt;volume&gt;16&lt;/volume&gt;&lt;number&gt;1&lt;/number&gt;&lt;dates&gt;&lt;year&gt;2016&lt;/year&gt;&lt;/dates&gt;&lt;accession-num&gt;115870031. Language: English. Entry Date: In Process. Revision Date: 20171231. Publication Type: journal article&lt;/accession-num&gt;&lt;urls&gt;&lt;related-urls&gt;&lt;url&gt;http://libproxy.tulane.edu:2048/login?url=http://search.ebscohost.com/login.aspx?direct=true&amp;amp;db=rzh&amp;amp;AN=115870031&amp;amp;login.asp&amp;amp;site=ehost-live&amp;amp;scope=site&lt;/url&gt;&lt;/related-urls&gt;&lt;/urls&gt;&lt;electronic-resource-num&gt;10.1186/s12889-016-3085-y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6" w:tooltip="Manyema, 2016 #9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7E1C89E5" w14:textId="70F8EA1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6111F2A2" w14:textId="1839D8A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27E318CB" w14:textId="7E39B6E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</w:tcPr>
          <w:p w14:paraId="4E3AEE4D" w14:textId="072B21F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45D4CF8C" w14:textId="1CC2335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77D6FB95" w14:textId="6138055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D7E6D88" w14:textId="3D32B78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463CAB2F" w14:textId="5DB84BE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20800D6E" w14:textId="0243BE4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26A3E78D" w14:textId="7642E6A7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34807AAA" w14:textId="78F6CBE9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01910E3" w14:textId="7DA9BA44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ekonnen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ekonnen&lt;/Author&gt;&lt;Year&gt;2013&lt;/Year&gt;&lt;RecNum&gt;113&lt;/RecNum&gt;&lt;DisplayText&gt;[27]&lt;/DisplayText&gt;&lt;record&gt;&lt;rec-number&gt;113&lt;/rec-number&gt;&lt;foreign-keys&gt;&lt;key app="EN" db-id="2w2svvvrt9epeeeext2vrdd1srtdpwfvw5av" timestamp="1582583467"&gt;113&lt;/key&gt;&lt;/foreign-keys&gt;&lt;ref-type name="Journal Article"&gt;17&lt;/ref-type&gt;&lt;contributors&gt;&lt;authors&gt;&lt;author&gt;Mekonnen, T. A.&lt;/author&gt;&lt;author&gt;Odden, M. C.&lt;/author&gt;&lt;author&gt;Coxson, P. G.&lt;/author&gt;&lt;author&gt;Guzman, D.&lt;/author&gt;&lt;author&gt;Lightwood, J.&lt;/author&gt;&lt;author&gt;Wang, Y. C.&lt;/author&gt;&lt;author&gt;Bibbins-Domingo, K.&lt;/author&gt;&lt;/authors&gt;&lt;/contributors&gt;&lt;titles&gt;&lt;title&gt;Health benefits of reducing sugar-sweetened beverage intake in high risk populations of California: Results from the Cardiovascular Disease (CVD) policy model&lt;/title&gt;&lt;secondary-title&gt;PLoS ONE&lt;/secondary-title&gt;&lt;/titles&gt;&lt;periodical&gt;&lt;full-title&gt;PLoS ONE&lt;/full-title&gt;&lt;/periodical&gt;&lt;volume&gt;8&lt;/volume&gt;&lt;number&gt;12&lt;/number&gt;&lt;dates&gt;&lt;year&gt;2013&lt;/year&gt;&lt;/dates&gt;&lt;urls&gt;&lt;related-urls&gt;&lt;url&gt;http://www.embase.com/search/results?subaction=viewrecord&amp;amp;from=export&amp;amp;id=L372134007 http://dx.doi.org/10.1371/journal.pone.0081723&lt;/url&gt;&lt;/related-urls&gt;&lt;/urls&gt;&lt;electronic-resource-num&gt;10.1371/journal.pone.008172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7" w:tooltip="Mekonnen, 2013 #113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5CA98FF5" w14:textId="7BE82EF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00EE056A" w14:textId="155FA7C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70048C62" w14:textId="11B3940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798A8608" w14:textId="314255C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5244D99D" w14:textId="58E1F54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FBFE9B8" w14:textId="6F8BAF4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5075E8EC" w14:textId="5CCF6A9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56757E99" w14:textId="1C39073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74869DC1" w14:textId="52D5783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2EF9929F" w14:textId="7F9778D8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6FAAB962" w14:textId="377AA3AC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FEE96C3" w14:textId="738659BE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Nomaguchi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Nomaguchi&lt;/Author&gt;&lt;Year&gt;2017&lt;/Year&gt;&lt;RecNum&gt;98&lt;/RecNum&gt;&lt;DisplayText&gt;[28]&lt;/DisplayText&gt;&lt;record&gt;&lt;rec-number&gt;98&lt;/rec-number&gt;&lt;foreign-keys&gt;&lt;key app="EN" db-id="2w2svvvrt9epeeeext2vrdd1srtdpwfvw5av" timestamp="1582583467"&gt;98&lt;/key&gt;&lt;/foreign-keys&gt;&lt;ref-type name="Journal Article"&gt;17&lt;/ref-type&gt;&lt;contributors&gt;&lt;authors&gt;&lt;author&gt;Nomaguchi, Takeshi&lt;/author&gt;&lt;author&gt;Cunich, Michelle&lt;/author&gt;&lt;author&gt;Zapata-Diomedi, Belen&lt;/author&gt;&lt;author&gt;Veerman, J. Lennert&lt;/author&gt;&lt;/authors&gt;&lt;/contributors&gt;&lt;titles&gt;&lt;title&gt;The impact on productivity of a hypothetical tax on sugar-sweetened beverages&lt;/title&gt;&lt;secondary-title&gt;Health Policy&lt;/secondary-title&gt;&lt;/titles&gt;&lt;periodical&gt;&lt;full-title&gt;Health Policy&lt;/full-title&gt;&lt;/periodical&gt;&lt;pages&gt;715-725&lt;/pages&gt;&lt;volume&gt;121&lt;/volume&gt;&lt;number&gt;6&lt;/number&gt;&lt;dates&gt;&lt;year&gt;2017&lt;/year&gt;&lt;/dates&gt;&lt;accession-num&gt;123256386. Language: English. Entry Date: In Process. Revision Date: 20171222. Publication Type: journal article. Journal Subset: Continental Europe&lt;/accession-num&gt;&lt;urls&gt;&lt;related-urls&gt;&lt;url&gt;http://libproxy.tulane.edu:2048/login?url=http://search.ebscohost.com/login.aspx?direct=true&amp;amp;db=rzh&amp;amp;AN=123256386&amp;amp;login.asp&amp;amp;site=ehost-live&amp;amp;scope=site&lt;/url&gt;&lt;/related-urls&gt;&lt;/urls&gt;&lt;electronic-resource-num&gt;10.1016/j.healthpol.2017.04.00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8" w:tooltip="Nomaguchi, 2017 #98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3F1A89DC" w14:textId="6272475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61BE894C" w14:textId="5527177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7827A0A6" w14:textId="57BC01A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234AF771" w14:textId="629934B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0E037CB3" w14:textId="2A876B4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16C7ED6" w14:textId="282A673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A4AAAFD" w14:textId="7DC78C1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0D8E7E2F" w14:textId="6B553A2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2E8B957C" w14:textId="3FA492D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76E5C304" w14:textId="7103F120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03846D5E" w14:textId="67775FDF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396DB97" w14:textId="660918E4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arson-Stuttard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Pearson-Stuttard&lt;/Author&gt;&lt;Year&gt;2017&lt;/Year&gt;&lt;RecNum&gt;97&lt;/RecNum&gt;&lt;DisplayText&gt;[29]&lt;/DisplayText&gt;&lt;record&gt;&lt;rec-number&gt;97&lt;/rec-number&gt;&lt;foreign-keys&gt;&lt;key app="EN" db-id="2w2svvvrt9epeeeext2vrdd1srtdpwfvw5av" timestamp="1582583467"&gt;97&lt;/key&gt;&lt;/foreign-keys&gt;&lt;ref-type name="Journal Article"&gt;17&lt;/ref-type&gt;&lt;contributors&gt;&lt;authors&gt;&lt;author&gt;Pearson-Stuttard, J.&lt;/author&gt;&lt;author&gt;Bandosz, P.&lt;/author&gt;&lt;author&gt;Rehm, C. D.&lt;/author&gt;&lt;author&gt;Penalvo, J.&lt;/author&gt;&lt;author&gt;Whitsel, L.&lt;/author&gt;&lt;author&gt;Gaziano, T.&lt;/author&gt;&lt;author&gt;Conrad, Z.&lt;/author&gt;&lt;author&gt;Wilde, P.&lt;/author&gt;&lt;author&gt;Micha, R.&lt;/author&gt;&lt;author&gt;Lloyd-Williams, F.&lt;/author&gt;&lt;author&gt;Capewell, S.&lt;/author&gt;&lt;author&gt;Mozaffarian, D.&lt;/author&gt;&lt;author&gt;O&amp;apos;Flaherty, M.&lt;/author&gt;&lt;/authors&gt;&lt;/contributors&gt;&lt;titles&gt;&lt;title&gt;Reducing us cardiovascular disease disparities through dietary policy&lt;/title&gt;&lt;secondary-title&gt;Circulation&lt;/secondary-title&gt;&lt;/titles&gt;&lt;periodical&gt;&lt;full-title&gt;Circulation&lt;/full-title&gt;&lt;/periodical&gt;&lt;volume&gt;135&lt;/volume&gt;&lt;dates&gt;&lt;year&gt;2017&lt;/year&gt;&lt;/dates&gt;&lt;urls&gt;&lt;related-urls&gt;&lt;url&gt;http://www.embase.com/search/results?subaction=viewrecord&amp;amp;from=export&amp;amp;id=L61842914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9" w:tooltip="Pearson-Stuttard, 2017 #97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4D72F46A" w14:textId="27A2A75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2EA73135" w14:textId="25F9740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4E176810" w14:textId="6DE5848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73001AAE" w14:textId="1919907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660C827D" w14:textId="04C8479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629833DE" w14:textId="126FAA0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40AC82F" w14:textId="60DA822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2CAE6235" w14:textId="39C08B3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38FA4865" w14:textId="2AAA279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82" w:type="dxa"/>
          </w:tcPr>
          <w:p w14:paraId="69A5CBBF" w14:textId="3F463FCD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Yes</w:t>
            </w:r>
          </w:p>
        </w:tc>
      </w:tr>
      <w:tr w:rsidR="00C9505B" w:rsidRPr="000F6D12" w14:paraId="600442E4" w14:textId="18864125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0A646EC4" w14:textId="0535BDD5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nalv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Penalvo&lt;/Author&gt;&lt;RecNum&gt;96&lt;/RecNum&gt;&lt;DisplayText&gt;[30]&lt;/DisplayText&gt;&lt;record&gt;&lt;rec-number&gt;96&lt;/rec-number&gt;&lt;foreign-keys&gt;&lt;key app="EN" db-id="2w2svvvrt9epeeeext2vrdd1srtdpwfvw5av" timestamp="1582583467"&gt;96&lt;/key&gt;&lt;/foreign-keys&gt;&lt;ref-type name="Journal Article"&gt;17&lt;/ref-type&gt;&lt;contributors&gt;&lt;authors&gt;&lt;author&gt;Penalvo, J. L.&lt;/author&gt;&lt;author&gt;Cudhea, F.&lt;/author&gt;&lt;author&gt;Micha, R.&lt;/author&gt;&lt;author&gt;Rehm, C. D.&lt;/author&gt;&lt;author&gt;Afshin, A.&lt;/author&gt;&lt;author&gt;Whitsel, L.&lt;/author&gt;&lt;author&gt;Wilde, P.&lt;/author&gt;&lt;author&gt;Gaziano, T.&lt;/author&gt;&lt;author&gt;Pearson-Stuttard, J.&lt;/author&gt;&lt;author&gt;O&amp;apos;Flaherty, M.&lt;/author&gt;&lt;author&gt;Capewell, S.&lt;/author&gt;&lt;author&gt;Mozaffarian, D.&lt;/author&gt;&lt;/authors&gt;&lt;/contributors&gt;&lt;titles&gt;&lt;title&gt;The potential impact of food taxes and subsidies on cardiovascular disease and diabetes burden and disparities in the United States&lt;/title&gt;&lt;secondary-title&gt;BMC Medicine&lt;/secondary-title&gt;&lt;/titles&gt;&lt;periodical&gt;&lt;full-title&gt;BMC Medicine&lt;/full-title&gt;&lt;/periodical&gt;&lt;pages&gt;208&lt;/pages&gt;&lt;volume&gt;15&lt;/volume&gt;&lt;number&gt;1&lt;/number&gt;&lt;dates&gt;&lt;year&gt;2017&lt;/year&gt;&lt;/dates&gt;&lt;accession-num&gt;29178869&lt;/accession-num&gt;&lt;urls&gt;&lt;related-urls&gt;&lt;url&gt;http://ovidsp.ovid.com/ovidweb.cgi?T=JS&amp;amp;CSC=Y&amp;amp;NEWS=N&amp;amp;PAGE=fulltext&amp;amp;D=medc&amp;amp;AN=29178869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0" w:tooltip="Penalvo, 2017 #96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49FA10D9" w14:textId="5CBD4E1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246402B9" w14:textId="656A268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19651ECA" w14:textId="3454857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575AE992" w14:textId="29904B0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55BF7D19" w14:textId="1F9BBCA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8A03898" w14:textId="34A18D2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5A7F790" w14:textId="34B1621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67D108B5" w14:textId="140C0FE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5947E6D6" w14:textId="2DCACFB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717DEB5A" w14:textId="050A79F6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6EC23EF2" w14:textId="06BABD68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E871213" w14:textId="7F5697A0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Rezend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Rezende&lt;/Author&gt;&lt;RecNum&gt;121&lt;/RecNum&gt;&lt;DisplayText&gt;[31]&lt;/DisplayText&gt;&lt;record&gt;&lt;rec-number&gt;121&lt;/rec-number&gt;&lt;foreign-keys&gt;&lt;key app="EN" db-id="2w2svvvrt9epeeeext2vrdd1srtdpwfvw5av" timestamp="1582583467"&gt;121&lt;/key&gt;&lt;/foreign-keys&gt;&lt;ref-type name="Journal Article"&gt;17&lt;/ref-type&gt;&lt;contributors&gt;&lt;authors&gt;&lt;author&gt;Rezende, L. F.&lt;/author&gt;&lt;author&gt;Azeredo, C. M.&lt;/author&gt;&lt;author&gt;Canella, D. S.&lt;/author&gt;&lt;author&gt;Luiz Odo, C.&lt;/author&gt;&lt;author&gt;Levy, R. B.&lt;/author&gt;&lt;author&gt;Eluf-Neto, J.&lt;/author&gt;&lt;/authors&gt;&lt;/contributors&gt;&lt;titles&gt;&lt;title&gt;Coronary heart disease mortality, cardiovascular disease mortality and all-cause mortality attributable to dietary intake over 20years in Brazil&lt;/title&gt;&lt;secondary-title&gt;International Journal of Cardiology&lt;/secondary-title&gt;&lt;/titles&gt;&lt;periodical&gt;&lt;full-title&gt;International Journal of Cardiology&lt;/full-title&gt;&lt;/periodical&gt;&lt;pages&gt;64-8&lt;/pages&gt;&lt;volume&gt;217&lt;/volume&gt;&lt;dates&gt;&lt;year&gt;2016&lt;/year&gt;&lt;/dates&gt;&lt;accession-num&gt;27179210&lt;/accession-num&gt;&lt;urls&gt;&lt;related-urls&gt;&lt;url&gt;http://ovidsp.ovid.com/ovidweb.cgi?T=JS&amp;amp;CSC=Y&amp;amp;NEWS=N&amp;amp;PAGE=fulltext&amp;amp;D=med8&amp;amp;AN=27179210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1" w:tooltip="Rezende, 2016 #12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1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3ECD364C" w14:textId="588F34D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5" w:type="dxa"/>
          </w:tcPr>
          <w:p w14:paraId="63B7A160" w14:textId="08EAC6A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1A8E1D1" w14:textId="31D4483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26EBF175" w14:textId="37E250E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449AE9E0" w14:textId="0045696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07AD990" w14:textId="01E89D7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3F951C3" w14:textId="53EC741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7EC287C5" w14:textId="312E19C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7DF79EB" w14:textId="50A041E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4500ECDD" w14:textId="7DF587B6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23FB0741" w14:textId="4F8BA8F6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CF5C985" w14:textId="28CE4FEE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cks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acks&lt;/Author&gt;&lt;Year&gt;2011&lt;/Year&gt;&lt;RecNum&gt;115&lt;/RecNum&gt;&lt;DisplayText&gt;[32]&lt;/DisplayText&gt;&lt;record&gt;&lt;rec-number&gt;115&lt;/rec-number&gt;&lt;foreign-keys&gt;&lt;key app="EN" db-id="2w2svvvrt9epeeeext2vrdd1srtdpwfvw5av" timestamp="1582583467"&gt;115&lt;/key&gt;&lt;/foreign-keys&gt;&lt;ref-type name="Journal Article"&gt;17&lt;/ref-type&gt;&lt;contributors&gt;&lt;authors&gt;&lt;author&gt;Sacks, G.&lt;/author&gt;&lt;author&gt;Veerman, J. L.&lt;/author&gt;&lt;author&gt;Moodie, M.&lt;/author&gt;&lt;author&gt;Swinburn, B.&lt;/author&gt;&lt;/authors&gt;&lt;/contributors&gt;&lt;titles&gt;&lt;title&gt;Traffic-light nutrition labelling and junk-food tax: A modelled comparison of cost-effectiveness for obesity prevention&lt;/title&gt;&lt;secondary-title&gt;International Journal of Obesity&lt;/secondary-title&gt;&lt;/titles&gt;&lt;periodical&gt;&lt;full-title&gt;International Journal of Obesity&lt;/full-title&gt;&lt;/periodical&gt;&lt;pages&gt;1001-1009&lt;/pages&gt;&lt;volume&gt;35&lt;/volume&gt;&lt;number&gt;7&lt;/number&gt;&lt;dates&gt;&lt;year&gt;2011&lt;/year&gt;&lt;/dates&gt;&lt;urls&gt;&lt;related-urls&gt;&lt;url&gt;http://www.embase.com/search/results?subaction=viewrecord&amp;amp;from=export&amp;amp;id=L51153966 http://dx.doi.org/10.1038/ijo.2010.228&lt;/url&gt;&lt;/related-urls&gt;&lt;/urls&gt;&lt;electronic-resource-num&gt;10.1038/ijo.2010.22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2" w:tooltip="Sacks, 2011 #115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2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6C40B3AD" w14:textId="2F0E48B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7E580C9C" w14:textId="5208549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0939F52D" w14:textId="24A31DD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0F7F869C" w14:textId="20BBD4C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2A5BB82F" w14:textId="60DDFDA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C5B3FA4" w14:textId="3F58CE1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3A53D63" w14:textId="4CE6AA0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1530CB65" w14:textId="4814F94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BF79FA9" w14:textId="67ABD78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3BDDB491" w14:textId="4F645DE8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0AF1F886" w14:textId="4364F84A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0520B5F" w14:textId="4E2CF1E0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nchez-R.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Sanchez-Romero&lt;/Author&gt;&lt;RecNum&gt;92&lt;/RecNum&gt;&lt;DisplayText&gt;[33]&lt;/DisplayText&gt;&lt;record&gt;&lt;rec-number&gt;92&lt;/rec-number&gt;&lt;foreign-keys&gt;&lt;key app="EN" db-id="2w2svvvrt9epeeeext2vrdd1srtdpwfvw5av" timestamp="1582583467"&gt;92&lt;/key&gt;&lt;/foreign-keys&gt;&lt;ref-type name="Journal Article"&gt;17&lt;/ref-type&gt;&lt;contributors&gt;&lt;authors&gt;&lt;author&gt;Sanchez-Romero, L. M.&lt;/author&gt;&lt;author&gt;Penko, J.&lt;/author&gt;&lt;author&gt;Coxson, P. G.&lt;/author&gt;&lt;author&gt;Fernandez, A.&lt;/author&gt;&lt;author&gt;Mason, A.&lt;/author&gt;&lt;author&gt;Moran, A. E.&lt;/author&gt;&lt;author&gt;Avila-Burgos, L.&lt;/author&gt;&lt;author&gt;Odden, M.&lt;/author&gt;&lt;author&gt;Barquera, S.&lt;/author&gt;&lt;author&gt;Bibbins-Domingo, K.&lt;/author&gt;&lt;/authors&gt;&lt;/contributors&gt;&lt;titles&gt;&lt;title&gt;Projected Impact of Mexico&amp;apos;s Sugar-Sweetened Beverage Tax Policy on Diabetes and Cardiovascular Disease: A Modeling Study&lt;/title&gt;&lt;secondary-title&gt;PLoS Medicine / Public Library of Science&lt;/secondary-title&gt;&lt;/titles&gt;&lt;periodical&gt;&lt;full-title&gt;PLoS Medicine / Public Library of Science&lt;/full-title&gt;&lt;/periodical&gt;&lt;pages&gt;e1002158&lt;/pages&gt;&lt;volume&gt;13&lt;/volume&gt;&lt;number&gt;11&lt;/number&gt;&lt;dates&gt;&lt;year&gt;2016&lt;/year&gt;&lt;/dates&gt;&lt;accession-num&gt;27802278&lt;/accession-num&gt;&lt;urls&gt;&lt;related-urls&gt;&lt;url&gt;http://ovidsp.ovid.com/ovidweb.cgi?T=JS&amp;amp;CSC=Y&amp;amp;NEWS=N&amp;amp;PAGE=fulltext&amp;amp;D=medc&amp;amp;AN=27802278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3" w:tooltip="Sanchez-Romero, 2016 #9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3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168B35A6" w14:textId="4677715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058030AD" w14:textId="6F43EBA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7595D7C6" w14:textId="1BB41F5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1083C929" w14:textId="6824078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2AC8D1AF" w14:textId="4941B09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4F05353" w14:textId="782075E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42B999D4" w14:textId="10592CF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654F2B76" w14:textId="481DC83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294338B7" w14:textId="39975F7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13961204" w14:textId="587372CF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Yes</w:t>
            </w:r>
          </w:p>
        </w:tc>
      </w:tr>
      <w:tr w:rsidR="00C9505B" w:rsidRPr="000F6D12" w14:paraId="281BFA0E" w14:textId="7F3DE2D7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7FD7E6E5" w14:textId="197E4C76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chwendick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chwendicke&lt;/Author&gt;&lt;Year&gt;2016&lt;/Year&gt;&lt;RecNum&gt;91&lt;/RecNum&gt;&lt;DisplayText&gt;[34]&lt;/DisplayText&gt;&lt;record&gt;&lt;rec-number&gt;91&lt;/rec-number&gt;&lt;foreign-keys&gt;&lt;key app="EN" db-id="2w2svvvrt9epeeeext2vrdd1srtdpwfvw5av" timestamp="1582583467"&gt;91&lt;/key&gt;&lt;/foreign-keys&gt;&lt;ref-type name="Journal Article"&gt;17&lt;/ref-type&gt;&lt;contributors&gt;&lt;authors&gt;&lt;author&gt;Schwendicke, F.&lt;/author&gt;&lt;author&gt;Thomson, W. M.&lt;/author&gt;&lt;author&gt;Broadbent, J. M.&lt;/author&gt;&lt;author&gt;Stolpe, M.&lt;/author&gt;&lt;/authors&gt;&lt;/contributors&gt;&lt;titles&gt;&lt;title&gt;Effects of Taxing Sugar-Sweetened Beverages on Caries and Treatment Costs&lt;/title&gt;&lt;secondary-title&gt;Journal of Dental Research&lt;/secondary-title&gt;&lt;/titles&gt;&lt;periodical&gt;&lt;full-title&gt;Journal of Dental Research&lt;/full-title&gt;&lt;/periodical&gt;&lt;pages&gt;1327-1332&lt;/pages&gt;&lt;volume&gt;95&lt;/volume&gt;&lt;number&gt;12&lt;/number&gt;&lt;dates&gt;&lt;year&gt;2016&lt;/year&gt;&lt;/dates&gt;&lt;accession-num&gt;118946121. Language: English. Entry Date: 20170601. Revision Date: 20170601. Publication Type: journal article. Journal Subset: Biomedical&lt;/accession-num&gt;&lt;urls&gt;&lt;related-urls&gt;&lt;url&gt;http://libproxy.tulane.edu:2048/login?url=http://search.ebscohost.com/login.aspx?direct=true&amp;amp;db=rzh&amp;amp;AN=118946121&amp;amp;login.asp&amp;amp;site=ehost-live&amp;amp;scope=site&lt;/url&gt;&lt;/related-urls&gt;&lt;/urls&gt;&lt;electronic-resource-num&gt;10.1177/002203451666027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4" w:tooltip="Schwendicke, 2016 #9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4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18C1E491" w14:textId="7F37395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7B9A936E" w14:textId="04A0A7C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16A4E70" w14:textId="2250AAC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46500EA1" w14:textId="0BB52E7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084E1E91" w14:textId="40C4B40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15A402B" w14:textId="553BECE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E5C882A" w14:textId="76FC2AC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7EE0853A" w14:textId="43017AA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663F756" w14:textId="2ACBC77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04344593" w14:textId="60084DC2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59ABF018" w14:textId="645DC86E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5454B3C4" w14:textId="5F394510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ingh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ingh&lt;/Author&gt;&lt;Year&gt;2015&lt;/Year&gt;&lt;RecNum&gt;114&lt;/RecNum&gt;&lt;DisplayText&gt;[35]&lt;/DisplayText&gt;&lt;record&gt;&lt;rec-number&gt;114&lt;/rec-number&gt;&lt;foreign-keys&gt;&lt;key app="EN" db-id="2w2svvvrt9epeeeext2vrdd1srtdpwfvw5av" timestamp="1582583467"&gt;114&lt;/key&gt;&lt;/foreign-keys&gt;&lt;ref-type name="Journal Article"&gt;17&lt;/ref-type&gt;&lt;contributors&gt;&lt;authors&gt;&lt;author&gt;Singh, Gitanjali M.&lt;/author&gt;&lt;author&gt;Micha, Renata&lt;/author&gt;&lt;author&gt;Khatibzadeh, Shahab&lt;/author&gt;&lt;author&gt;Lim, Stephen&lt;/author&gt;&lt;author&gt;Ezzati, Majid&lt;/author&gt;&lt;author&gt;Mozaffarian, Dariush&lt;/author&gt;&lt;/authors&gt;&lt;/contributors&gt;&lt;titles&gt;&lt;title&gt;Estimated Global, Regional, and National Disease Burdens Related to Sugar-Sweetened Beverage Consumption in 2010&lt;/title&gt;&lt;secondary-title&gt;Circulation&lt;/secondary-title&gt;&lt;/titles&gt;&lt;periodical&gt;&lt;full-title&gt;Circulation&lt;/full-title&gt;&lt;/periodical&gt;&lt;pages&gt;639-666&lt;/pages&gt;&lt;volume&gt;132&lt;/volume&gt;&lt;number&gt;8&lt;/number&gt;&lt;dates&gt;&lt;year&gt;2015&lt;/year&gt;&lt;/dates&gt;&lt;accession-num&gt;109632200. Corporate Author: Global Burden of Diseases Nutrition and Chronic Diseases Expert Group (NutriCoDE)*. Language: English. Entry Date: 20150923. Revision Date: 20180502. Publication Type: journal article&lt;/accession-num&gt;&lt;urls&gt;&lt;related-urls&gt;&lt;url&gt;http://libproxy.tulane.edu:2048/login?url=http://search.ebscohost.com/login.aspx?direct=true&amp;amp;db=rzh&amp;amp;AN=109632200&amp;amp;login.asp&amp;amp;site=ehost-live&amp;amp;scope=site&lt;/url&gt;&lt;/related-urls&gt;&lt;/urls&gt;&lt;electronic-resource-num&gt;10.1161/CIRCULATIONAHA.114.01063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5" w:tooltip="Singh, 2015 #114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5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50814762" w14:textId="66AFF5C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2B9D04DF" w14:textId="07757D9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0A9C6AFF" w14:textId="415F9B3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2DC17DCC" w14:textId="0BD3526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7303C7AF" w14:textId="450CC15C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C1C7FAB" w14:textId="1562CA0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C5AA341" w14:textId="09EC4B3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4C35D02D" w14:textId="490DBE4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478026D6" w14:textId="2F490F4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82" w:type="dxa"/>
          </w:tcPr>
          <w:p w14:paraId="7CDF0E5B" w14:textId="399BEE28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6CD77809" w14:textId="1436B691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426A867" w14:textId="7ECA0AC1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cino-Ortiz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cino-Ortiz&lt;/Author&gt;&lt;Year&gt;2018&lt;/Year&gt;&lt;RecNum&gt;82&lt;/RecNum&gt;&lt;DisplayText&gt;[36]&lt;/DisplayText&gt;&lt;record&gt;&lt;rec-number&gt;82&lt;/rec-number&gt;&lt;foreign-keys&gt;&lt;key app="EN" db-id="2w2svvvrt9epeeeext2vrdd1srtdpwfvw5av" timestamp="1582583467"&gt;82&lt;/key&gt;&lt;/foreign-keys&gt;&lt;ref-type name="Journal Article"&gt;17&lt;/ref-type&gt;&lt;contributors&gt;&lt;authors&gt;&lt;author&gt;Vecino-Ortiz, Andres I.&lt;/author&gt;&lt;author&gt;Arroyo-Ariza, Daniel&lt;/author&gt;&lt;/authors&gt;&lt;/contributors&gt;&lt;titles&gt;&lt;title&gt;A tax on sugar sweetened beverages in Colombia: Estimating the impact on overweight and obesity prevalence across socio economic levels&lt;/title&gt;&lt;secondary-title&gt;Social Science &amp;amp; Medicine&lt;/secondary-title&gt;&lt;/titles&gt;&lt;periodical&gt;&lt;full-title&gt;Social Science &amp;amp; Medicine&lt;/full-title&gt;&lt;/periodical&gt;&lt;pages&gt;111-116&lt;/pages&gt;&lt;volume&gt;209&lt;/volume&gt;&lt;dates&gt;&lt;year&gt;2018&lt;/year&gt;&lt;/dates&gt;&lt;accession-num&gt;130046934. Language: English. Entry Date: 20180612. Revision Date: 20180612. Publication Type: Article. Journal Subset: Allied Health&lt;/accession-num&gt;&lt;urls&gt;&lt;related-urls&gt;&lt;url&gt;http://libproxy.tulane.edu:2048/login?url=http://search.ebscohost.com/login.aspx?direct=true&amp;amp;db=rzh&amp;amp;AN=130046934&amp;amp;login.asp&amp;amp;site=ehost-live&amp;amp;scope=site&lt;/url&gt;&lt;/related-urls&gt;&lt;/urls&gt;&lt;electronic-resource-num&gt;10.1016/j.socscimed.2018.05.04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6" w:tooltip="Vecino-Ortiz, 2018 #82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6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4A174F89" w14:textId="20DB985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5" w:type="dxa"/>
          </w:tcPr>
          <w:p w14:paraId="7FAC50BA" w14:textId="237120D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7B53059F" w14:textId="4606D2D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3B0B9036" w14:textId="0ED46FE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45A82D60" w14:textId="06D5E84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1FC1888" w14:textId="573CD33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7F45E0E2" w14:textId="537EF21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36D1493F" w14:textId="481B314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15F3B534" w14:textId="563E5C7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120695BF" w14:textId="2E0C56D7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02D0B366" w14:textId="21AB754A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2124F48C" w14:textId="57CFA6C1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erman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erman&lt;/Author&gt;&lt;Year&gt;2016&lt;/Year&gt;&lt;RecNum&gt;90&lt;/RecNum&gt;&lt;DisplayText&gt;[37]&lt;/DisplayText&gt;&lt;record&gt;&lt;rec-number&gt;90&lt;/rec-number&gt;&lt;foreign-keys&gt;&lt;key app="EN" db-id="2w2svvvrt9epeeeext2vrdd1srtdpwfvw5av" timestamp="1582583467"&gt;90&lt;/key&gt;&lt;/foreign-keys&gt;&lt;ref-type name="Journal Article"&gt;17&lt;/ref-type&gt;&lt;contributors&gt;&lt;authors&gt;&lt;author&gt;Veerman, J. L.&lt;/author&gt;&lt;author&gt;Sacks, G.&lt;/author&gt;&lt;author&gt;Antonopoulos, N.&lt;/author&gt;&lt;author&gt;Martin, J.&lt;/author&gt;&lt;/authors&gt;&lt;/contributors&gt;&lt;titles&gt;&lt;title&gt;The impact of a tax on sugar-sweetened beverages on health and health care costs: A modelling study&lt;/title&gt;&lt;secondary-title&gt;PLoS ONE&lt;/secondary-title&gt;&lt;/titles&gt;&lt;periodical&gt;&lt;full-title&gt;PLoS ONE&lt;/full-title&gt;&lt;/periodical&gt;&lt;volume&gt;11&lt;/volume&gt;&lt;number&gt;4&lt;/number&gt;&lt;dates&gt;&lt;year&gt;2016&lt;/year&gt;&lt;/dates&gt;&lt;urls&gt;&lt;related-urls&gt;&lt;url&gt;http://www.embase.com/search/results?subaction=viewrecord&amp;amp;from=export&amp;amp;id=L609839821 http://dx.doi.org/10.1371/journal.pone.0151460&lt;/url&gt;&lt;/related-urls&gt;&lt;/urls&gt;&lt;electronic-resource-num&gt;10.1371/journal.pone.01514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7" w:tooltip="Veerman, 2016 #9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7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21C65B54" w14:textId="316E1BBF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5" w:type="dxa"/>
          </w:tcPr>
          <w:p w14:paraId="2CE32E6C" w14:textId="682B320B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51AA6F65" w14:textId="5C2BD10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12805348" w14:textId="17FEA4C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60079F9C" w14:textId="1F0438B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3068A9F" w14:textId="000096D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D00B275" w14:textId="31A70E6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3ECAEAED" w14:textId="70E0083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09A35753" w14:textId="5DA71CB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49BF5480" w14:textId="2A6C3592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3F4AB4A7" w14:textId="4C198A51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1B7F052E" w14:textId="3A031986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ang 2012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ang&lt;/Author&gt;&lt;Year&gt;2012&lt;/Year&gt;&lt;RecNum&gt;120&lt;/RecNum&gt;&lt;DisplayText&gt;[38]&lt;/DisplayText&gt;&lt;record&gt;&lt;rec-number&gt;120&lt;/rec-number&gt;&lt;foreign-keys&gt;&lt;key app="EN" db-id="2w2svvvrt9epeeeext2vrdd1srtdpwfvw5av" timestamp="1582583467"&gt;120&lt;/key&gt;&lt;/foreign-keys&gt;&lt;ref-type name="Journal Article"&gt;17&lt;/ref-type&gt;&lt;contributors&gt;&lt;authors&gt;&lt;author&gt;Wang, Y. Claire&lt;/author&gt;&lt;author&gt;Coxson, Pamela&lt;/author&gt;&lt;author&gt;Shen, Yu-Ming&lt;/author&gt;&lt;author&gt;Goldman, Lee&lt;/author&gt;&lt;author&gt;Bibbins-Domingo, Kirsten&lt;/author&gt;&lt;/authors&gt;&lt;/contributors&gt;&lt;titles&gt;&lt;title&gt;A Penny-Per-Ounce Tax On Sugar-Sweetened Beverages Would Cut Health And Cost Burdens Of Diabetes&lt;/title&gt;&lt;secondary-title&gt;Health Affairs&lt;/secondary-title&gt;&lt;/titles&gt;&lt;periodical&gt;&lt;full-title&gt;Health Affairs&lt;/full-title&gt;&lt;/periodical&gt;&lt;pages&gt;199-207&lt;/pages&gt;&lt;volume&gt;31&lt;/volume&gt;&lt;number&gt;1&lt;/number&gt;&lt;dates&gt;&lt;year&gt;2012&lt;/year&gt;&lt;/dates&gt;&lt;accession-num&gt;104510923. Language: English. Entry Date: 20120213. Revision Date: 20150711. Publication Type: Journal Article&lt;/accession-num&gt;&lt;urls&gt;&lt;related-urls&gt;&lt;url&gt;http://libproxy.tulane.edu:2048/login?url=http://search.ebscohost.com/login.aspx?direct=true&amp;amp;db=rzh&amp;amp;AN=104510923&amp;amp;login.asp&amp;amp;site=ehost-live&amp;amp;scope=site&lt;/url&gt;&lt;/related-urls&gt;&lt;/urls&gt;&lt;electronic-resource-num&gt;10.1377/hlthaff.2011.041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8" w:tooltip="Wang, 2012 #12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8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72F6873C" w14:textId="6F0554F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0C91F5BA" w14:textId="3A98B82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76AEEB40" w14:textId="0FDDB44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2F83EA2A" w14:textId="4759777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72BB2718" w14:textId="4E48ACC7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3F5D7EE3" w14:textId="55193000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0D993F9" w14:textId="4253447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360E7234" w14:textId="0F75981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633FF7F3" w14:textId="2D58798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82" w:type="dxa"/>
          </w:tcPr>
          <w:p w14:paraId="0ADC1AC6" w14:textId="144FF61D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68F0079E" w14:textId="38FBCD23" w:rsidTr="004A61D7">
        <w:trPr>
          <w:trHeight w:val="300"/>
        </w:trPr>
        <w:tc>
          <w:tcPr>
            <w:tcW w:w="2258" w:type="dxa"/>
            <w:shd w:val="clear" w:color="auto" w:fill="auto"/>
            <w:noWrap/>
          </w:tcPr>
          <w:p w14:paraId="300146D5" w14:textId="798D00DA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ilso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ilson&lt;/Author&gt;&lt;Year&gt;2015&lt;/Year&gt;&lt;RecNum&gt;101&lt;/RecNum&gt;&lt;DisplayText&gt;[39]&lt;/DisplayText&gt;&lt;record&gt;&lt;rec-number&gt;101&lt;/rec-number&gt;&lt;foreign-keys&gt;&lt;key app="EN" db-id="2w2svvvrt9epeeeext2vrdd1srtdpwfvw5av" timestamp="1582583467"&gt;101&lt;/key&gt;&lt;/foreign-keys&gt;&lt;ref-type name="Journal Article"&gt;17&lt;/ref-type&gt;&lt;contributors&gt;&lt;authors&gt;&lt;author&gt;Wilson, K. J.&lt;/author&gt;&lt;author&gt;Brown, H. S.&lt;/author&gt;&lt;author&gt;Bastida, E.&lt;/author&gt;&lt;/authors&gt;&lt;/contributors&gt;&lt;titles&gt;&lt;title&gt;Cost-effectiveness of a community-based weight control intervention targeting a low-socioeconomic-status Mexican-origin population&lt;/title&gt;&lt;secondary-title&gt;Health promotion practice&lt;/secondary-title&gt;&lt;/titles&gt;&lt;periodical&gt;&lt;full-title&gt;Health promotion practice&lt;/full-title&gt;&lt;/periodical&gt;&lt;pages&gt;101-108&lt;/pages&gt;&lt;volume&gt;16&lt;/volume&gt;&lt;number&gt;1&lt;/number&gt;&lt;dates&gt;&lt;year&gt;2015&lt;/year&gt;&lt;/dates&gt;&lt;urls&gt;&lt;related-urls&gt;&lt;url&gt;http://www.embase.com/search/results?subaction=viewrecord&amp;amp;from=export&amp;amp;id=L613655581 http://dx.doi.org/10.1177/1524839914537274&lt;/url&gt;&lt;/related-urls&gt;&lt;/urls&gt;&lt;electronic-resource-num&gt;10.1177/152483991453727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9" w:tooltip="Wilson, 2015 #101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9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3C071CE4" w14:textId="363C1633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5" w:type="dxa"/>
          </w:tcPr>
          <w:p w14:paraId="68B11232" w14:textId="3A2C85A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77EC238D" w14:textId="591063C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391CD86D" w14:textId="64D0E31E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22A79F59" w14:textId="3CA5F29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09F3A26" w14:textId="4557FB32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786A8E2" w14:textId="5B4C886D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4409C137" w14:textId="221AA09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</w:tcPr>
          <w:p w14:paraId="45463006" w14:textId="728F2594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2EF97BD3" w14:textId="5AA1625E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C9505B" w:rsidRPr="000F6D12" w14:paraId="3A7B5318" w14:textId="34102BC3" w:rsidTr="004A61D7">
        <w:trPr>
          <w:trHeight w:val="320"/>
        </w:trPr>
        <w:tc>
          <w:tcPr>
            <w:tcW w:w="2258" w:type="dxa"/>
            <w:shd w:val="clear" w:color="auto" w:fill="auto"/>
            <w:noWrap/>
          </w:tcPr>
          <w:p w14:paraId="5B612AE3" w14:textId="0604AD08" w:rsidR="00C9505B" w:rsidRPr="000F6D12" w:rsidRDefault="00C9505B" w:rsidP="00C9505B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right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right&lt;/Author&gt;&lt;Year&gt;2015&lt;/Year&gt;&lt;RecNum&gt;100&lt;/RecNum&gt;&lt;DisplayText&gt;[40]&lt;/DisplayText&gt;&lt;record&gt;&lt;rec-number&gt;100&lt;/rec-number&gt;&lt;foreign-keys&gt;&lt;key app="EN" db-id="2w2svvvrt9epeeeext2vrdd1srtdpwfvw5av" timestamp="1582583467"&gt;100&lt;/key&gt;&lt;/foreign-keys&gt;&lt;ref-type name="Journal Article"&gt;17&lt;/ref-type&gt;&lt;contributors&gt;&lt;authors&gt;&lt;author&gt;Wright, Davene R.&lt;/author&gt;&lt;author&gt;Kenney, Erica L.&lt;/author&gt;&lt;author&gt;Giles, Catherine M.&lt;/author&gt;&lt;author&gt;Long, Michael W.&lt;/author&gt;&lt;author&gt;Ward, Zachary J.&lt;/author&gt;&lt;author&gt;Resch, Stephen C.&lt;/author&gt;&lt;author&gt;Moodie, Marj L.&lt;/author&gt;&lt;author&gt;Carter, Robert C.&lt;/author&gt;&lt;author&gt;Wang, Y. Claire&lt;/author&gt;&lt;author&gt;Sacks, Gary&lt;/author&gt;&lt;author&gt;Swinburn, Boyd A.&lt;/author&gt;&lt;author&gt;Gortmaker, Steven L.&lt;/author&gt;&lt;author&gt;Cradock, Angie L.&lt;/author&gt;&lt;/authors&gt;&lt;/contributors&gt;&lt;titles&gt;&lt;title&gt;Modeling the Cost Effectiveness of Child Care Policy Changes in the U.S&lt;/title&gt;&lt;secondary-title&gt;American Journal of Preventive Medicine&lt;/secondary-title&gt;&lt;/titles&gt;&lt;periodical&gt;&lt;full-title&gt;American Journal of Preventive Medicine&lt;/full-title&gt;&lt;/periodical&gt;&lt;pages&gt;135-147&lt;/pages&gt;&lt;volume&gt;49&lt;/volume&gt;&lt;number&gt;1&lt;/number&gt;&lt;dates&gt;&lt;year&gt;2015&lt;/year&gt;&lt;/dates&gt;&lt;accession-num&gt;109583900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900&amp;amp;login.asp&amp;amp;site=ehost-live&amp;amp;scope=site&lt;/url&gt;&lt;/related-urls&gt;&lt;/urls&gt;&lt;electronic-resource-num&gt;10.1016/j.amepre.2015.03.01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0" w:tooltip="Wright, 2015 #100" w:history="1">
              <w:r w:rsidR="00C93D21"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0</w:t>
              </w:r>
            </w:hyperlink>
            <w:r w:rsidR="00B94E6E"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</w:tcPr>
          <w:p w14:paraId="39B73549" w14:textId="78A19A7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5" w:type="dxa"/>
          </w:tcPr>
          <w:p w14:paraId="5436567D" w14:textId="6AAFE999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4483FDCC" w14:textId="79A1841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</w:tcPr>
          <w:p w14:paraId="16AC5181" w14:textId="4455940A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6BBF85E5" w14:textId="221D1F4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000696C2" w14:textId="52457986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17D246BA" w14:textId="4E53F341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78F01487" w14:textId="05A7DBD5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</w:tcPr>
          <w:p w14:paraId="2D506710" w14:textId="13A93E58" w:rsidR="00C9505B" w:rsidRPr="00EC5711" w:rsidRDefault="00C9505B" w:rsidP="00C9505B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EC5711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82" w:type="dxa"/>
          </w:tcPr>
          <w:p w14:paraId="6B6BB712" w14:textId="7C4793F3" w:rsidR="00C9505B" w:rsidRPr="00C9505B" w:rsidRDefault="00C9505B" w:rsidP="00C9505B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C9505B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</w:tbl>
    <w:p w14:paraId="1FFC6C3E" w14:textId="77777777" w:rsidR="00A4260E" w:rsidRDefault="00A4260E"/>
    <w:p w14:paraId="6DC5126B" w14:textId="14688B98" w:rsidR="00EC5711" w:rsidRPr="003005A1" w:rsidRDefault="00BF493E" w:rsidP="003005A1">
      <w:pPr>
        <w:pStyle w:val="Prrafodelista"/>
        <w:numPr>
          <w:ilvl w:val="0"/>
          <w:numId w:val="4"/>
        </w:numPr>
        <w:spacing w:after="0" w:line="240" w:lineRule="auto"/>
        <w:ind w:left="-284" w:right="-648" w:hanging="283"/>
        <w:outlineLvl w:val="1"/>
        <w:rPr>
          <w:rFonts w:ascii="Arial" w:eastAsia="Times New Roman" w:hAnsi="Arial" w:cs="Arial"/>
          <w:b/>
          <w:bCs/>
          <w:lang w:eastAsia="es-AR"/>
        </w:rPr>
      </w:pPr>
      <w:r>
        <w:rPr>
          <w:b/>
          <w:bCs/>
        </w:rPr>
        <w:br w:type="page"/>
      </w:r>
      <w:r w:rsidR="00EC5711" w:rsidRPr="00731082">
        <w:rPr>
          <w:rFonts w:ascii="Arial" w:eastAsia="Times New Roman" w:hAnsi="Arial" w:cs="Arial"/>
          <w:b/>
          <w:bCs/>
          <w:lang w:eastAsia="es-AR"/>
        </w:rPr>
        <w:lastRenderedPageBreak/>
        <w:t xml:space="preserve">Model </w:t>
      </w:r>
      <w:r w:rsidR="00EC5711">
        <w:rPr>
          <w:rFonts w:ascii="Arial" w:eastAsia="Times New Roman" w:hAnsi="Arial" w:cs="Arial"/>
          <w:b/>
          <w:bCs/>
          <w:lang w:eastAsia="es-AR"/>
        </w:rPr>
        <w:t>results</w:t>
      </w:r>
      <w:r w:rsidR="00EC5711" w:rsidRPr="00731082">
        <w:rPr>
          <w:rFonts w:ascii="Arial" w:eastAsia="Times New Roman" w:hAnsi="Arial" w:cs="Arial"/>
          <w:b/>
          <w:bCs/>
          <w:lang w:eastAsia="es-AR"/>
        </w:rPr>
        <w:t xml:space="preserve"> </w:t>
      </w:r>
      <w:r w:rsidR="00EC5711">
        <w:rPr>
          <w:rFonts w:ascii="Arial" w:eastAsia="Times New Roman" w:hAnsi="Arial" w:cs="Arial"/>
          <w:b/>
          <w:bCs/>
          <w:lang w:eastAsia="es-AR"/>
        </w:rPr>
        <w:t>2</w:t>
      </w:r>
      <w:r w:rsidR="00115BF0">
        <w:rPr>
          <w:rFonts w:ascii="Arial" w:eastAsia="Times New Roman" w:hAnsi="Arial" w:cs="Arial"/>
          <w:b/>
          <w:bCs/>
          <w:lang w:eastAsia="es-AR"/>
        </w:rPr>
        <w:t>,</w:t>
      </w:r>
      <w:r w:rsidR="00EC5711">
        <w:rPr>
          <w:rFonts w:ascii="Arial" w:eastAsia="Times New Roman" w:hAnsi="Arial" w:cs="Arial"/>
          <w:b/>
          <w:bCs/>
          <w:lang w:eastAsia="es-AR"/>
        </w:rPr>
        <w:t xml:space="preserve"> </w:t>
      </w:r>
      <w:r w:rsidR="00EC5711" w:rsidRPr="00731082">
        <w:rPr>
          <w:rFonts w:ascii="Arial" w:eastAsia="Times New Roman" w:hAnsi="Arial" w:cs="Arial"/>
          <w:b/>
          <w:bCs/>
          <w:lang w:eastAsia="es-AR"/>
        </w:rPr>
        <w:t>by study</w:t>
      </w:r>
    </w:p>
    <w:tbl>
      <w:tblPr>
        <w:tblW w:w="14024" w:type="dxa"/>
        <w:tblInd w:w="-572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84"/>
        <w:gridCol w:w="708"/>
        <w:gridCol w:w="878"/>
        <w:gridCol w:w="1249"/>
        <w:gridCol w:w="992"/>
        <w:gridCol w:w="1276"/>
        <w:gridCol w:w="992"/>
        <w:gridCol w:w="992"/>
        <w:gridCol w:w="992"/>
        <w:gridCol w:w="3261"/>
      </w:tblGrid>
      <w:tr w:rsidR="00925E4A" w:rsidRPr="00925E4A" w14:paraId="1C471DD0" w14:textId="77777777" w:rsidTr="004A61D7">
        <w:trPr>
          <w:trHeight w:val="649"/>
          <w:tblHeader/>
        </w:trPr>
        <w:tc>
          <w:tcPr>
            <w:tcW w:w="26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  <w:hideMark/>
          </w:tcPr>
          <w:p w14:paraId="3C6072A1" w14:textId="77777777" w:rsidR="00EC5711" w:rsidRPr="00925E4A" w:rsidRDefault="00EC5711" w:rsidP="00EC571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Study ID</w:t>
            </w:r>
          </w:p>
        </w:tc>
        <w:tc>
          <w:tcPr>
            <w:tcW w:w="7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5B1A69B9" w14:textId="3E3D588D" w:rsidR="00EC5711" w:rsidRPr="00925E4A" w:rsidRDefault="00EC5711" w:rsidP="00EC571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SSB sales</w:t>
            </w:r>
          </w:p>
        </w:tc>
        <w:tc>
          <w:tcPr>
            <w:tcW w:w="8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1F56B2E1" w14:textId="4FF9D36F" w:rsidR="00EC5711" w:rsidRPr="00925E4A" w:rsidRDefault="00EC5711" w:rsidP="00EC571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Equity</w:t>
            </w:r>
          </w:p>
        </w:tc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15CA6EEC" w14:textId="77777777" w:rsidR="00925E4A" w:rsidRPr="00925E4A" w:rsidRDefault="00EC5711" w:rsidP="004A61D7">
            <w:pPr>
              <w:spacing w:after="0" w:line="240" w:lineRule="auto"/>
              <w:ind w:right="-108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Obesity</w:t>
            </w:r>
            <w:r w:rsidR="00925E4A" w:rsidRPr="00925E4A">
              <w:rPr>
                <w:rFonts w:ascii="Calibri" w:hAnsi="Calibri" w:cs="Calibri"/>
                <w:b/>
                <w:bCs/>
                <w:color w:val="000000" w:themeColor="text1"/>
              </w:rPr>
              <w:t>/</w:t>
            </w:r>
          </w:p>
          <w:p w14:paraId="5C191EF4" w14:textId="655555D3" w:rsidR="00EC5711" w:rsidRPr="00925E4A" w:rsidRDefault="00EC5711" w:rsidP="004A61D7">
            <w:pPr>
              <w:spacing w:after="0" w:line="240" w:lineRule="auto"/>
              <w:ind w:right="-108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Overweight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4AC55FD7" w14:textId="77D863F9" w:rsidR="00EC5711" w:rsidRPr="004A61D7" w:rsidRDefault="00EC5711" w:rsidP="004A61D7">
            <w:pPr>
              <w:spacing w:after="0" w:line="240" w:lineRule="auto"/>
              <w:ind w:right="-108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Diabetes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10FA95D9" w14:textId="0CD8061A" w:rsidR="00EC5711" w:rsidRPr="004A61D7" w:rsidRDefault="00EC5711" w:rsidP="004A61D7">
            <w:pPr>
              <w:spacing w:after="0" w:line="240" w:lineRule="auto"/>
              <w:ind w:right="-108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Cardiovas</w:t>
            </w:r>
            <w:r w:rsidR="004A61D7">
              <w:rPr>
                <w:rFonts w:ascii="Calibri" w:hAnsi="Calibri" w:cs="Calibri"/>
                <w:b/>
                <w:bCs/>
                <w:color w:val="000000" w:themeColor="text1"/>
              </w:rPr>
              <w:t>.</w:t>
            </w: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 xml:space="preserve"> </w:t>
            </w:r>
            <w:r w:rsidR="00925E4A" w:rsidRPr="00925E4A">
              <w:rPr>
                <w:rFonts w:ascii="Calibri" w:hAnsi="Calibri" w:cs="Calibri"/>
                <w:b/>
                <w:bCs/>
                <w:color w:val="000000" w:themeColor="text1"/>
              </w:rPr>
              <w:t>disease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78535808" w14:textId="7893AF4A" w:rsidR="00EC5711" w:rsidRPr="004A61D7" w:rsidRDefault="00EC5711" w:rsidP="004A61D7">
            <w:pPr>
              <w:spacing w:after="0" w:line="240" w:lineRule="auto"/>
              <w:ind w:right="-108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Cancer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30651F92" w14:textId="4C5634AC" w:rsidR="00EC5711" w:rsidRPr="004A61D7" w:rsidRDefault="00EC5711" w:rsidP="004A61D7">
            <w:pPr>
              <w:spacing w:after="0" w:line="240" w:lineRule="auto"/>
              <w:ind w:right="-108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Cavities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3278F6D6" w14:textId="13225F45" w:rsidR="00EC5711" w:rsidRPr="004A61D7" w:rsidRDefault="00EC5711" w:rsidP="004A61D7">
            <w:pPr>
              <w:spacing w:after="0" w:line="240" w:lineRule="auto"/>
              <w:ind w:right="-108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Bulling</w:t>
            </w:r>
          </w:p>
        </w:tc>
        <w:tc>
          <w:tcPr>
            <w:tcW w:w="326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65A23E91" w14:textId="4506EA80" w:rsidR="00EC5711" w:rsidRPr="004A61D7" w:rsidRDefault="00EC5711" w:rsidP="004A61D7">
            <w:pPr>
              <w:spacing w:after="0" w:line="240" w:lineRule="auto"/>
              <w:ind w:right="-108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925E4A">
              <w:rPr>
                <w:rFonts w:ascii="Calibri" w:hAnsi="Calibri" w:cs="Calibri"/>
                <w:b/>
                <w:bCs/>
                <w:color w:val="000000" w:themeColor="text1"/>
              </w:rPr>
              <w:t>Other</w:t>
            </w:r>
          </w:p>
        </w:tc>
      </w:tr>
      <w:tr w:rsidR="00925E4A" w:rsidRPr="00925E4A" w14:paraId="014B1431" w14:textId="77777777" w:rsidTr="004A61D7">
        <w:trPr>
          <w:trHeight w:val="300"/>
        </w:trPr>
        <w:tc>
          <w:tcPr>
            <w:tcW w:w="2684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6F4F85EF" w14:textId="61BE8EFC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Afshin 2015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Afshin&lt;/Author&gt;&lt;Year&gt;2015&lt;/Year&gt;&lt;RecNum&gt;103&lt;/RecNum&gt;&lt;DisplayText&gt;[1]&lt;/DisplayText&gt;&lt;record&gt;&lt;rec-number&gt;103&lt;/rec-number&gt;&lt;foreign-keys&gt;&lt;key app="EN" db-id="2w2svvvrt9epeeeext2vrdd1srtdpwfvw5av" timestamp="1582583467"&gt;103&lt;/key&gt;&lt;/foreign-keys&gt;&lt;ref-type name="Journal Article"&gt;17&lt;/ref-type&gt;&lt;contributors&gt;&lt;authors&gt;&lt;author&gt;Afshin, A.&lt;/author&gt;&lt;author&gt;Micha, R.&lt;/author&gt;&lt;author&gt;Khatibzadeh, S.&lt;/author&gt;&lt;author&gt;Fahimi, S.&lt;/author&gt;&lt;author&gt;Shi, P.&lt;/author&gt;&lt;author&gt;Powles, J.&lt;/author&gt;&lt;author&gt;Singh, G.&lt;/author&gt;&lt;author&gt;Yakoob, M. Y.&lt;/author&gt;&lt;author&gt;Abdollahi, M.&lt;/author&gt;&lt;author&gt;Al-Hooti, S.&lt;/author&gt;&lt;author&gt;Farzadfar, F.&lt;/author&gt;&lt;author&gt;Houshiar-Rad, A.&lt;/author&gt;&lt;author&gt;Hwalla, N.&lt;/author&gt;&lt;author&gt;Koksal, E.&lt;/author&gt;&lt;author&gt;Musaiger, A.&lt;/author&gt;&lt;author&gt;Pekcan, G.&lt;/author&gt;&lt;author&gt;Sibai, A. M.&lt;/author&gt;&lt;author&gt;Zaghloul, S.&lt;/author&gt;&lt;author&gt;Danaei, G.&lt;/author&gt;&lt;author&gt;Ezzati, M.&lt;/author&gt;&lt;author&gt;Mozaffarian, D.&lt;/author&gt;&lt;/authors&gt;&lt;/contributors&gt;&lt;titles&gt;&lt;title&gt;The impact of dietary habits and metabolic risk factors on cardiovascular and diabetes mortality in countries of the Middle East and North Africa in 2010: A comparative risk assessment analysis&lt;/title&gt;&lt;secondary-title&gt;BMJ Open&lt;/secondary-title&gt;&lt;/titles&gt;&lt;periodical&gt;&lt;full-title&gt;BMJ Open&lt;/full-title&gt;&lt;/periodical&gt;&lt;volume&gt;5&lt;/volume&gt;&lt;number&gt;5&lt;/number&gt;&lt;dates&gt;&lt;year&gt;2015&lt;/year&gt;&lt;/dates&gt;&lt;urls&gt;&lt;related-urls&gt;&lt;url&gt;http://www.embase.com/search/results?subaction=viewrecord&amp;amp;from=export&amp;amp;id=L604465268 http://dx.doi.org/10.1136/bmjopen-2014-006385&lt;/url&gt;&lt;/related-urls&gt;&lt;/urls&gt;&lt;electronic-resource-num&gt;10.1136/bmjopen-2014-006385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" w:tooltip="Afshin, 2015 #103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58D205B4" w14:textId="2170339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  <w:tcBorders>
              <w:top w:val="single" w:sz="12" w:space="0" w:color="auto"/>
            </w:tcBorders>
          </w:tcPr>
          <w:p w14:paraId="0C31A92E" w14:textId="6877916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6833F491" w14:textId="4E10FD3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2C3A5AFC" w14:textId="7CCE418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55C13622" w14:textId="0FB4B42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tcBorders>
              <w:top w:val="single" w:sz="12" w:space="0" w:color="auto"/>
            </w:tcBorders>
          </w:tcPr>
          <w:p w14:paraId="7046A638" w14:textId="226F38F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tcBorders>
              <w:top w:val="single" w:sz="12" w:space="0" w:color="auto"/>
            </w:tcBorders>
          </w:tcPr>
          <w:p w14:paraId="61639373" w14:textId="1FE959E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tcBorders>
              <w:top w:val="single" w:sz="12" w:space="0" w:color="auto"/>
            </w:tcBorders>
          </w:tcPr>
          <w:p w14:paraId="441C8C34" w14:textId="562B14F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  <w:tcBorders>
              <w:top w:val="single" w:sz="12" w:space="0" w:color="auto"/>
            </w:tcBorders>
          </w:tcPr>
          <w:p w14:paraId="163B702C" w14:textId="6B179A8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279E975A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385244DD" w14:textId="3138BBCE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C476B5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arrientos-G. 2017</w:t>
            </w:r>
            <w:r w:rsidRPr="00C476B5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arrientos-Gutierrez&lt;/Author&gt;&lt;Year&gt;2017&lt;/Year&gt;&lt;RecNum&gt;89&lt;/RecNum&gt;&lt;DisplayText&gt;[2]&lt;/DisplayText&gt;&lt;record&gt;&lt;rec-number&gt;89&lt;/rec-number&gt;&lt;foreign-keys&gt;&lt;key app="EN" db-id="2w2svvvrt9epeeeext2vrdd1srtdpwfvw5av" timestamp="1582583467"&gt;89&lt;/key&gt;&lt;/foreign-keys&gt;&lt;ref-type name="Journal Article"&gt;17&lt;/ref-type&gt;&lt;contributors&gt;&lt;authors&gt;&lt;author&gt;Barrientos-Gutierrez, T.&lt;/author&gt;&lt;author&gt;Zepeda-Tello, R.&lt;/author&gt;&lt;author&gt;Rodrigues, E. R.&lt;/author&gt;&lt;author&gt;Colchero-Aragones, A.&lt;/author&gt;&lt;author&gt;Rojas-Martõnez, R.&lt;/author&gt;&lt;author&gt;Lazcano-Ponce, E.&lt;/author&gt;&lt;author&gt;Hernandez-Avila, M.&lt;/author&gt;&lt;author&gt;Rivera-Dommarco, J.&lt;/author&gt;&lt;author&gt;Meza, R.&lt;/author&gt;&lt;/authors&gt;&lt;/contributors&gt;&lt;titles&gt;&lt;title&gt;Expected population weight and diabetes impact of the 1-peso-per-litre tax to sugar sweetened beverages in Mexico&lt;/title&gt;&lt;secondary-title&gt;PLoS ONE&lt;/secondary-title&gt;&lt;/titles&gt;&lt;periodical&gt;&lt;full-title&gt;PLoS ONE&lt;/full-title&gt;&lt;/periodical&gt;&lt;volume&gt;12&lt;/volume&gt;&lt;number&gt;5&lt;/number&gt;&lt;dates&gt;&lt;year&gt;2017&lt;/year&gt;&lt;/dates&gt;&lt;urls&gt;&lt;related-urls&gt;&lt;url&gt;http://www.embase.com/search/results?subaction=viewrecord&amp;amp;from=export&amp;amp;id=L616276364 http://dx.doi.org/10.1371/journal.pone.0176336&lt;/url&gt;&lt;/related-urls&gt;&lt;/urls&gt;&lt;electronic-resource-num&gt;10.1371/journal.pone.0176336&lt;/electronic-resource-num&gt;&lt;/record&gt;&lt;/Cite&gt;&lt;/EndNote&gt;</w:instrText>
            </w:r>
            <w:r w:rsidRPr="00C476B5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" w:tooltip="Barrientos-Gutierrez, 2017 #89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C476B5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  <w:r w:rsidR="0055383D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708" w:type="dxa"/>
            <w:shd w:val="clear" w:color="auto" w:fill="auto"/>
            <w:noWrap/>
          </w:tcPr>
          <w:p w14:paraId="47289A71" w14:textId="667F49C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78" w:type="dxa"/>
          </w:tcPr>
          <w:p w14:paraId="7BB9C347" w14:textId="3C3ECED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20858005" w14:textId="509286C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C8CF1CB" w14:textId="2049EE6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0624D882" w14:textId="4F4C3C1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E92ABF2" w14:textId="3AAA013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BDB5002" w14:textId="26FC8F8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799488C" w14:textId="421B79B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2E810B63" w14:textId="729FABF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BMI, METS, total balance energy, exposure time to screens</w:t>
            </w:r>
          </w:p>
        </w:tc>
      </w:tr>
      <w:tr w:rsidR="00925E4A" w:rsidRPr="00925E4A" w14:paraId="2D182506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0A212EFE" w14:textId="78AB5341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asu 2013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asu&lt;/Author&gt;&lt;Year&gt;2013&lt;/Year&gt;&lt;RecNum&gt;119&lt;/RecNum&gt;&lt;DisplayText&gt;[3]&lt;/DisplayText&gt;&lt;record&gt;&lt;rec-number&gt;119&lt;/rec-number&gt;&lt;foreign-keys&gt;&lt;key app="EN" db-id="2w2svvvrt9epeeeext2vrdd1srtdpwfvw5av" timestamp="1582583467"&gt;119&lt;/key&gt;&lt;/foreign-keys&gt;&lt;ref-type name="Journal Article"&gt;17&lt;/ref-type&gt;&lt;contributors&gt;&lt;authors&gt;&lt;author&gt;Basu, S.&lt;/author&gt;&lt;author&gt;Seligman, H.&lt;/author&gt;&lt;author&gt;Bhattacharya, J.&lt;/author&gt;&lt;/authors&gt;&lt;/contributors&gt;&lt;titles&gt;&lt;title&gt;Nutritional policy changes in the supplemental nutrition assistance program: a microsimulation and cost-effectiveness analysis&lt;/title&gt;&lt;secondary-title&gt;Medical Decision Making&lt;/secondary-title&gt;&lt;/titles&gt;&lt;periodical&gt;&lt;full-title&gt;Medical Decision Making&lt;/full-title&gt;&lt;/periodical&gt;&lt;pages&gt;937-48&lt;/pages&gt;&lt;volume&gt;33&lt;/volume&gt;&lt;number&gt;7&lt;/number&gt;&lt;dates&gt;&lt;year&gt;2013&lt;/year&gt;&lt;/dates&gt;&lt;accession-num&gt;23811757&lt;/accession-num&gt;&lt;urls&gt;&lt;related-urls&gt;&lt;url&gt;http://ovidsp.ovid.com/ovidweb.cgi?T=JS&amp;amp;CSC=Y&amp;amp;NEWS=N&amp;amp;PAGE=fulltext&amp;amp;D=medc&amp;amp;AN=23811757&lt;/url&gt;&lt;/related-urls&gt;&lt;/urls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" w:tooltip="Basu, 2013 #119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36146AD7" w14:textId="514BE73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48538628" w14:textId="67F2D70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474E9462" w14:textId="6A2F95B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2C9F4400" w14:textId="3E8F381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75008A04" w14:textId="176897F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30BBA960" w14:textId="22999F2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A5D8D56" w14:textId="7A7AF07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203DE54" w14:textId="5967A42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49751E4C" w14:textId="3998848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628537A2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125121BD" w14:textId="6B188E69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asu 2014a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asu&lt;/Author&gt;&lt;Year&gt;2014&lt;/Year&gt;&lt;RecNum&gt;107&lt;/RecNum&gt;&lt;DisplayText&gt;[4]&lt;/DisplayText&gt;&lt;record&gt;&lt;rec-number&gt;107&lt;/rec-number&gt;&lt;foreign-keys&gt;&lt;key app="EN" db-id="2w2svvvrt9epeeeext2vrdd1srtdpwfvw5av" timestamp="1582583467"&gt;107&lt;/key&gt;&lt;/foreign-keys&gt;&lt;ref-type name="Journal Article"&gt;17&lt;/ref-type&gt;&lt;contributors&gt;&lt;authors&gt;&lt;author&gt;Basu, Sanjay&lt;/author&gt;&lt;author&gt;Vellakkal, Sukumar&lt;/author&gt;&lt;author&gt;Agrawal, Sutapa&lt;/author&gt;&lt;author&gt;Stuckler, David&lt;/author&gt;&lt;author&gt;Popkin, Barry&lt;/author&gt;&lt;author&gt;Ebrahim, Shah&lt;/author&gt;&lt;/authors&gt;&lt;/contributors&gt;&lt;titles&gt;&lt;title&gt;Averting obesity and type 2 diabetes in India through sugar-sweetened beverage taxation: an economic-epidemiologic modeling study&lt;/title&gt;&lt;secondary-title&gt;PLoS Medicine&lt;/secondary-title&gt;&lt;/titles&gt;&lt;periodical&gt;&lt;full-title&gt;PLoS Medicine&lt;/full-title&gt;&lt;/periodical&gt;&lt;pages&gt;e1001582-e1001582&lt;/pages&gt;&lt;volume&gt;11&lt;/volume&gt;&lt;number&gt;1&lt;/number&gt;&lt;dates&gt;&lt;year&gt;2014&lt;/year&gt;&lt;/dates&gt;&lt;accession-num&gt;104002862. Language: English. Entry Date: 20140919. Revision Date: 20180502. Publication Type: journal article&lt;/accession-num&gt;&lt;urls&gt;&lt;related-urls&gt;&lt;url&gt;http://libproxy.tulane.edu:2048/login?url=http://search.ebscohost.com/login.aspx?direct=true&amp;amp;db=rzh&amp;amp;AN=104002862&amp;amp;login.asp&amp;amp;site=ehost-live&amp;amp;scope=site&lt;/url&gt;&lt;/related-urls&gt;&lt;/urls&gt;&lt;electronic-resource-num&gt;10.1371/journal.pmed.1001582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4" w:tooltip="Basu, 2014 #107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4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4D87F8DF" w14:textId="6C52BDD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7463591A" w14:textId="3D48D17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225E2F56" w14:textId="2D98BAA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124AB782" w14:textId="573CFB7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576EB1B8" w14:textId="5987246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CA4C239" w14:textId="308C2AA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7BBF180" w14:textId="0C4E35F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02CB1D0" w14:textId="2F784B7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3DAE4B22" w14:textId="56EA394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3F6DB3DD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2BB42B5A" w14:textId="5D1489C2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asu 2014b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asu&lt;/Author&gt;&lt;Year&gt;2014&lt;/Year&gt;&lt;RecNum&gt;108&lt;/RecNum&gt;&lt;DisplayText&gt;[5]&lt;/DisplayText&gt;&lt;record&gt;&lt;rec-number&gt;108&lt;/rec-number&gt;&lt;foreign-keys&gt;&lt;key app="EN" db-id="2w2svvvrt9epeeeext2vrdd1srtdpwfvw5av" timestamp="1582583467"&gt;108&lt;/key&gt;&lt;/foreign-keys&gt;&lt;ref-type name="Journal Article"&gt;17&lt;/ref-type&gt;&lt;contributors&gt;&lt;authors&gt;&lt;author&gt;Basu, Sanjay&lt;/author&gt;&lt;author&gt;Lewis, Kristina&lt;/author&gt;&lt;/authors&gt;&lt;/contributors&gt;&lt;titles&gt;&lt;title&gt;Reducing Added Sugars in the Food Supply Through a Cap-and-Trade Approach&lt;/title&gt;&lt;secondary-title&gt;American Journal of Public Health&lt;/secondary-title&gt;&lt;/titles&gt;&lt;periodical&gt;&lt;full-title&gt;American Journal of Public Health&lt;/full-title&gt;&lt;/periodical&gt;&lt;pages&gt;2432-2438&lt;/pages&gt;&lt;volume&gt;104&lt;/volume&gt;&lt;number&gt;12&lt;/number&gt;&lt;dates&gt;&lt;year&gt;2014&lt;/year&gt;&lt;/dates&gt;&lt;accession-num&gt;103858828. Language: English. Entry Date: 20141121. Revision Date: 20150710. Publication Type: Journal Article&lt;/accession-num&gt;&lt;urls&gt;&lt;related-urls&gt;&lt;url&gt;http://libproxy.tulane.edu:2048/login?url=http://search.ebscohost.com/login.aspx?direct=true&amp;amp;db=rzh&amp;amp;AN=103858828&amp;amp;login.asp&amp;amp;site=ehost-live&amp;amp;scope=site&lt;/url&gt;&lt;/related-urls&gt;&lt;/urls&gt;&lt;electronic-resource-num&gt;10.2105/AJPH.2014.302170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5" w:tooltip="Basu, 2014 #108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5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39EFEBF2" w14:textId="3B9A218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78" w:type="dxa"/>
          </w:tcPr>
          <w:p w14:paraId="443B6AFF" w14:textId="2304594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36848870" w14:textId="78E11B6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1572F553" w14:textId="6EE63EB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763A3350" w14:textId="1201317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1CF6CD0" w14:textId="52D3C8F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D8E3F00" w14:textId="21D0CB8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513E23A" w14:textId="621CA4D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76DAB564" w14:textId="1200264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Incremental costs, quality-adjusted life-years  (QALYs), body mass index, Alternative Healthy Eating Index, Food Security Score, diabetes person-years, and deaths from myocardial infarctions (MIs) and strokes.</w:t>
            </w:r>
          </w:p>
        </w:tc>
      </w:tr>
      <w:tr w:rsidR="00925E4A" w:rsidRPr="00925E4A" w14:paraId="71ED7E2A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6E9A0CE9" w14:textId="6AC2D639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reeze 2017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reeze&lt;/Author&gt;&lt;Year&gt;2017&lt;/Year&gt;&lt;RecNum&gt;88&lt;/RecNum&gt;&lt;DisplayText&gt;[6]&lt;/DisplayText&gt;&lt;record&gt;&lt;rec-number&gt;88&lt;/rec-number&gt;&lt;foreign-keys&gt;&lt;key app="EN" db-id="2w2svvvrt9epeeeext2vrdd1srtdpwfvw5av" timestamp="1582583467"&gt;88&lt;/key&gt;&lt;/foreign-keys&gt;&lt;ref-type name="Journal Article"&gt;17&lt;/ref-type&gt;&lt;contributors&gt;&lt;authors&gt;&lt;author&gt;Breeze, P. R.&lt;/author&gt;&lt;author&gt;Thomas, C.&lt;/author&gt;&lt;author&gt;Squires, H.&lt;/author&gt;&lt;author&gt;Brennan, A.&lt;/author&gt;&lt;author&gt;Greaves, C.&lt;/author&gt;&lt;author&gt;Diggle, P.&lt;/author&gt;&lt;author&gt;Brunner, E.&lt;/author&gt;&lt;author&gt;Tabak, A.&lt;/author&gt;&lt;author&gt;Preston, L.&lt;/author&gt;&lt;author&gt;Chilcott, J.&lt;/author&gt;&lt;/authors&gt;&lt;/contributors&gt;&lt;titles&gt;&lt;title&gt;Cost-effectiveness of population-based, community, workplace and individual policies for diabetes prevention in the UK&lt;/title&gt;&lt;secondary-title&gt;Diabetic Medicine&lt;/secondary-title&gt;&lt;/titles&gt;&lt;periodical&gt;&lt;full-title&gt;Diabetic Medicine&lt;/full-title&gt;&lt;/periodical&gt;&lt;pages&gt;1136-1144&lt;/pages&gt;&lt;volume&gt;34&lt;/volume&gt;&lt;number&gt;8&lt;/number&gt;&lt;dates&gt;&lt;year&gt;2017&lt;/year&gt;&lt;/dates&gt;&lt;accession-num&gt;124130318. Language: English. Entry Date: 20170718. Revision Date: 20170720. Publication Type: Article&lt;/accession-num&gt;&lt;urls&gt;&lt;related-urls&gt;&lt;url&gt;http://libproxy.tulane.edu:2048/login?url=http://search.ebscohost.com/login.aspx?direct=true&amp;amp;db=rzh&amp;amp;AN=124130318&amp;amp;login.asp&amp;amp;site=ehost-live&amp;amp;scope=site&lt;/url&gt;&lt;/related-urls&gt;&lt;/urls&gt;&lt;electronic-resource-num&gt;10.1111/dme.13349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6" w:tooltip="Breeze, 2017 #88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6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26EE2881" w14:textId="21C6FFF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78" w:type="dxa"/>
          </w:tcPr>
          <w:p w14:paraId="19949909" w14:textId="6A572FC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74BF9C46" w14:textId="2DCFC45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75DB177F" w14:textId="16AC5DE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71215CE4" w14:textId="6D9A488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7F59D7A" w14:textId="52DCF09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4A71489" w14:textId="01073F8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8CB7C9F" w14:textId="0E1BFF8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6178CA15" w14:textId="5F12280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Kilocalorie per capita and glycemic load changes</w:t>
            </w:r>
          </w:p>
        </w:tc>
      </w:tr>
      <w:tr w:rsidR="00925E4A" w:rsidRPr="00925E4A" w14:paraId="55FCF093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3F0DF8BC" w14:textId="48F43D86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riggs 2013a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riggs&lt;/Author&gt;&lt;Year&gt;2013&lt;/Year&gt;&lt;RecNum&gt;117&lt;/RecNum&gt;&lt;DisplayText&gt;[7]&lt;/DisplayText&gt;&lt;record&gt;&lt;rec-number&gt;117&lt;/rec-number&gt;&lt;foreign-keys&gt;&lt;key app="EN" db-id="2w2svvvrt9epeeeext2vrdd1srtdpwfvw5av" timestamp="1582583467"&gt;117&lt;/key&gt;&lt;/foreign-keys&gt;&lt;ref-type name="Journal Article"&gt;17&lt;/ref-type&gt;&lt;contributors&gt;&lt;authors&gt;&lt;author&gt;Briggs, A. D.&lt;/author&gt;&lt;author&gt;Mytton, O. T.&lt;/author&gt;&lt;author&gt;Kehlbacher, A.&lt;/author&gt;&lt;author&gt;Tiffin, R.&lt;/author&gt;&lt;author&gt;Rayner, M.&lt;/author&gt;&lt;author&gt;Scarborough, P.&lt;/author&gt;&lt;/authors&gt;&lt;/contributors&gt;&lt;titles&gt;&lt;title&gt;Overall and income specific effect on prevalence of overweight and obesity of 20% sugar sweetened drink tax in UK: econometric and comparative risk assessment modelling study&lt;/title&gt;&lt;secondary-title&gt;BMJ&lt;/secondary-title&gt;&lt;/titles&gt;&lt;periodical&gt;&lt;full-title&gt;BMJ&lt;/full-title&gt;&lt;/periodical&gt;&lt;pages&gt;f6189&lt;/pages&gt;&lt;volume&gt;347&lt;/volume&gt;&lt;dates&gt;&lt;year&gt;2013&lt;/year&gt;&lt;/dates&gt;&lt;accession-num&gt;24179043&lt;/accession-num&gt;&lt;urls&gt;&lt;related-urls&gt;&lt;url&gt;http://ovidsp.ovid.com/ovidweb.cgi?T=JS&amp;amp;CSC=Y&amp;amp;NEWS=N&amp;amp;PAGE=fulltext&amp;amp;D=med7&amp;amp;AN=24179043&lt;/url&gt;&lt;/related-urls&gt;&lt;/urls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7" w:tooltip="Briggs, 2013 #117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7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160C184B" w14:textId="2F65DF4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78" w:type="dxa"/>
          </w:tcPr>
          <w:p w14:paraId="690CC079" w14:textId="72334EF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2940C9E2" w14:textId="3568CE4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58DBA78" w14:textId="10BDE8A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19375F7E" w14:textId="6092783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C572CB4" w14:textId="6E1A253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75ADD9E" w14:textId="7C120C3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3F4C35A" w14:textId="5B6B690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4FF71C13" w14:textId="16F2ED6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per capita kilocalorie and glycemic load changes</w:t>
            </w:r>
          </w:p>
        </w:tc>
      </w:tr>
      <w:tr w:rsidR="00925E4A" w:rsidRPr="00925E4A" w14:paraId="63DBB22A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63A611EA" w14:textId="300B3D5E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riggs 2013b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riggs&lt;/Author&gt;&lt;Year&gt;2013&lt;/Year&gt;&lt;RecNum&gt;118&lt;/RecNum&gt;&lt;DisplayText&gt;[8]&lt;/DisplayText&gt;&lt;record&gt;&lt;rec-number&gt;118&lt;/rec-number&gt;&lt;foreign-keys&gt;&lt;key app="EN" db-id="2w2svvvrt9epeeeext2vrdd1srtdpwfvw5av" timestamp="1582583467"&gt;118&lt;/key&gt;&lt;/foreign-keys&gt;&lt;ref-type name="Journal Article"&gt;17&lt;/ref-type&gt;&lt;contributors&gt;&lt;authors&gt;&lt;author&gt;Briggs, A. D.&lt;/author&gt;&lt;author&gt;Mytton, O. T.&lt;/author&gt;&lt;author&gt;Madden, D.&lt;/author&gt;&lt;author&gt;O&amp;apos;Shea, D.&lt;/author&gt;&lt;author&gt;Rayner, M.&lt;/author&gt;&lt;author&gt;Scarborough, P.&lt;/author&gt;&lt;/authors&gt;&lt;/contributors&gt;&lt;titles&gt;&lt;title&gt;The potential impact on obesity of a 10% tax on sugar-sweetened beverages in Ireland, an effect assessment modelling study&lt;/title&gt;&lt;secondary-title&gt;BMC public health&lt;/secondary-title&gt;&lt;/titles&gt;&lt;periodical&gt;&lt;full-title&gt;BMC Public Health&lt;/full-title&gt;&lt;/periodical&gt;&lt;pages&gt;860&lt;/pages&gt;&lt;volume&gt;13&lt;/volume&gt;&lt;dates&gt;&lt;year&gt;2013&lt;/year&gt;&lt;/dates&gt;&lt;urls&gt;&lt;related-urls&gt;&lt;url&gt;http://www.embase.com/search/results?subaction=viewrecord&amp;amp;from=export&amp;amp;id=L604576198 http://dx.doi.org/10.1186/1471-2458-13-860&lt;/url&gt;&lt;/related-urls&gt;&lt;/urls&gt;&lt;electronic-resource-num&gt;10.1186/1471-2458-13-860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8" w:tooltip="Briggs, 2013 #118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8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750A2807" w14:textId="6DC9D65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21AE9592" w14:textId="7331DB6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41ACD3C9" w14:textId="5ABA864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1E45A661" w14:textId="40BE7B3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710CA157" w14:textId="66896E2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C967919" w14:textId="4154B0F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3B07C8B" w14:textId="69155D1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4A68669" w14:textId="73A18DD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237F408A" w14:textId="7C832A0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Depression and diabetes related conditions (blindness, ulcer, renal insufficiency, amputation)</w:t>
            </w:r>
          </w:p>
        </w:tc>
      </w:tr>
      <w:tr w:rsidR="00925E4A" w:rsidRPr="00925E4A" w14:paraId="5528FBB4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7E4EF2C2" w14:textId="0204CC47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riggs 2017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riggs&lt;/Author&gt;&lt;Year&gt;2017&lt;/Year&gt;&lt;RecNum&gt;87&lt;/RecNum&gt;&lt;DisplayText&gt;[9]&lt;/DisplayText&gt;&lt;record&gt;&lt;rec-number&gt;87&lt;/rec-number&gt;&lt;foreign-keys&gt;&lt;key app="EN" db-id="2w2svvvrt9epeeeext2vrdd1srtdpwfvw5av" timestamp="1582583467"&gt;87&lt;/key&gt;&lt;/foreign-keys&gt;&lt;ref-type name="Journal Article"&gt;17&lt;/ref-type&gt;&lt;contributors&gt;&lt;authors&gt;&lt;author&gt;Briggs, A. D. M.&lt;/author&gt;&lt;author&gt;Mytton, O. T.&lt;/author&gt;&lt;author&gt;Kehlbacher, A.&lt;/author&gt;&lt;author&gt;Tiffin, R.&lt;/author&gt;&lt;author&gt;Elhussein, A.&lt;/author&gt;&lt;author&gt;Rayner, M.&lt;/author&gt;&lt;author&gt;Jebb, S. A.&lt;/author&gt;&lt;author&gt;Blakely, T.&lt;/author&gt;&lt;author&gt;Scarborough, P.&lt;/author&gt;&lt;/authors&gt;&lt;/contributors&gt;&lt;titles&gt;&lt;title&gt;Health impact assessment of the UK soft drinks industry levy: a comparative risk assessment modelling study&lt;/title&gt;&lt;secondary-title&gt;The Lancet Public Health&lt;/secondary-title&gt;&lt;/titles&gt;&lt;periodical&gt;&lt;full-title&gt;The Lancet Public Health&lt;/full-title&gt;&lt;/periodical&gt;&lt;pages&gt;e15-e22&lt;/pages&gt;&lt;volume&gt;2&lt;/volume&gt;&lt;number&gt;1&lt;/number&gt;&lt;dates&gt;&lt;year&gt;2017&lt;/year&gt;&lt;/dates&gt;&lt;urls&gt;&lt;related-urls&gt;&lt;url&gt;http://www.embase.com/search/results?subaction=viewrecord&amp;amp;from=export&amp;amp;id=L616354149 http://dx.doi.org/10.1016/S2468-2667(16)30037-8&lt;/url&gt;&lt;/related-urls&gt;&lt;/urls&gt;&lt;electronic-resource-num&gt;10.1016/S2468-2667(16)30037-8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9" w:tooltip="Briggs, 2017 #87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9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35C40632" w14:textId="5D180F1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3C2E809C" w14:textId="7F081C0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5F08AF58" w14:textId="7528329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6B3BB887" w14:textId="222A13B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D231305" w14:textId="434412C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59D89F2" w14:textId="2590287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7C1EEBE" w14:textId="266D397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5F0C32B" w14:textId="47427B1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207C21CA" w14:textId="09D8178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6183A3FF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204D0082" w14:textId="691A3610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Brown 2018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Brown&lt;/Author&gt;&lt;Year&gt;2018&lt;/Year&gt;&lt;RecNum&gt;104&lt;/RecNum&gt;&lt;DisplayText&gt;[10]&lt;/DisplayText&gt;&lt;record&gt;&lt;rec-number&gt;104&lt;/rec-number&gt;&lt;foreign-keys&gt;&lt;key app="EN" db-id="2w2svvvrt9epeeeext2vrdd1srtdpwfvw5av" timestamp="1582583467"&gt;104&lt;/key&gt;&lt;/foreign-keys&gt;&lt;ref-type name="Journal Article"&gt;17&lt;/ref-type&gt;&lt;contributors&gt;&lt;authors&gt;&lt;author&gt;Brown, Vicki&lt;/author&gt;&lt;author&gt;Ananthapavan, Jaithri&lt;/author&gt;&lt;author&gt;Veerman, Lennert&lt;/author&gt;&lt;author&gt;Sacks, Gary&lt;/author&gt;&lt;author&gt;Lal, Anita&lt;/author&gt;&lt;author&gt;Peeters, Anna&lt;/author&gt;&lt;author&gt;Backholer, Kathryn&lt;/author&gt;&lt;author&gt;Moodie, Marjory&lt;/author&gt;&lt;/authors&gt;&lt;/contributors&gt;&lt;titles&gt;&lt;title&gt;The Potential Cost-Effectiveness and Equity Impacts of Restricting Television Advertising of Unhealthy Food and Beverages to Australian Children&lt;/title&gt;&lt;secondary-title&gt;Nutrients&lt;/secondary-title&gt;&lt;/titles&gt;&lt;periodical&gt;&lt;full-title&gt;Nutrients&lt;/full-title&gt;&lt;/periodical&gt;&lt;pages&gt;N.PAG-N.PAG&lt;/pages&gt;&lt;volume&gt;10&lt;/volume&gt;&lt;number&gt;5&lt;/number&gt;&lt;dates&gt;&lt;year&gt;2018&lt;/year&gt;&lt;/dates&gt;&lt;accession-num&gt;129789227. Language: English. Entry Date: 20180602. Revision Date: 20180602. Publication Type: Article&lt;/accession-num&gt;&lt;urls&gt;&lt;related-urls&gt;&lt;url&gt;http://libproxy.tulane.edu:2048/login?url=http://search.ebscohost.com/login.aspx?direct=true&amp;amp;db=rzh&amp;amp;AN=129789227&amp;amp;login.asp&amp;amp;site=ehost-live&amp;amp;scope=site&lt;/url&gt;&lt;/related-urls&gt;&lt;/urls&gt;&lt;electronic-resource-num&gt;10.3390/nu10050622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0" w:tooltip="Brown, 2018 #104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0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45194614" w14:textId="0EB5657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75A258B6" w14:textId="60016E3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70322A16" w14:textId="31ED85A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4F858474" w14:textId="002E0DF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503736B9" w14:textId="01D9DD6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13B3637" w14:textId="1E10504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79BC21D" w14:textId="72E4860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D7275D3" w14:textId="43F78B9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2B1F0EB3" w14:textId="435B842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SSB expenditures</w:t>
            </w:r>
          </w:p>
        </w:tc>
      </w:tr>
      <w:tr w:rsidR="00925E4A" w:rsidRPr="00925E4A" w14:paraId="2094B8B9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1237459B" w14:textId="6C36B3C7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Cobiac 2017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obiac&lt;/Author&gt;&lt;Year&gt;2017&lt;/Year&gt;&lt;RecNum&gt;86&lt;/RecNum&gt;&lt;DisplayText&gt;[11]&lt;/DisplayText&gt;&lt;record&gt;&lt;rec-number&gt;86&lt;/rec-number&gt;&lt;foreign-keys&gt;&lt;key app="EN" db-id="2w2svvvrt9epeeeext2vrdd1srtdpwfvw5av" timestamp="1582583467"&gt;86&lt;/key&gt;&lt;/foreign-keys&gt;&lt;ref-type name="Journal Article"&gt;17&lt;/ref-type&gt;&lt;contributors&gt;&lt;authors&gt;&lt;author&gt;Cobiac, L. J.&lt;/author&gt;&lt;author&gt;Tam, K.&lt;/author&gt;&lt;author&gt;Veerman, L.&lt;/author&gt;&lt;author&gt;Blakely, T.&lt;/author&gt;&lt;/authors&gt;&lt;/contributors&gt;&lt;titles&gt;&lt;title&gt;Taxes and Subsidies for Improving Diet and Population Health in Australia: A Cost-Effectiveness Modelling Study&lt;/title&gt;&lt;secondary-title&gt;PLoS Medicine&lt;/secondary-title&gt;&lt;/titles&gt;&lt;periodical&gt;&lt;full-title&gt;PLoS Medicine&lt;/full-title&gt;&lt;/periodical&gt;&lt;volume&gt;14&lt;/volume&gt;&lt;number&gt;2&lt;/number&gt;&lt;dates&gt;&lt;year&gt;2017&lt;/year&gt;&lt;/dates&gt;&lt;urls&gt;&lt;related-urls&gt;&lt;url&gt;http://www.embase.com/search/results?subaction=viewrecord&amp;amp;from=export&amp;amp;id=L614693425 http://dx.doi.org/10.1371/journal.pmed.1002232&lt;/url&gt;&lt;/related-urls&gt;&lt;/urls&gt;&lt;electronic-resource-num&gt;10.1371/journal.pmed.1002232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1" w:tooltip="Cobiac, 2017 #86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1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6D760839" w14:textId="29A781D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64266665" w14:textId="1A2E056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30331BEA" w14:textId="72912B0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3C2B713" w14:textId="462BE49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4FF6304A" w14:textId="1CED27E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2A75F4D" w14:textId="511FD75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9FFCD56" w14:textId="4D947D4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45753735" w14:textId="54968C0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3CD3B35D" w14:textId="2B9D125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0A96C645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047F650E" w14:textId="73E6006B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Collins 2015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ollins&lt;/Author&gt;&lt;Year&gt;2015&lt;/Year&gt;&lt;RecNum&gt;102&lt;/RecNum&gt;&lt;DisplayText&gt;[12]&lt;/DisplayText&gt;&lt;record&gt;&lt;rec-number&gt;102&lt;/rec-number&gt;&lt;foreign-keys&gt;&lt;key app="EN" db-id="2w2svvvrt9epeeeext2vrdd1srtdpwfvw5av" timestamp="1582583467"&gt;102&lt;/key&gt;&lt;/foreign-keys&gt;&lt;ref-type name="Journal Article"&gt;17&lt;/ref-type&gt;&lt;contributors&gt;&lt;authors&gt;&lt;author&gt;Collins, B.&lt;/author&gt;&lt;author&gt;Capewell, S.&lt;/author&gt;&lt;author&gt;O&amp;apos;Flaherty, M.&lt;/author&gt;&lt;author&gt;Timpson, H.&lt;/author&gt;&lt;author&gt;Razzaq, A.&lt;/author&gt;&lt;author&gt;Cheater, S.&lt;/author&gt;&lt;author&gt;Ireland, R.&lt;/author&gt;&lt;author&gt;Bromley, H.&lt;/author&gt;&lt;/authors&gt;&lt;/contributors&gt;&lt;titles&gt;&lt;title&gt;Modelling the Health Impact of an English Sugary Drinks Duty at National and Local Levels&lt;/title&gt;&lt;secondary-title&gt;PLoS ONE [Electronic Resource]&lt;/secondary-title&gt;&lt;/titles&gt;&lt;periodical&gt;&lt;full-title&gt;PLoS ONE [Electronic Resource]&lt;/full-title&gt;&lt;/periodical&gt;&lt;pages&gt;e0130770&lt;/pages&gt;&lt;volume&gt;10&lt;/volume&gt;&lt;number&gt;6&lt;/number&gt;&lt;dates&gt;&lt;year&gt;2015&lt;/year&gt;&lt;/dates&gt;&lt;accession-num&gt;26121677&lt;/accession-num&gt;&lt;urls&gt;&lt;related-urls&gt;&lt;url&gt;http://ovidsp.ovid.com/ovidweb.cgi?T=JS&amp;amp;CSC=Y&amp;amp;NEWS=N&amp;amp;PAGE=fulltext&amp;amp;D=med8&amp;amp;AN=26121677&lt;/url&gt;&lt;/related-urls&gt;&lt;/urls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2" w:tooltip="Collins, 2015 #102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2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26548761" w14:textId="1AE9264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13DA5E0C" w14:textId="7D6D879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3B56A29D" w14:textId="6DF8A9D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05A939FB" w14:textId="7798773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4821F699" w14:textId="2F23732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59FE300F" w14:textId="7E05226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7869F8C" w14:textId="260528E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2A36725" w14:textId="2EFEDFF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61B8D380" w14:textId="60EDB4A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60A5E302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54106B4" w14:textId="0331B0CC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Crino 2017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rino&lt;/Author&gt;&lt;Year&gt;2017&lt;/Year&gt;&lt;RecNum&gt;85&lt;/RecNum&gt;&lt;DisplayText&gt;[13]&lt;/DisplayText&gt;&lt;record&gt;&lt;rec-number&gt;85&lt;/rec-number&gt;&lt;foreign-keys&gt;&lt;key app="EN" db-id="2w2svvvrt9epeeeext2vrdd1srtdpwfvw5av" timestamp="1582583467"&gt;85&lt;/key&gt;&lt;/foreign-keys&gt;&lt;ref-type name="Journal Article"&gt;17&lt;/ref-type&gt;&lt;contributors&gt;&lt;authors&gt;&lt;author&gt;Crino, Michelle&lt;/author&gt;&lt;author&gt;Mantilla Herrera, Ana Maria&lt;/author&gt;&lt;author&gt;Ananthapavan, Jaithri&lt;/author&gt;&lt;author&gt;Wu, Jason H. Y.&lt;/author&gt;&lt;author&gt;Neal, Bruce&lt;/author&gt;&lt;author&gt;Yong Yi, Lee&lt;/author&gt;&lt;author&gt;Miaobing, Zheng&lt;/author&gt;&lt;author&gt;Lal, Anita&lt;/author&gt;&lt;author&gt;Sacks, Gary&lt;/author&gt;&lt;/authors&gt;&lt;/contributors&gt;&lt;titles&gt;&lt;title&gt;Modelled Cost-Effectiveness of a Package Size Cap and a Kilojoule Reduction Intervention to Reduce Energy Intake from Sugar-Sweetened Beverages in Australia&lt;/title&gt;&lt;secondary-title&gt;Nutrients&lt;/secondary-title&gt;&lt;/titles&gt;&lt;periodical&gt;&lt;full-title&gt;Nutrients&lt;/full-title&gt;&lt;/periodical&gt;&lt;pages&gt;1-17&lt;/pages&gt;&lt;volume&gt;9&lt;/volume&gt;&lt;number&gt;9&lt;/number&gt;&lt;dates&gt;&lt;year&gt;2017&lt;/year&gt;&lt;/dates&gt;&lt;accession-num&gt;125362122. Language: English. Entry Date: 20180117. Revision Date: 20180118. Publication Type: Article&lt;/accession-num&gt;&lt;urls&gt;&lt;related-urls&gt;&lt;url&gt;http://libproxy.tulane.edu:2048/login?url=http://search.ebscohost.com/login.aspx?direct=true&amp;amp;db=rzh&amp;amp;AN=125362122&amp;amp;login.asp&amp;amp;site=ehost-live&amp;amp;scope=site&lt;/url&gt;&lt;/related-urls&gt;&lt;/urls&gt;&lt;electronic-resource-num&gt;10.3390/nu9090983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3" w:tooltip="Crino, 2017 #85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3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3AAB05BA" w14:textId="75FC348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4E077E58" w14:textId="6778F46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1086E4A4" w14:textId="26458CB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21FE25EC" w14:textId="5533BB7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2E018702" w14:textId="3CAAC70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BA51B04" w14:textId="7EA21D5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580A2046" w14:textId="2C4DD0C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78503A2" w14:textId="40503C1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64E92E66" w14:textId="264B75D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725BCD7B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702A967" w14:textId="23E91267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Gortmaker 2015a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Gortmaker&lt;/Author&gt;&lt;Year&gt;2015&lt;/Year&gt;&lt;RecNum&gt;112&lt;/RecNum&gt;&lt;DisplayText&gt;[14]&lt;/DisplayText&gt;&lt;record&gt;&lt;rec-number&gt;112&lt;/rec-number&gt;&lt;foreign-keys&gt;&lt;key app="EN" db-id="2w2svvvrt9epeeeext2vrdd1srtdpwfvw5av" timestamp="1582583467"&gt;112&lt;/key&gt;&lt;/foreign-keys&gt;&lt;ref-type name="Journal Article"&gt;17&lt;/ref-type&gt;&lt;contributors&gt;&lt;authors&gt;&lt;author&gt;Gortmaker, Steven L.&lt;/author&gt;&lt;author&gt;Long, Michael W.&lt;/author&gt;&lt;author&gt;Resch, Stephen C.&lt;/author&gt;&lt;author&gt;Ward, Zachary J.&lt;/author&gt;&lt;author&gt;Cradock, Angie L.&lt;/author&gt;&lt;author&gt;Barrett, Jessica L.&lt;/author&gt;&lt;author&gt;Wright, Davene R.&lt;/author&gt;&lt;author&gt;Sonneville, Kendrin R.&lt;/author&gt;&lt;author&gt;Giles, Catherine M.&lt;/author&gt;&lt;author&gt;Carter, Rob C.&lt;/author&gt;&lt;author&gt;Moodie, Marj L.&lt;/author&gt;&lt;author&gt;Sacks, Gary&lt;/author&gt;&lt;author&gt;Swinburn, Boyd A.&lt;/author&gt;&lt;author&gt;Hsiao, Amber&lt;/author&gt;&lt;author&gt;Vine, Seanna&lt;/author&gt;&lt;author&gt;Barendregt, Jan&lt;/author&gt;&lt;author&gt;Vos, Theo&lt;/author&gt;&lt;author&gt;Wang, Y. Claire&lt;/author&gt;&lt;/authors&gt;&lt;/contributors&gt;&lt;titles&gt;&lt;title&gt;Cost Effectiveness of Childhood Obesity Interventions: Evidence and Methods for CHOICES&lt;/title&gt;&lt;secondary-title&gt;American Journal of Preventive Medicine&lt;/secondary-title&gt;&lt;/titles&gt;&lt;periodical&gt;&lt;full-title&gt;American Journal of Preventive Medicine&lt;/full-title&gt;&lt;/periodical&gt;&lt;pages&gt;102-111&lt;/pages&gt;&lt;volume&gt;49&lt;/volume&gt;&lt;number&gt;1&lt;/number&gt;&lt;dates&gt;&lt;year&gt;2015&lt;/year&gt;&lt;/dates&gt;&lt;accession-num&gt;109583897. Language: English. Entry Date: 20150923. Revision Date: 20160329. Publication Type: journal article. Journal Subset: Biomedical&lt;/accession-num&gt;&lt;urls&gt;&lt;related-urls&gt;&lt;url&gt;http://libproxy.tulane.edu:2048/login?url=http://search.ebscohost.com/login.aspx?direct=true&amp;amp;db=rzh&amp;amp;AN=109583897&amp;amp;login.asp&amp;amp;site=ehost-live&amp;amp;scope=site&lt;/url&gt;&lt;/related-urls&gt;&lt;/urls&gt;&lt;electronic-resource-num&gt;10.1016/j.amepre.2015.03.032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4" w:tooltip="Gortmaker, 2015 #112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4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1C29C0EB" w14:textId="5662D81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08DAAB73" w14:textId="29082CE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47F01778" w14:textId="39AFE8F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60C13560" w14:textId="2C8860E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6F299B75" w14:textId="06F9973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2A3DD3D0" w14:textId="302A0B8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20F3933A" w14:textId="5808A33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B63E88B" w14:textId="5E69594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02DCF97C" w14:textId="48D3B40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Legislation costs, industry costs</w:t>
            </w:r>
          </w:p>
        </w:tc>
      </w:tr>
      <w:tr w:rsidR="00925E4A" w:rsidRPr="00925E4A" w14:paraId="76B9627E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46E6D3CF" w14:textId="0FCDA31C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Gortmaker 2015b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Gortmaker&lt;/Author&gt;&lt;Year&gt;2015&lt;/Year&gt;&lt;RecNum&gt;111&lt;/RecNum&gt;&lt;DisplayText&gt;[15]&lt;/DisplayText&gt;&lt;record&gt;&lt;rec-number&gt;111&lt;/rec-number&gt;&lt;foreign-keys&gt;&lt;key app="EN" db-id="2w2svvvrt9epeeeext2vrdd1srtdpwfvw5av" timestamp="1582583467"&gt;111&lt;/key&gt;&lt;/foreign-keys&gt;&lt;ref-type name="Journal Article"&gt;17&lt;/ref-type&gt;&lt;contributors&gt;&lt;authors&gt;&lt;author&gt;Gortmaker, Steven L.&lt;/author&gt;&lt;author&gt;Wang, Y. Claire&lt;/author&gt;&lt;author&gt;Long, Michael W.&lt;/author&gt;&lt;author&gt;Giles, Catherine M.&lt;/author&gt;&lt;author&gt;Ward, Zachary J.&lt;/author&gt;&lt;author&gt;Barrett, Jessica L.&lt;/author&gt;&lt;author&gt;Kenney, Erica L.&lt;/author&gt;&lt;author&gt;Sonneville, Kendrin R.&lt;/author&gt;&lt;author&gt;Sadaf Afzal, Amna&lt;/author&gt;&lt;author&gt;Resch, Stephen C.&lt;/author&gt;&lt;author&gt;Cradock, Angie L.&lt;/author&gt;&lt;/authors&gt;&lt;/contributors&gt;&lt;titles&gt;&lt;title&gt;Three Interventions That Reduce Childhood Obesity Are Projected To Save More Than They Cost To Implement&lt;/title&gt;&lt;secondary-title&gt;Health Affairs&lt;/secondary-title&gt;&lt;/titles&gt;&lt;periodical&gt;&lt;full-title&gt;Health Affairs&lt;/full-title&gt;&lt;/periodical&gt;&lt;pages&gt;1932-1939&lt;/pages&gt;&lt;volume&gt;34&lt;/volume&gt;&lt;number&gt;11&lt;/number&gt;&lt;dates&gt;&lt;year&gt;2015&lt;/year&gt;&lt;/dates&gt;&lt;accession-num&gt;110787147. Language: English. Entry Date: 20151203. Revision Date: 20151203. Publication Type: Article&lt;/accession-num&gt;&lt;urls&gt;&lt;related-urls&gt;&lt;url&gt;http://libproxy.tulane.edu:2048/login?url=http://search.ebscohost.com/login.aspx?direct=true&amp;amp;db=rzh&amp;amp;AN=110787147&amp;amp;login.asp&amp;amp;site=ehost-live&amp;amp;scope=site&lt;/url&gt;&lt;/related-urls&gt;&lt;/urls&gt;&lt;electronic-resource-num&gt;10.1377/hlthaff.2015.0631&lt;/electronic-resource-num&gt;&lt;research-notes&gt;2015b&lt;/research-notes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5" w:tooltip="Gortmaker, 2015 #111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5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20587ACD" w14:textId="40D1FE0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7D6BD2B3" w14:textId="530C2D3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2C7F2121" w14:textId="153041F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2426AB75" w14:textId="775EB10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7A8C7161" w14:textId="06B9A09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78E69A2F" w14:textId="1A52E5A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41B5F855" w14:textId="793FEF0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D04A712" w14:textId="24C10F4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368A67B5" w14:textId="7DF4F48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rthritis</w:t>
            </w:r>
          </w:p>
        </w:tc>
      </w:tr>
      <w:tr w:rsidR="00925E4A" w:rsidRPr="00925E4A" w14:paraId="7C40B0C1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41047083" w14:textId="782241FF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lastRenderedPageBreak/>
              <w:t>Kristensen 2014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Kristensen&lt;/Author&gt;&lt;Year&gt;2014&lt;/Year&gt;&lt;RecNum&gt;106&lt;/RecNum&gt;&lt;DisplayText&gt;[16]&lt;/DisplayText&gt;&lt;record&gt;&lt;rec-number&gt;106&lt;/rec-number&gt;&lt;foreign-keys&gt;&lt;key app="EN" db-id="2w2svvvrt9epeeeext2vrdd1srtdpwfvw5av" timestamp="1582583467"&gt;106&lt;/key&gt;&lt;/foreign-keys&gt;&lt;ref-type name="Journal Article"&gt;17&lt;/ref-type&gt;&lt;contributors&gt;&lt;authors&gt;&lt;author&gt;Kristensen, Alyson H.&lt;/author&gt;&lt;author&gt;Flottemesch, Thomas J.&lt;/author&gt;&lt;author&gt;Maciosek, Michael V.&lt;/author&gt;&lt;author&gt;Jenson, Jennifer&lt;/author&gt;&lt;author&gt;Barclay, Gillian&lt;/author&gt;&lt;author&gt;Ashe, Marice&lt;/author&gt;&lt;author&gt;Sanchez, Eduardo J.&lt;/author&gt;&lt;author&gt;Story, Mary&lt;/author&gt;&lt;author&gt;Teutsch, Steven M.&lt;/author&gt;&lt;author&gt;Brownson, Ross C.&lt;/author&gt;&lt;/authors&gt;&lt;/contributors&gt;&lt;titles&gt;&lt;title&gt;Reducing childhood obesity through U.S. federal policy: a microsimulation analysis&lt;/title&gt;&lt;secondary-title&gt;American Journal of Preventive Medicine&lt;/secondary-title&gt;&lt;/titles&gt;&lt;periodical&gt;&lt;full-title&gt;American Journal of Preventive Medicine&lt;/full-title&gt;&lt;/periodical&gt;&lt;pages&gt;604-612&lt;/pages&gt;&lt;volume&gt;47&lt;/volume&gt;&lt;number&gt;5&lt;/number&gt;&lt;dates&gt;&lt;year&gt;2014&lt;/year&gt;&lt;/dates&gt;&lt;accession-num&gt;109760653. Language: English. Entry Date: 20150703. Revision Date: 20161119. Publication Type: journal article&lt;/accession-num&gt;&lt;urls&gt;&lt;related-urls&gt;&lt;url&gt;http://libproxy.tulane.edu:2048/login?url=http://search.ebscohost.com/login.aspx?direct=true&amp;amp;db=rzh&amp;amp;AN=109760653&amp;amp;login.asp&amp;amp;site=ehost-live&amp;amp;scope=site&lt;/url&gt;&lt;/related-urls&gt;&lt;/urls&gt;&lt;electronic-resource-num&gt;10.1016/j.amepre.2014.07.011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6" w:tooltip="Kristensen, 2014 #106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6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625D2B6D" w14:textId="1D8E60E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2B57ECA2" w14:textId="7A27A81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671DDC3D" w14:textId="5E69AE4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7F9704BF" w14:textId="17501EA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5F9E0580" w14:textId="77B3E6D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4C45F1EA" w14:textId="4BABDCF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325E85DC" w14:textId="1B47AF6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F421951" w14:textId="28205EC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55D234CE" w14:textId="403496F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4E1B54AC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8C9C7DC" w14:textId="314F2449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Lal 2017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al&lt;/Author&gt;&lt;Year&gt;2017&lt;/Year&gt;&lt;RecNum&gt;99&lt;/RecNum&gt;&lt;DisplayText&gt;[17]&lt;/DisplayText&gt;&lt;record&gt;&lt;rec-number&gt;99&lt;/rec-number&gt;&lt;foreign-keys&gt;&lt;key app="EN" db-id="2w2svvvrt9epeeeext2vrdd1srtdpwfvw5av" timestamp="1582583467"&gt;99&lt;/key&gt;&lt;/foreign-keys&gt;&lt;ref-type name="Journal Article"&gt;17&lt;/ref-type&gt;&lt;contributors&gt;&lt;authors&gt;&lt;author&gt;Lal, Anita&lt;/author&gt;&lt;author&gt;Mantilla-Herrera, Ana Maria&lt;/author&gt;&lt;author&gt;Veerman, Lennert&lt;/author&gt;&lt;author&gt;Backholer, Kathryn&lt;/author&gt;&lt;author&gt;Sacks, Gary&lt;/author&gt;&lt;author&gt;Moodie, Marjory&lt;/author&gt;&lt;author&gt;Siahpush, Mohammad&lt;/author&gt;&lt;author&gt;Carter, Rob&lt;/author&gt;&lt;author&gt;Peeters, Anna&lt;/author&gt;&lt;/authors&gt;&lt;/contributors&gt;&lt;titles&gt;&lt;title&gt;Modelled health benefits of a sugar-sweetened beverage tax across different socioeconomic groups in Australia: A cost-effectiveness and equity analysis&lt;/title&gt;&lt;secondary-title&gt;PLoS Medicine&lt;/secondary-title&gt;&lt;/titles&gt;&lt;periodical&gt;&lt;full-title&gt;PLoS Medicine&lt;/full-title&gt;&lt;/periodical&gt;&lt;pages&gt;1-17&lt;/pages&gt;&lt;volume&gt;14&lt;/volume&gt;&lt;number&gt;6&lt;/number&gt;&lt;dates&gt;&lt;year&gt;2017&lt;/year&gt;&lt;/dates&gt;&lt;accession-num&gt;123828479. Language: English. Entry Date: 20170710. Revision Date: 20180504. Publication Type: journal article&lt;/accession-num&gt;&lt;urls&gt;&lt;related-urls&gt;&lt;url&gt;http://libproxy.tulane.edu:2048/login?url=http://search.ebscohost.com/login.aspx?direct=true&amp;amp;db=rzh&amp;amp;AN=123828479&amp;amp;login.asp&amp;amp;site=ehost-live&amp;amp;scope=site&lt;/url&gt;&lt;/related-urls&gt;&lt;/urls&gt;&lt;electronic-resource-num&gt;10.1371/journal.pmed.1002326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7" w:tooltip="Lal, 2017 #99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7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5005248E" w14:textId="32C55FD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7058290F" w14:textId="58FA556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012C1D9D" w14:textId="16AB474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1478B893" w14:textId="43D9659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764D9D24" w14:textId="061B886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A926D32" w14:textId="694BDD5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E73E3D0" w14:textId="1E77F06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EF79BCC" w14:textId="7A4DB0E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3C20B70D" w14:textId="07B7117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38D931B0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098C3A5B" w14:textId="6E3280CB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Lee 2018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ee&lt;/Author&gt;&lt;Year&gt;2018&lt;/Year&gt;&lt;RecNum&gt;84&lt;/RecNum&gt;&lt;DisplayText&gt;[18]&lt;/DisplayText&gt;&lt;record&gt;&lt;rec-number&gt;84&lt;/rec-number&gt;&lt;foreign-keys&gt;&lt;key app="EN" db-id="2w2svvvrt9epeeeext2vrdd1srtdpwfvw5av" timestamp="1582583467"&gt;84&lt;/key&gt;&lt;/foreign-keys&gt;&lt;ref-type name="Journal Article"&gt;17&lt;/ref-type&gt;&lt;contributors&gt;&lt;authors&gt;&lt;author&gt;Lee, Bruce Y.&lt;/author&gt;&lt;author&gt;Ferguson, Marie C.&lt;/author&gt;&lt;author&gt;Hertenstein, Daniel L.&lt;/author&gt;&lt;author&gt;Adam, Atif&lt;/author&gt;&lt;author&gt;Zenkov, Eli&lt;/author&gt;&lt;author&gt;Wang, Peggy I.&lt;/author&gt;&lt;author&gt;Wong, Michelle S.&lt;/author&gt;&lt;author&gt;Gittelsohn, Joel&lt;/author&gt;&lt;author&gt;Mui, Yeeli&lt;/author&gt;&lt;author&gt;Brown, Shawn T.&lt;/author&gt;&lt;/authors&gt;&lt;/contributors&gt;&lt;titles&gt;&lt;title&gt;Simulating the Impact of Sugar-Sweetened Beverage Warning Labels in Three Cities&lt;/title&gt;&lt;secondary-title&gt;American Journal of Preventive Medicine&lt;/secondary-title&gt;&lt;/titles&gt;&lt;periodical&gt;&lt;full-title&gt;American Journal of Preventive Medicine&lt;/full-title&gt;&lt;/periodical&gt;&lt;pages&gt;197-204&lt;/pages&gt;&lt;volume&gt;54&lt;/volume&gt;&lt;number&gt;2&lt;/number&gt;&lt;dates&gt;&lt;year&gt;2018&lt;/year&gt;&lt;/dates&gt;&lt;accession-num&gt;127237377. Language: English. Entry Date: In Process. Revision Date: 20180309. Publication Type: journal article. Journal Subset: Biomedical&lt;/accession-num&gt;&lt;urls&gt;&lt;related-urls&gt;&lt;url&gt;http://libproxy.tulane.edu:2048/login?url=http://search.ebscohost.com/login.aspx?direct=true&amp;amp;db=rzh&amp;amp;AN=127237377&amp;amp;login.asp&amp;amp;site=ehost-live&amp;amp;scope=site&lt;/url&gt;&lt;/related-urls&gt;&lt;/urls&gt;&lt;electronic-resource-num&gt;10.1016/j.amepre.2017.11.003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8" w:tooltip="Lee, 2018 #84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8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63A76FCD" w14:textId="33B76C1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78" w:type="dxa"/>
          </w:tcPr>
          <w:p w14:paraId="2978F4E6" w14:textId="1EB96BB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2057E4D6" w14:textId="4A6542E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66F2B1F1" w14:textId="29C3D34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07A16058" w14:textId="588D62A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54F9B1C3" w14:textId="430F417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0A255C9C" w14:textId="3B4E678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65E8D2F" w14:textId="49E6EAA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045B2CFA" w14:textId="0B80DCB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Elasticity, legislation costs, implementing tax, out of pocket costs; returns on investment in healthcare cost, savings in 10 years, concentration index</w:t>
            </w:r>
            <w:r w:rsidRPr="00925E4A">
              <w:rPr>
                <w:rFonts w:ascii="Calibri" w:hAnsi="Calibri" w:cs="Calibri"/>
                <w:color w:val="000000" w:themeColor="text1"/>
              </w:rPr>
              <w:br/>
              <w:t>®rst 10 years</w:t>
            </w:r>
          </w:p>
        </w:tc>
      </w:tr>
      <w:tr w:rsidR="00925E4A" w:rsidRPr="00925E4A" w14:paraId="67136E81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7F53EF9F" w14:textId="270A143A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Lieffers 2018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effers&lt;/Author&gt;&lt;Year&gt;2018&lt;/Year&gt;&lt;RecNum&gt;83&lt;/RecNum&gt;&lt;DisplayText&gt;[19]&lt;/DisplayText&gt;&lt;record&gt;&lt;rec-number&gt;83&lt;/rec-number&gt;&lt;foreign-keys&gt;&lt;key app="EN" db-id="2w2svvvrt9epeeeext2vrdd1srtdpwfvw5av" timestamp="1582583467"&gt;83&lt;/key&gt;&lt;/foreign-keys&gt;&lt;ref-type name="Journal Article"&gt;17&lt;/ref-type&gt;&lt;contributors&gt;&lt;authors&gt;&lt;author&gt;Lieffers, J. R. L.&lt;/author&gt;&lt;author&gt;Ekwaru, J. P.&lt;/author&gt;&lt;author&gt;Ohinmaa, A.&lt;/author&gt;&lt;author&gt;Veugelers, P. J.&lt;/author&gt;&lt;/authors&gt;&lt;/contributors&gt;&lt;titles&gt;&lt;title&gt;The economic burden of not meeting food recommendations in Canada: The cost of doing nothing&lt;/title&gt;&lt;secondary-title&gt;PLoS ONE&lt;/secondary-title&gt;&lt;/titles&gt;&lt;periodical&gt;&lt;full-title&gt;PLoS ONE&lt;/full-title&gt;&lt;/periodical&gt;&lt;volume&gt;13&lt;/volume&gt;&lt;number&gt;4&lt;/number&gt;&lt;dates&gt;&lt;year&gt;2018&lt;/year&gt;&lt;/dates&gt;&lt;urls&gt;&lt;related-urls&gt;&lt;url&gt;http://www.embase.com/search/results?subaction=viewrecord&amp;amp;from=export&amp;amp;id=L621862170 http://dx.doi.org/10.1371/journal.pone.0196333&lt;/url&gt;&lt;/related-urls&gt;&lt;/urls&gt;&lt;electronic-resource-num&gt;10.1371/journal.pone.0196333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9" w:tooltip="Lieffers, 2018 #83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19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521C99ED" w14:textId="31CA3D8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2E49F9FB" w14:textId="36A6BBF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6707E6B3" w14:textId="3585790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52A5D09" w14:textId="5C80BEE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353FED59" w14:textId="5228C16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0814951" w14:textId="0090F85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AE6AE66" w14:textId="5495077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EBD5033" w14:textId="744C277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6FBAA9DD" w14:textId="40C0109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20577F30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6F83485E" w14:textId="5098ECCB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Lin 2011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n&lt;/Author&gt;&lt;Year&gt;2011&lt;/Year&gt;&lt;RecNum&gt;116&lt;/RecNum&gt;&lt;DisplayText&gt;[20]&lt;/DisplayText&gt;&lt;record&gt;&lt;rec-number&gt;116&lt;/rec-number&gt;&lt;foreign-keys&gt;&lt;key app="EN" db-id="2w2svvvrt9epeeeext2vrdd1srtdpwfvw5av" timestamp="1582583467"&gt;116&lt;/key&gt;&lt;/foreign-keys&gt;&lt;ref-type name="Journal Article"&gt;17&lt;/ref-type&gt;&lt;contributors&gt;&lt;authors&gt;&lt;author&gt;Lin, B. H.&lt;/author&gt;&lt;author&gt;Smith, T. A.&lt;/author&gt;&lt;author&gt;Lee, J. Y.&lt;/author&gt;&lt;author&gt;Hall, K. D.&lt;/author&gt;&lt;/authors&gt;&lt;/contributors&gt;&lt;titles&gt;&lt;title&gt;Measuring weight outcomes for obesity intervention strategies: The case of a sugar-sweetened beverage tax&lt;/title&gt;&lt;secondary-title&gt;Economics and Human Biology&lt;/secondary-title&gt;&lt;/titles&gt;&lt;periodical&gt;&lt;full-title&gt;Economics and Human Biology&lt;/full-title&gt;&lt;/periodical&gt;&lt;pages&gt;329-341&lt;/pages&gt;&lt;volume&gt;9&lt;/volume&gt;&lt;number&gt;4&lt;/number&gt;&lt;dates&gt;&lt;year&gt;2011&lt;/year&gt;&lt;/dates&gt;&lt;urls&gt;&lt;related-urls&gt;&lt;url&gt;http://www.embase.com/search/results?subaction=viewrecord&amp;amp;from=export&amp;amp;id=L51628721 http://dx.doi.org/10.1016/j.ehb.2011.08.007&lt;/url&gt;&lt;/related-urls&gt;&lt;/urls&gt;&lt;electronic-resource-num&gt;10.1016/j.ehb.2011.08.007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0" w:tooltip="Lin, 2011 #116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0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1A7C2182" w14:textId="477CA66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271E264F" w14:textId="1408E4D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4AB07360" w14:textId="343EAAC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6E46F912" w14:textId="632B268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33CE2785" w14:textId="097201C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6CED616" w14:textId="75BA147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47F7C962" w14:textId="7EB0F54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7F581B5" w14:textId="65BE4DA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707DACB5" w14:textId="439155C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1F77EC24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7B70969" w14:textId="6236AC06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Long 2015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ong&lt;/Author&gt;&lt;Year&gt;2015&lt;/Year&gt;&lt;RecNum&gt;110&lt;/RecNum&gt;&lt;DisplayText&gt;[21]&lt;/DisplayText&gt;&lt;record&gt;&lt;rec-number&gt;110&lt;/rec-number&gt;&lt;foreign-keys&gt;&lt;key app="EN" db-id="2w2svvvrt9epeeeext2vrdd1srtdpwfvw5av" timestamp="1582583467"&gt;110&lt;/key&gt;&lt;/foreign-keys&gt;&lt;ref-type name="Journal Article"&gt;17&lt;/ref-type&gt;&lt;contributors&gt;&lt;authors&gt;&lt;author&gt;Long, Michael W.&lt;/author&gt;&lt;author&gt;Gortmaker, Steven L.&lt;/author&gt;&lt;author&gt;Ward, Zachary J.&lt;/author&gt;&lt;author&gt;Resch, Stephen C.&lt;/author&gt;&lt;author&gt;Moodie, Marj L.&lt;/author&gt;&lt;author&gt;Sacks, Gary&lt;/author&gt;&lt;author&gt;Swinburn, Boyd A.&lt;/author&gt;&lt;author&gt;Carter, Rob C.&lt;/author&gt;&lt;author&gt;Claire Wang, Y.&lt;/author&gt;&lt;/authors&gt;&lt;/contributors&gt;&lt;titles&gt;&lt;title&gt;Cost Effectiveness of a Sugar-Sweetened Beverage Excise Tax in the U.S&lt;/title&gt;&lt;secondary-title&gt;American Journal of Preventive Medicine&lt;/secondary-title&gt;&lt;/titles&gt;&lt;periodical&gt;&lt;full-title&gt;American Journal of Preventive Medicine&lt;/full-title&gt;&lt;/periodical&gt;&lt;pages&gt;112-123&lt;/pages&gt;&lt;volume&gt;49&lt;/volume&gt;&lt;number&gt;1&lt;/number&gt;&lt;dates&gt;&lt;year&gt;2015&lt;/year&gt;&lt;/dates&gt;&lt;accession-num&gt;109583898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898&amp;amp;login.asp&amp;amp;site=ehost-live&amp;amp;scope=site&lt;/url&gt;&lt;/related-urls&gt;&lt;/urls&gt;&lt;electronic-resource-num&gt;10.1016/j.amepre.2015.03.004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1" w:tooltip="Long, 2015 #110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1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23F0EB18" w14:textId="48E1EF7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78" w:type="dxa"/>
          </w:tcPr>
          <w:p w14:paraId="6C77CB69" w14:textId="1EABCA0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4AC3773A" w14:textId="3F72FBD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47C1BE1E" w14:textId="3934138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EA75AC4" w14:textId="1DDE63F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551F130" w14:textId="77AD8B2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39E8C23" w14:textId="57BFB57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473026B" w14:textId="70A0E0C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4B308555" w14:textId="7F0048F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20F12EE6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6AAE7E2" w14:textId="33218AB0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Ma 2016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Ma&lt;/Author&gt;&lt;Year&gt;2016&lt;/Year&gt;&lt;RecNum&gt;95&lt;/RecNum&gt;&lt;DisplayText&gt;[22]&lt;/DisplayText&gt;&lt;record&gt;&lt;rec-number&gt;95&lt;/rec-number&gt;&lt;foreign-keys&gt;&lt;key app="EN" db-id="2w2svvvrt9epeeeext2vrdd1srtdpwfvw5av" timestamp="1582583467"&gt;95&lt;/key&gt;&lt;/foreign-keys&gt;&lt;ref-type name="Journal Article"&gt;17&lt;/ref-type&gt;&lt;contributors&gt;&lt;authors&gt;&lt;author&gt;Ma, Y.&lt;/author&gt;&lt;author&gt;He, F. J.&lt;/author&gt;&lt;author&gt;Yin, Y.&lt;/author&gt;&lt;author&gt;Hashem, K. M.&lt;/author&gt;&lt;author&gt;MacGregor, G. A.&lt;/author&gt;&lt;/authors&gt;&lt;/contributors&gt;&lt;titles&gt;&lt;title&gt;Gradual reduction of sugar in soft drinks without substitution as a strategy to reduce overweight, obesity, and type 2 diabetes: A modelling study&lt;/title&gt;&lt;secondary-title&gt;The Lancet Diabetes and Endocrinology&lt;/secondary-title&gt;&lt;/titles&gt;&lt;periodical&gt;&lt;full-title&gt;The Lancet Diabetes and Endocrinology&lt;/full-title&gt;&lt;/periodical&gt;&lt;pages&gt;105-114&lt;/pages&gt;&lt;volume&gt;4&lt;/volume&gt;&lt;number&gt;2&lt;/number&gt;&lt;dates&gt;&lt;year&gt;2016&lt;/year&gt;&lt;/dates&gt;&lt;urls&gt;&lt;related-urls&gt;&lt;url&gt;http://www.embase.com/search/results?subaction=viewrecord&amp;amp;from=export&amp;amp;id=L607627171 http://dx.doi.org/10.1016/S2213-8587(15)00477-5&lt;/url&gt;&lt;/related-urls&gt;&lt;/urls&gt;&lt;electronic-resource-num&gt;10.1016/S2213-8587(15)00477-5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2" w:tooltip="Ma, 2016 #95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2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758EBBE4" w14:textId="4DD9F63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7FCAFE27" w14:textId="3DC7380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298526C4" w14:textId="1EBC55A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742CE5C5" w14:textId="3A2ED8F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7977BC16" w14:textId="3246216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1778C36" w14:textId="477CEDB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624A9C9A" w14:textId="1EB8A29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366A77F" w14:textId="2C42EA5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7434997C" w14:textId="3C195C4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BMI, stroke, ischemic heart disease, hypertensive heart disease, diabetes mellitus, osteoarthritis, post-menopausal breast cancer, colon cancer, endometrial cancer, and kidney cancer, Cost per BMI unit reduction</w:t>
            </w:r>
          </w:p>
        </w:tc>
      </w:tr>
      <w:tr w:rsidR="00925E4A" w:rsidRPr="00925E4A" w14:paraId="1E9C6854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FA0E2FA" w14:textId="7B3997E2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Magnus 2016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Magnus&lt;/Author&gt;&lt;Year&gt;2016&lt;/Year&gt;&lt;RecNum&gt;94&lt;/RecNum&gt;&lt;DisplayText&gt;[23]&lt;/DisplayText&gt;&lt;record&gt;&lt;rec-number&gt;94&lt;/rec-number&gt;&lt;foreign-keys&gt;&lt;key app="EN" db-id="2w2svvvrt9epeeeext2vrdd1srtdpwfvw5av" timestamp="1582583467"&gt;94&lt;/key&gt;&lt;/foreign-keys&gt;&lt;ref-type name="Journal Article"&gt;17&lt;/ref-type&gt;&lt;contributors&gt;&lt;authors&gt;&lt;author&gt;Magnus, Anne&lt;/author&gt;&lt;author&gt;Moodie, Marj L.&lt;/author&gt;&lt;author&gt;Ferguson, Megan&lt;/author&gt;&lt;author&gt;Cobiac, Linda J.&lt;/author&gt;&lt;author&gt;Liberato, Selma C.&lt;/author&gt;&lt;author&gt;Brimblecombe, Julie&lt;/author&gt;&lt;/authors&gt;&lt;/contributors&gt;&lt;titles&gt;&lt;title&gt;The economic feasibility of price discounts to improve diet in Australian Aboriginal remote communities&lt;/title&gt;&lt;secondary-title&gt;Australian &amp;amp; New Zealand Journal of Public Health&lt;/secondary-title&gt;&lt;/titles&gt;&lt;periodical&gt;&lt;full-title&gt;Australian &amp;amp; New Zealand Journal of Public Health&lt;/full-title&gt;&lt;/periodical&gt;&lt;pages&gt;S36-S41&lt;/pages&gt;&lt;volume&gt;40&lt;/volume&gt;&lt;dates&gt;&lt;year&gt;2016&lt;/year&gt;&lt;/dates&gt;&lt;accession-num&gt;114602923. Language: English. Entry Date: 20160421. Revision Date: 20180627. Publication Type: Article&lt;/accession-num&gt;&lt;urls&gt;&lt;related-urls&gt;&lt;url&gt;http://libproxy.tulane.edu:2048/login?url=http://search.ebscohost.com/login.aspx?direct=true&amp;amp;db=rzh&amp;amp;AN=114602923&amp;amp;login.asp&amp;amp;site=ehost-live&amp;amp;scope=site&lt;/url&gt;&lt;/related-urls&gt;&lt;/urls&gt;&lt;electronic-resource-num&gt;10.1111/1753-6405.12391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3" w:tooltip="Magnus, 2016 #94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3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3A307E37" w14:textId="74867E4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7166E54F" w14:textId="66A7980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13780608" w14:textId="467F1DF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7E8C1DF8" w14:textId="15ADE1D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6066B4B8" w14:textId="4ABD4BF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5F2FD9F9" w14:textId="5B184DA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9CA0B36" w14:textId="4E67AA0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71CE3B7" w14:textId="79F1B3E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5A58E029" w14:textId="6AAD4FB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0F0E46EF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715B136A" w14:textId="6BD7DFA1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Manyema 2014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Manyema&lt;/Author&gt;&lt;Year&gt;2014&lt;/Year&gt;&lt;RecNum&gt;105&lt;/RecNum&gt;&lt;DisplayText&gt;[24]&lt;/DisplayText&gt;&lt;record&gt;&lt;rec-number&gt;105&lt;/rec-number&gt;&lt;foreign-keys&gt;&lt;key app="EN" db-id="2w2svvvrt9epeeeext2vrdd1srtdpwfvw5av" timestamp="1582583467"&gt;105&lt;/key&gt;&lt;/foreign-keys&gt;&lt;ref-type name="Journal Article"&gt;17&lt;/ref-type&gt;&lt;contributors&gt;&lt;authors&gt;&lt;author&gt;Manyema, M.&lt;/author&gt;&lt;author&gt;Veerman, L. J.&lt;/author&gt;&lt;author&gt;Chola, L.&lt;/author&gt;&lt;author&gt;Tugendhaft, A.&lt;/author&gt;&lt;author&gt;Sartorius, B.&lt;/author&gt;&lt;author&gt;Labadarios, D.&lt;/author&gt;&lt;author&gt;Hofman, K. J.&lt;/author&gt;&lt;/authors&gt;&lt;/contributors&gt;&lt;titles&gt;&lt;title&gt;The potential impact of a 20% tax on sugar-sweetened beverages on obesity in South African adults: A mathematical model&lt;/title&gt;&lt;secondary-title&gt;PLoS ONE&lt;/secondary-title&gt;&lt;/titles&gt;&lt;periodical&gt;&lt;full-title&gt;PLoS ONE&lt;/full-title&gt;&lt;/periodical&gt;&lt;volume&gt;9&lt;/volume&gt;&lt;number&gt;8&lt;/number&gt;&lt;dates&gt;&lt;year&gt;2014&lt;/year&gt;&lt;/dates&gt;&lt;urls&gt;&lt;related-urls&gt;&lt;url&gt;http://www.embase.com/search/results?subaction=viewrecord&amp;amp;from=export&amp;amp;id=L373787374 http://dx.doi.org/10.1371/journal.pone.0105287&lt;/url&gt;&lt;/related-urls&gt;&lt;/urls&gt;&lt;electronic-resource-num&gt;10.1371/journal.pone.0105287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4" w:tooltip="Manyema, 2014 #105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4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4E04AC7D" w14:textId="33496AA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245A0F4E" w14:textId="228DAFC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2E09D949" w14:textId="309C819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4AE196F7" w14:textId="7F23543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4B696C94" w14:textId="0962B93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2677445B" w14:textId="2B67665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488621B0" w14:textId="38CDF3C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CC7337A" w14:textId="500D901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610EC7A7" w14:textId="48131DB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Societal costs</w:t>
            </w:r>
          </w:p>
        </w:tc>
      </w:tr>
      <w:tr w:rsidR="00925E4A" w:rsidRPr="00925E4A" w14:paraId="28336543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31C3FC91" w14:textId="44077896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Manyema 2015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Manyema&lt;/Author&gt;&lt;Year&gt;2015&lt;/Year&gt;&lt;RecNum&gt;109&lt;/RecNum&gt;&lt;DisplayText&gt;[25]&lt;/DisplayText&gt;&lt;record&gt;&lt;rec-number&gt;109&lt;/rec-number&gt;&lt;foreign-keys&gt;&lt;key app="EN" db-id="2w2svvvrt9epeeeext2vrdd1srtdpwfvw5av" timestamp="1582583467"&gt;109&lt;/key&gt;&lt;/foreign-keys&gt;&lt;ref-type name="Journal Article"&gt;17&lt;/ref-type&gt;&lt;contributors&gt;&lt;authors&gt;&lt;author&gt;Manyema, M.&lt;/author&gt;&lt;author&gt;Veerman, J. L.&lt;/author&gt;&lt;author&gt;Chola, L.&lt;/author&gt;&lt;author&gt;Tugendhaft, A.&lt;/author&gt;&lt;author&gt;Labadarios, D.&lt;/author&gt;&lt;author&gt;Hofman, K.&lt;/author&gt;&lt;/authors&gt;&lt;/contributors&gt;&lt;titles&gt;&lt;title&gt;Decreasing the burden of type 2 diabetes in South Africa: The impact of taxing sugar-sweetened beverages&lt;/title&gt;&lt;secondary-title&gt;PLoS ONE&lt;/secondary-title&gt;&lt;/titles&gt;&lt;periodical&gt;&lt;full-title&gt;PLoS ONE&lt;/full-title&gt;&lt;/periodical&gt;&lt;volume&gt;10&lt;/volume&gt;&lt;number&gt;11&lt;/number&gt;&lt;dates&gt;&lt;year&gt;2015&lt;/year&gt;&lt;/dates&gt;&lt;urls&gt;&lt;related-urls&gt;&lt;url&gt;http://www.embase.com/search/results?subaction=viewrecord&amp;amp;from=export&amp;amp;id=L608007741 http://dx.doi.org/10.1371/journal.pone.0143050&lt;/url&gt;&lt;/related-urls&gt;&lt;/urls&gt;&lt;electronic-resource-num&gt;10.1371/journal.pone.0143050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5" w:tooltip="Manyema, 2015 #109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5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46BD13ED" w14:textId="1607B91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5EB24F5A" w14:textId="41555F3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799B0AE1" w14:textId="03324DA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4BFD5C1D" w14:textId="3BD9812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51C3A079" w14:textId="223D1A6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8F016ED" w14:textId="1D29B7D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DAC5B31" w14:textId="647F245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8331928" w14:textId="7CA34C3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4B58C968" w14:textId="69EC092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7C692D4A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6C083F2" w14:textId="620477CE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Manyema 2016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Manyema&lt;/Author&gt;&lt;Year&gt;2016&lt;/Year&gt;&lt;RecNum&gt;93&lt;/RecNum&gt;&lt;DisplayText&gt;[26]&lt;/DisplayText&gt;&lt;record&gt;&lt;rec-number&gt;93&lt;/rec-number&gt;&lt;foreign-keys&gt;&lt;key app="EN" db-id="2w2svvvrt9epeeeext2vrdd1srtdpwfvw5av" timestamp="1582583467"&gt;93&lt;/key&gt;&lt;/foreign-keys&gt;&lt;ref-type name="Journal Article"&gt;17&lt;/ref-type&gt;&lt;contributors&gt;&lt;authors&gt;&lt;author&gt;Manyema, Mercy&lt;/author&gt;&lt;author&gt;Veerman, Lennert J.&lt;/author&gt;&lt;author&gt;Tugendhaft, Aviva&lt;/author&gt;&lt;author&gt;Labadarios, Demetre&lt;/author&gt;&lt;author&gt;Hofman, Karen J.&lt;/author&gt;&lt;/authors&gt;&lt;/contributors&gt;&lt;titles&gt;&lt;title&gt;Modelling the potential impact of a sugar-sweetened beverage tax on stroke mortality, costs and health-adjusted life years in South Africa&lt;/title&gt;&lt;secondary-title&gt;BMC Public Health&lt;/secondary-title&gt;&lt;/titles&gt;&lt;periodical&gt;&lt;full-title&gt;BMC Public Health&lt;/full-title&gt;&lt;/periodical&gt;&lt;pages&gt;1-10&lt;/pages&gt;&lt;volume&gt;16&lt;/volume&gt;&lt;number&gt;1&lt;/number&gt;&lt;dates&gt;&lt;year&gt;2016&lt;/year&gt;&lt;/dates&gt;&lt;accession-num&gt;115870031. Language: English. Entry Date: In Process. Revision Date: 20171231. Publication Type: journal article&lt;/accession-num&gt;&lt;urls&gt;&lt;related-urls&gt;&lt;url&gt;http://libproxy.tulane.edu:2048/login?url=http://search.ebscohost.com/login.aspx?direct=true&amp;amp;db=rzh&amp;amp;AN=115870031&amp;amp;login.asp&amp;amp;site=ehost-live&amp;amp;scope=site&lt;/url&gt;&lt;/related-urls&gt;&lt;/urls&gt;&lt;electronic-resource-num&gt;10.1186/s12889-016-3085-y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6" w:tooltip="Manyema, 2016 #93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6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3292B521" w14:textId="37AE364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413B8124" w14:textId="3164BAC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22D606DD" w14:textId="005D2EB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07D21C63" w14:textId="11D7047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2297BC1C" w14:textId="00D23F9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2185637" w14:textId="1CDE523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AB03FDD" w14:textId="1804C32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68EF0DB" w14:textId="09BFAF6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34BAC6CB" w14:textId="5AC03EF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38CE0E55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69FB5E06" w14:textId="7809E0E5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Mekonnen 2013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Mekonnen&lt;/Author&gt;&lt;Year&gt;2013&lt;/Year&gt;&lt;RecNum&gt;113&lt;/RecNum&gt;&lt;DisplayText&gt;[27]&lt;/DisplayText&gt;&lt;record&gt;&lt;rec-number&gt;113&lt;/rec-number&gt;&lt;foreign-keys&gt;&lt;key app="EN" db-id="2w2svvvrt9epeeeext2vrdd1srtdpwfvw5av" timestamp="1582583467"&gt;113&lt;/key&gt;&lt;/foreign-keys&gt;&lt;ref-type name="Journal Article"&gt;17&lt;/ref-type&gt;&lt;contributors&gt;&lt;authors&gt;&lt;author&gt;Mekonnen, T. A.&lt;/author&gt;&lt;author&gt;Odden, M. C.&lt;/author&gt;&lt;author&gt;Coxson, P. G.&lt;/author&gt;&lt;author&gt;Guzman, D.&lt;/author&gt;&lt;author&gt;Lightwood, J.&lt;/author&gt;&lt;author&gt;Wang, Y. C.&lt;/author&gt;&lt;author&gt;Bibbins-Domingo, K.&lt;/author&gt;&lt;/authors&gt;&lt;/contributors&gt;&lt;titles&gt;&lt;title&gt;Health benefits of reducing sugar-sweetened beverage intake in high risk populations of California: Results from the Cardiovascular Disease (CVD) policy model&lt;/title&gt;&lt;secondary-title&gt;PLoS ONE&lt;/secondary-title&gt;&lt;/titles&gt;&lt;periodical&gt;&lt;full-title&gt;PLoS ONE&lt;/full-title&gt;&lt;/periodical&gt;&lt;volume&gt;8&lt;/volume&gt;&lt;number&gt;12&lt;/number&gt;&lt;dates&gt;&lt;year&gt;2013&lt;/year&gt;&lt;/dates&gt;&lt;urls&gt;&lt;related-urls&gt;&lt;url&gt;http://www.embase.com/search/results?subaction=viewrecord&amp;amp;from=export&amp;amp;id=L372134007 http://dx.doi.org/10.1371/journal.pone.0081723&lt;/url&gt;&lt;/related-urls&gt;&lt;/urls&gt;&lt;electronic-resource-num&gt;10.1371/journal.pone.0081723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7" w:tooltip="Mekonnen, 2013 #113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7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6B530CFB" w14:textId="34AF617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6C25DC3D" w14:textId="473AE07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037EEF19" w14:textId="38C1B44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7A74AF4" w14:textId="7A2D13F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27F34750" w14:textId="2E63588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3B038548" w14:textId="3447E14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11CDDFF" w14:textId="449A170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B7D3404" w14:textId="6672C7F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2D412FA8" w14:textId="4BC325E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3619D3CF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408A599" w14:textId="103D5DC8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Nomaguchi 2017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Nomaguchi&lt;/Author&gt;&lt;Year&gt;2017&lt;/Year&gt;&lt;RecNum&gt;98&lt;/RecNum&gt;&lt;DisplayText&gt;[28]&lt;/DisplayText&gt;&lt;record&gt;&lt;rec-number&gt;98&lt;/rec-number&gt;&lt;foreign-keys&gt;&lt;key app="EN" db-id="2w2svvvrt9epeeeext2vrdd1srtdpwfvw5av" timestamp="1582583467"&gt;98&lt;/key&gt;&lt;/foreign-keys&gt;&lt;ref-type name="Journal Article"&gt;17&lt;/ref-type&gt;&lt;contributors&gt;&lt;authors&gt;&lt;author&gt;Nomaguchi, Takeshi&lt;/author&gt;&lt;author&gt;Cunich, Michelle&lt;/author&gt;&lt;author&gt;Zapata-Diomedi, Belen&lt;/author&gt;&lt;author&gt;Veerman, J. Lennert&lt;/author&gt;&lt;/authors&gt;&lt;/contributors&gt;&lt;titles&gt;&lt;title&gt;The impact on productivity of a hypothetical tax on sugar-sweetened beverages&lt;/title&gt;&lt;secondary-title&gt;Health Policy&lt;/secondary-title&gt;&lt;/titles&gt;&lt;periodical&gt;&lt;full-title&gt;Health Policy&lt;/full-title&gt;&lt;/periodical&gt;&lt;pages&gt;715-725&lt;/pages&gt;&lt;volume&gt;121&lt;/volume&gt;&lt;number&gt;6&lt;/number&gt;&lt;dates&gt;&lt;year&gt;2017&lt;/year&gt;&lt;/dates&gt;&lt;accession-num&gt;123256386. Language: English. Entry Date: In Process. Revision Date: 20171222. Publication Type: journal article. Journal Subset: Continental Europe&lt;/accession-num&gt;&lt;urls&gt;&lt;related-urls&gt;&lt;url&gt;http://libproxy.tulane.edu:2048/login?url=http://search.ebscohost.com/login.aspx?direct=true&amp;amp;db=rzh&amp;amp;AN=123256386&amp;amp;login.asp&amp;amp;site=ehost-live&amp;amp;scope=site&lt;/url&gt;&lt;/related-urls&gt;&lt;/urls&gt;&lt;electronic-resource-num&gt;10.1016/j.healthpol.2017.04.001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8" w:tooltip="Nomaguchi, 2017 #98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8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6AC5CCCD" w14:textId="77EC207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414EB5BB" w14:textId="38A5BEA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039E9816" w14:textId="4991106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763D2C9A" w14:textId="5D2FD8B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23E4FB05" w14:textId="0F99203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227EB806" w14:textId="0075F25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2668369" w14:textId="47DEBFF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1CC4D0D" w14:textId="4776F75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75B4D9F0" w14:textId="688409A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Blood pressure</w:t>
            </w:r>
          </w:p>
        </w:tc>
      </w:tr>
      <w:tr w:rsidR="00925E4A" w:rsidRPr="00925E4A" w14:paraId="059164EA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17DF7D59" w14:textId="75507114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Pearson-Stuttard 2017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Pearson-Stuttard&lt;/Author&gt;&lt;Year&gt;2017&lt;/Year&gt;&lt;RecNum&gt;97&lt;/RecNum&gt;&lt;DisplayText&gt;[29]&lt;/DisplayText&gt;&lt;record&gt;&lt;rec-number&gt;97&lt;/rec-number&gt;&lt;foreign-keys&gt;&lt;key app="EN" db-id="2w2svvvrt9epeeeext2vrdd1srtdpwfvw5av" timestamp="1582583467"&gt;97&lt;/key&gt;&lt;/foreign-keys&gt;&lt;ref-type name="Journal Article"&gt;17&lt;/ref-type&gt;&lt;contributors&gt;&lt;authors&gt;&lt;author&gt;Pearson-Stuttard, J.&lt;/author&gt;&lt;author&gt;Bandosz, P.&lt;/author&gt;&lt;author&gt;Rehm, C. D.&lt;/author&gt;&lt;author&gt;Penalvo, J.&lt;/author&gt;&lt;author&gt;Whitsel, L.&lt;/author&gt;&lt;author&gt;Gaziano, T.&lt;/author&gt;&lt;author&gt;Conrad, Z.&lt;/author&gt;&lt;author&gt;Wilde, P.&lt;/author&gt;&lt;author&gt;Micha, R.&lt;/author&gt;&lt;author&gt;Lloyd-Williams, F.&lt;/author&gt;&lt;author&gt;Capewell, S.&lt;/author&gt;&lt;author&gt;Mozaffarian, D.&lt;/author&gt;&lt;author&gt;O&amp;apos;Flaherty, M.&lt;/author&gt;&lt;/authors&gt;&lt;/contributors&gt;&lt;titles&gt;&lt;title&gt;Reducing us cardiovascular disease disparities through dietary policy&lt;/title&gt;&lt;secondary-title&gt;Circulation&lt;/secondary-title&gt;&lt;/titles&gt;&lt;periodical&gt;&lt;full-title&gt;Circulation&lt;/full-title&gt;&lt;/periodical&gt;&lt;volume&gt;135&lt;/volume&gt;&lt;dates&gt;&lt;year&gt;2017&lt;/year&gt;&lt;/dates&gt;&lt;urls&gt;&lt;related-urls&gt;&lt;url&gt;http://www.embase.com/search/results?subaction=viewrecord&amp;amp;from=export&amp;amp;id=L618429147&lt;/url&gt;&lt;/related-urls&gt;&lt;/urls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9" w:tooltip="Pearson-Stuttard, 2017 #97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29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73D88E4E" w14:textId="2B0DB68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55D83168" w14:textId="4820C19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61EC5259" w14:textId="2BB0C36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42200BEE" w14:textId="3745540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62767D01" w14:textId="79B59C4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76A67D81" w14:textId="47396D2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6C29BE83" w14:textId="011CE90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87EA326" w14:textId="4D23868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4D45B083" w14:textId="0C2FA9B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Osteoarthritis</w:t>
            </w:r>
          </w:p>
        </w:tc>
      </w:tr>
      <w:tr w:rsidR="00925E4A" w:rsidRPr="00925E4A" w14:paraId="307DD76E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35D917E3" w14:textId="42A3DFF9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Penalvo 2017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 ExcludeYear="1"&gt;&lt;Author&gt;Penalvo&lt;/Author&gt;&lt;RecNum&gt;96&lt;/RecNum&gt;&lt;DisplayText&gt;[30]&lt;/DisplayText&gt;&lt;record&gt;&lt;rec-number&gt;96&lt;/rec-number&gt;&lt;foreign-keys&gt;&lt;key app="EN" db-id="2w2svvvrt9epeeeext2vrdd1srtdpwfvw5av" timestamp="1582583467"&gt;96&lt;/key&gt;&lt;/foreign-keys&gt;&lt;ref-type name="Journal Article"&gt;17&lt;/ref-type&gt;&lt;contributors&gt;&lt;authors&gt;&lt;author&gt;Penalvo, J. L.&lt;/author&gt;&lt;author&gt;Cudhea, F.&lt;/author&gt;&lt;author&gt;Micha, R.&lt;/author&gt;&lt;author&gt;Rehm, C. D.&lt;/author&gt;&lt;author&gt;Afshin, A.&lt;/author&gt;&lt;author&gt;Whitsel, L.&lt;/author&gt;&lt;author&gt;Wilde, P.&lt;/author&gt;&lt;author&gt;Gaziano, T.&lt;/author&gt;&lt;author&gt;Pearson-Stuttard, J.&lt;/author&gt;&lt;author&gt;O&amp;apos;Flaherty, M.&lt;/author&gt;&lt;author&gt;Capewell, S.&lt;/author&gt;&lt;author&gt;Mozaffarian, D.&lt;/author&gt;&lt;/authors&gt;&lt;/contributors&gt;&lt;titles&gt;&lt;title&gt;The potential impact of food taxes and subsidies on cardiovascular disease and diabetes burden and disparities in the United States&lt;/title&gt;&lt;secondary-title&gt;BMC Medicine&lt;/secondary-title&gt;&lt;/titles&gt;&lt;periodical&gt;&lt;full-title&gt;BMC Medicine&lt;/full-title&gt;&lt;/periodical&gt;&lt;pages&gt;208&lt;/pages&gt;&lt;volume&gt;15&lt;/volume&gt;&lt;number&gt;1&lt;/number&gt;&lt;dates&gt;&lt;year&gt;2017&lt;/year&gt;&lt;/dates&gt;&lt;accession-num&gt;29178869&lt;/accession-num&gt;&lt;urls&gt;&lt;related-urls&gt;&lt;url&gt;http://ovidsp.ovid.com/ovidweb.cgi?T=JS&amp;amp;CSC=Y&amp;amp;NEWS=N&amp;amp;PAGE=fulltext&amp;amp;D=medc&amp;amp;AN=29178869&lt;/url&gt;&lt;/related-urls&gt;&lt;/urls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0" w:tooltip="Penalvo, 2017 #96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0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64761FC0" w14:textId="4F1584E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22AD031C" w14:textId="0797BEE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625D1466" w14:textId="63834D8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27E474FB" w14:textId="3F41206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0268988E" w14:textId="4086229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1B12B20" w14:textId="74EA7DC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4D00C33" w14:textId="62E93E7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C70B306" w14:textId="290D89E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4A90CFB9" w14:textId="69F8A82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2024086F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66BE6E07" w14:textId="4BCD6794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3005A1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lastRenderedPageBreak/>
              <w:t>Rezende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 xml:space="preserve"> 2016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 ExcludeYear="1"&gt;&lt;Author&gt;Rezende&lt;/Author&gt;&lt;RecNum&gt;121&lt;/RecNum&gt;&lt;DisplayText&gt;[31]&lt;/DisplayText&gt;&lt;record&gt;&lt;rec-number&gt;121&lt;/rec-number&gt;&lt;foreign-keys&gt;&lt;key app="EN" db-id="2w2svvvrt9epeeeext2vrdd1srtdpwfvw5av" timestamp="1582583467"&gt;121&lt;/key&gt;&lt;/foreign-keys&gt;&lt;ref-type name="Journal Article"&gt;17&lt;/ref-type&gt;&lt;contributors&gt;&lt;authors&gt;&lt;author&gt;Rezende, L. F.&lt;/author&gt;&lt;author&gt;Azeredo, C. M.&lt;/author&gt;&lt;author&gt;Canella, D. S.&lt;/author&gt;&lt;author&gt;Luiz Odo, C.&lt;/author&gt;&lt;author&gt;Levy, R. B.&lt;/author&gt;&lt;author&gt;Eluf-Neto, J.&lt;/author&gt;&lt;/authors&gt;&lt;/contributors&gt;&lt;titles&gt;&lt;title&gt;Coronary heart disease mortality, cardiovascular disease mortality and all-cause mortality attributable to dietary intake over 20years in Brazil&lt;/title&gt;&lt;secondary-title&gt;International Journal of Cardiology&lt;/secondary-title&gt;&lt;/titles&gt;&lt;periodical&gt;&lt;full-title&gt;International Journal of Cardiology&lt;/full-title&gt;&lt;/periodical&gt;&lt;pages&gt;64-8&lt;/pages&gt;&lt;volume&gt;217&lt;/volume&gt;&lt;dates&gt;&lt;year&gt;2016&lt;/year&gt;&lt;/dates&gt;&lt;accession-num&gt;27179210&lt;/accession-num&gt;&lt;urls&gt;&lt;related-urls&gt;&lt;url&gt;http://ovidsp.ovid.com/ovidweb.cgi?T=JS&amp;amp;CSC=Y&amp;amp;NEWS=N&amp;amp;PAGE=fulltext&amp;amp;D=med8&amp;amp;AN=27179210&lt;/url&gt;&lt;/related-urls&gt;&lt;/urls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1" w:tooltip="Rezende, 2016 #121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1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328FDEEE" w14:textId="255FC3B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546828E0" w14:textId="65E4C5D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49" w:type="dxa"/>
            <w:shd w:val="clear" w:color="auto" w:fill="auto"/>
            <w:noWrap/>
          </w:tcPr>
          <w:p w14:paraId="3AF5001A" w14:textId="1486619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6411C068" w14:textId="025B605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180F4341" w14:textId="068C763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1C93D68D" w14:textId="55A0498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E9AB311" w14:textId="0131318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FD476D5" w14:textId="5744BCE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54DF9355" w14:textId="5BE5DE1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2A5BD351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21645B06" w14:textId="3137B27D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Sacks 2011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Sacks&lt;/Author&gt;&lt;Year&gt;2011&lt;/Year&gt;&lt;RecNum&gt;115&lt;/RecNum&gt;&lt;DisplayText&gt;[32]&lt;/DisplayText&gt;&lt;record&gt;&lt;rec-number&gt;115&lt;/rec-number&gt;&lt;foreign-keys&gt;&lt;key app="EN" db-id="2w2svvvrt9epeeeext2vrdd1srtdpwfvw5av" timestamp="1582583467"&gt;115&lt;/key&gt;&lt;/foreign-keys&gt;&lt;ref-type name="Journal Article"&gt;17&lt;/ref-type&gt;&lt;contributors&gt;&lt;authors&gt;&lt;author&gt;Sacks, G.&lt;/author&gt;&lt;author&gt;Veerman, J. L.&lt;/author&gt;&lt;author&gt;Moodie, M.&lt;/author&gt;&lt;author&gt;Swinburn, B.&lt;/author&gt;&lt;/authors&gt;&lt;/contributors&gt;&lt;titles&gt;&lt;title&gt;Traffic-light nutrition labelling and junk-food tax: A modelled comparison of cost-effectiveness for obesity prevention&lt;/title&gt;&lt;secondary-title&gt;International Journal of Obesity&lt;/secondary-title&gt;&lt;/titles&gt;&lt;periodical&gt;&lt;full-title&gt;International Journal of Obesity&lt;/full-title&gt;&lt;/periodical&gt;&lt;pages&gt;1001-1009&lt;/pages&gt;&lt;volume&gt;35&lt;/volume&gt;&lt;number&gt;7&lt;/number&gt;&lt;dates&gt;&lt;year&gt;2011&lt;/year&gt;&lt;/dates&gt;&lt;urls&gt;&lt;related-urls&gt;&lt;url&gt;http://www.embase.com/search/results?subaction=viewrecord&amp;amp;from=export&amp;amp;id=L51153966 http://dx.doi.org/10.1038/ijo.2010.228&lt;/url&gt;&lt;/related-urls&gt;&lt;/urls&gt;&lt;electronic-resource-num&gt;10.1038/ijo.2010.228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2" w:tooltip="Sacks, 2011 #115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2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2204C0B6" w14:textId="1D9F7C4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2B61BD31" w14:textId="0A70086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5FA3C7AE" w14:textId="06FF99B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293057F9" w14:textId="16B88E5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3EABA54D" w14:textId="413A8F4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9F15D81" w14:textId="7E977C8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B9CF23C" w14:textId="1491D3F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F05AF80" w14:textId="397D5AC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482ABB2F" w14:textId="5AD14C8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5B1867F0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1FC68AB7" w14:textId="7BB54FF7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Sanchez-R. 2016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 ExcludeYear="1"&gt;&lt;Author&gt;Sanchez-Romero&lt;/Author&gt;&lt;RecNum&gt;92&lt;/RecNum&gt;&lt;DisplayText&gt;[33]&lt;/DisplayText&gt;&lt;record&gt;&lt;rec-number&gt;92&lt;/rec-number&gt;&lt;foreign-keys&gt;&lt;key app="EN" db-id="2w2svvvrt9epeeeext2vrdd1srtdpwfvw5av" timestamp="1582583467"&gt;92&lt;/key&gt;&lt;/foreign-keys&gt;&lt;ref-type name="Journal Article"&gt;17&lt;/ref-type&gt;&lt;contributors&gt;&lt;authors&gt;&lt;author&gt;Sanchez-Romero, L. M.&lt;/author&gt;&lt;author&gt;Penko, J.&lt;/author&gt;&lt;author&gt;Coxson, P. G.&lt;/author&gt;&lt;author&gt;Fernandez, A.&lt;/author&gt;&lt;author&gt;Mason, A.&lt;/author&gt;&lt;author&gt;Moran, A. E.&lt;/author&gt;&lt;author&gt;Avila-Burgos, L.&lt;/author&gt;&lt;author&gt;Odden, M.&lt;/author&gt;&lt;author&gt;Barquera, S.&lt;/author&gt;&lt;author&gt;Bibbins-Domingo, K.&lt;/author&gt;&lt;/authors&gt;&lt;/contributors&gt;&lt;titles&gt;&lt;title&gt;Projected Impact of Mexico&amp;apos;s Sugar-Sweetened Beverage Tax Policy on Diabetes and Cardiovascular Disease: A Modeling Study&lt;/title&gt;&lt;secondary-title&gt;PLoS Medicine / Public Library of Science&lt;/secondary-title&gt;&lt;/titles&gt;&lt;periodical&gt;&lt;full-title&gt;PLoS Medicine / Public Library of Science&lt;/full-title&gt;&lt;/periodical&gt;&lt;pages&gt;e1002158&lt;/pages&gt;&lt;volume&gt;13&lt;/volume&gt;&lt;number&gt;11&lt;/number&gt;&lt;dates&gt;&lt;year&gt;2016&lt;/year&gt;&lt;/dates&gt;&lt;accession-num&gt;27802278&lt;/accession-num&gt;&lt;urls&gt;&lt;related-urls&gt;&lt;url&gt;http://ovidsp.ovid.com/ovidweb.cgi?T=JS&amp;amp;CSC=Y&amp;amp;NEWS=N&amp;amp;PAGE=fulltext&amp;amp;D=medc&amp;amp;AN=27802278&lt;/url&gt;&lt;/related-urls&gt;&lt;/urls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3" w:tooltip="Sanchez-Romero, 2016 #92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3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1EC4627A" w14:textId="09B49E8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6F02AD8C" w14:textId="7132114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54C8BBC9" w14:textId="28CED7F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3D8E576" w14:textId="2241127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22E7B8BC" w14:textId="356DA43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2EA6C81C" w14:textId="4A409A2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F579C68" w14:textId="2B67C14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F18317F" w14:textId="466DE60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0E2FCEAC" w14:textId="54EC4B7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24EFE96F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525838A7" w14:textId="3EE13640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Schwendicke 2016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Schwendicke&lt;/Author&gt;&lt;Year&gt;2016&lt;/Year&gt;&lt;RecNum&gt;91&lt;/RecNum&gt;&lt;DisplayText&gt;[34]&lt;/DisplayText&gt;&lt;record&gt;&lt;rec-number&gt;91&lt;/rec-number&gt;&lt;foreign-keys&gt;&lt;key app="EN" db-id="2w2svvvrt9epeeeext2vrdd1srtdpwfvw5av" timestamp="1582583467"&gt;91&lt;/key&gt;&lt;/foreign-keys&gt;&lt;ref-type name="Journal Article"&gt;17&lt;/ref-type&gt;&lt;contributors&gt;&lt;authors&gt;&lt;author&gt;Schwendicke, F.&lt;/author&gt;&lt;author&gt;Thomson, W. M.&lt;/author&gt;&lt;author&gt;Broadbent, J. M.&lt;/author&gt;&lt;author&gt;Stolpe, M.&lt;/author&gt;&lt;/authors&gt;&lt;/contributors&gt;&lt;titles&gt;&lt;title&gt;Effects of Taxing Sugar-Sweetened Beverages on Caries and Treatment Costs&lt;/title&gt;&lt;secondary-title&gt;Journal of Dental Research&lt;/secondary-title&gt;&lt;/titles&gt;&lt;periodical&gt;&lt;full-title&gt;Journal of Dental Research&lt;/full-title&gt;&lt;/periodical&gt;&lt;pages&gt;1327-1332&lt;/pages&gt;&lt;volume&gt;95&lt;/volume&gt;&lt;number&gt;12&lt;/number&gt;&lt;dates&gt;&lt;year&gt;2016&lt;/year&gt;&lt;/dates&gt;&lt;accession-num&gt;118946121. Language: English. Entry Date: 20170601. Revision Date: 20170601. Publication Type: journal article. Journal Subset: Biomedical&lt;/accession-num&gt;&lt;urls&gt;&lt;related-urls&gt;&lt;url&gt;http://libproxy.tulane.edu:2048/login?url=http://search.ebscohost.com/login.aspx?direct=true&amp;amp;db=rzh&amp;amp;AN=118946121&amp;amp;login.asp&amp;amp;site=ehost-live&amp;amp;scope=site&lt;/url&gt;&lt;/related-urls&gt;&lt;/urls&gt;&lt;electronic-resource-num&gt;10.1177/0022034516660278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4" w:tooltip="Schwendicke, 2016 #91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4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1D825009" w14:textId="30D2B39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2B453C4B" w14:textId="1E3FC81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1A26C69D" w14:textId="0FEC472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5C9E45CE" w14:textId="7673749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3EE8E8B2" w14:textId="464D4C0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0833CDFB" w14:textId="1E6B094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4671DD71" w14:textId="0B4ED27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94907ED" w14:textId="69EDD10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21C1DAB4" w14:textId="145AD0A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43695BE9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22DB0A16" w14:textId="455BEF92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Singh 2015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Singh&lt;/Author&gt;&lt;Year&gt;2015&lt;/Year&gt;&lt;RecNum&gt;114&lt;/RecNum&gt;&lt;DisplayText&gt;[35]&lt;/DisplayText&gt;&lt;record&gt;&lt;rec-number&gt;114&lt;/rec-number&gt;&lt;foreign-keys&gt;&lt;key app="EN" db-id="2w2svvvrt9epeeeext2vrdd1srtdpwfvw5av" timestamp="1582583467"&gt;114&lt;/key&gt;&lt;/foreign-keys&gt;&lt;ref-type name="Journal Article"&gt;17&lt;/ref-type&gt;&lt;contributors&gt;&lt;authors&gt;&lt;author&gt;Singh, Gitanjali M.&lt;/author&gt;&lt;author&gt;Micha, Renata&lt;/author&gt;&lt;author&gt;Khatibzadeh, Shahab&lt;/author&gt;&lt;author&gt;Lim, Stephen&lt;/author&gt;&lt;author&gt;Ezzati, Majid&lt;/author&gt;&lt;author&gt;Mozaffarian, Dariush&lt;/author&gt;&lt;/authors&gt;&lt;/contributors&gt;&lt;titles&gt;&lt;title&gt;Estimated Global, Regional, and National Disease Burdens Related to Sugar-Sweetened Beverage Consumption in 2010&lt;/title&gt;&lt;secondary-title&gt;Circulation&lt;/secondary-title&gt;&lt;/titles&gt;&lt;periodical&gt;&lt;full-title&gt;Circulation&lt;/full-title&gt;&lt;/periodical&gt;&lt;pages&gt;639-666&lt;/pages&gt;&lt;volume&gt;132&lt;/volume&gt;&lt;number&gt;8&lt;/number&gt;&lt;dates&gt;&lt;year&gt;2015&lt;/year&gt;&lt;/dates&gt;&lt;accession-num&gt;109632200. Corporate Author: Global Burden of Diseases Nutrition and Chronic Diseases Expert Group (NutriCoDE)*. Language: English. Entry Date: 20150923. Revision Date: 20180502. Publication Type: journal article&lt;/accession-num&gt;&lt;urls&gt;&lt;related-urls&gt;&lt;url&gt;http://libproxy.tulane.edu:2048/login?url=http://search.ebscohost.com/login.aspx?direct=true&amp;amp;db=rzh&amp;amp;AN=109632200&amp;amp;login.asp&amp;amp;site=ehost-live&amp;amp;scope=site&lt;/url&gt;&lt;/related-urls&gt;&lt;/urls&gt;&lt;electronic-resource-num&gt;10.1161/CIRCULATIONAHA.114.010636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5" w:tooltip="Singh, 2015 #114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5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481EC1C3" w14:textId="17E87EE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5EFC3286" w14:textId="4D59115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0C2B32F9" w14:textId="6CFA79D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704F2A55" w14:textId="6020FB0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281801B5" w14:textId="6C4B382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C0635ED" w14:textId="1CB5E64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554F8F47" w14:textId="094F9E3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683869E3" w14:textId="4E76545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57431429" w14:textId="54F90C9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2B006734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3BF7CC84" w14:textId="5AD2E273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Vecino-Ortiz 2018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Vecino-Ortiz&lt;/Author&gt;&lt;Year&gt;2018&lt;/Year&gt;&lt;RecNum&gt;82&lt;/RecNum&gt;&lt;DisplayText&gt;[36]&lt;/DisplayText&gt;&lt;record&gt;&lt;rec-number&gt;82&lt;/rec-number&gt;&lt;foreign-keys&gt;&lt;key app="EN" db-id="2w2svvvrt9epeeeext2vrdd1srtdpwfvw5av" timestamp="1582583467"&gt;82&lt;/key&gt;&lt;/foreign-keys&gt;&lt;ref-type name="Journal Article"&gt;17&lt;/ref-type&gt;&lt;contributors&gt;&lt;authors&gt;&lt;author&gt;Vecino-Ortiz, Andres I.&lt;/author&gt;&lt;author&gt;Arroyo-Ariza, Daniel&lt;/author&gt;&lt;/authors&gt;&lt;/contributors&gt;&lt;titles&gt;&lt;title&gt;A tax on sugar sweetened beverages in Colombia: Estimating the impact on overweight and obesity prevalence across socio economic levels&lt;/title&gt;&lt;secondary-title&gt;Social Science &amp;amp; Medicine&lt;/secondary-title&gt;&lt;/titles&gt;&lt;periodical&gt;&lt;full-title&gt;Social Science &amp;amp; Medicine&lt;/full-title&gt;&lt;/periodical&gt;&lt;pages&gt;111-116&lt;/pages&gt;&lt;volume&gt;209&lt;/volume&gt;&lt;dates&gt;&lt;year&gt;2018&lt;/year&gt;&lt;/dates&gt;&lt;accession-num&gt;130046934. Language: English. Entry Date: 20180612. Revision Date: 20180612. Publication Type: Article. Journal Subset: Allied Health&lt;/accession-num&gt;&lt;urls&gt;&lt;related-urls&gt;&lt;url&gt;http://libproxy.tulane.edu:2048/login?url=http://search.ebscohost.com/login.aspx?direct=true&amp;amp;db=rzh&amp;amp;AN=130046934&amp;amp;login.asp&amp;amp;site=ehost-live&amp;amp;scope=site&lt;/url&gt;&lt;/related-urls&gt;&lt;/urls&gt;&lt;electronic-resource-num&gt;10.1016/j.socscimed.2018.05.043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6" w:tooltip="Vecino-Ortiz, 2018 #82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6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2C6DB9BF" w14:textId="6D209DB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087BAD68" w14:textId="174FB53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0BB81A2B" w14:textId="67E81EA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  <w:shd w:val="clear" w:color="auto" w:fill="auto"/>
            <w:noWrap/>
          </w:tcPr>
          <w:p w14:paraId="30D09D9E" w14:textId="4EECC96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4E3B8081" w14:textId="6CF855D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5BBDA0FD" w14:textId="0E0284A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14D5F8BB" w14:textId="11A8E40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FB3EA35" w14:textId="17417C3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642CF002" w14:textId="406B6BE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35084645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4983EDA3" w14:textId="250B4D28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Veerman 2016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Veerman&lt;/Author&gt;&lt;Year&gt;2016&lt;/Year&gt;&lt;RecNum&gt;90&lt;/RecNum&gt;&lt;DisplayText&gt;[37]&lt;/DisplayText&gt;&lt;record&gt;&lt;rec-number&gt;90&lt;/rec-number&gt;&lt;foreign-keys&gt;&lt;key app="EN" db-id="2w2svvvrt9epeeeext2vrdd1srtdpwfvw5av" timestamp="1582583467"&gt;90&lt;/key&gt;&lt;/foreign-keys&gt;&lt;ref-type name="Journal Article"&gt;17&lt;/ref-type&gt;&lt;contributors&gt;&lt;authors&gt;&lt;author&gt;Veerman, J. L.&lt;/author&gt;&lt;author&gt;Sacks, G.&lt;/author&gt;&lt;author&gt;Antonopoulos, N.&lt;/author&gt;&lt;author&gt;Martin, J.&lt;/author&gt;&lt;/authors&gt;&lt;/contributors&gt;&lt;titles&gt;&lt;title&gt;The impact of a tax on sugar-sweetened beverages on health and health care costs: A modelling study&lt;/title&gt;&lt;secondary-title&gt;PLoS ONE&lt;/secondary-title&gt;&lt;/titles&gt;&lt;periodical&gt;&lt;full-title&gt;PLoS ONE&lt;/full-title&gt;&lt;/periodical&gt;&lt;volume&gt;11&lt;/volume&gt;&lt;number&gt;4&lt;/number&gt;&lt;dates&gt;&lt;year&gt;2016&lt;/year&gt;&lt;/dates&gt;&lt;urls&gt;&lt;related-urls&gt;&lt;url&gt;http://www.embase.com/search/results?subaction=viewrecord&amp;amp;from=export&amp;amp;id=L609839821 http://dx.doi.org/10.1371/journal.pone.0151460&lt;/url&gt;&lt;/related-urls&gt;&lt;/urls&gt;&lt;electronic-resource-num&gt;10.1371/journal.pone.0151460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7" w:tooltip="Veerman, 2016 #90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7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65406572" w14:textId="3BEF50F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7280C172" w14:textId="6701EC1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508A15FE" w14:textId="4FCA4E4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  <w:shd w:val="clear" w:color="auto" w:fill="auto"/>
            <w:noWrap/>
          </w:tcPr>
          <w:p w14:paraId="5C7A9A8C" w14:textId="1F2A98B2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76" w:type="dxa"/>
            <w:shd w:val="clear" w:color="auto" w:fill="auto"/>
            <w:noWrap/>
          </w:tcPr>
          <w:p w14:paraId="6687CE90" w14:textId="4030AB6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30C6520" w14:textId="262C2D8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0D9024F1" w14:textId="07DAE30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6DE5DA63" w14:textId="7344D86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25F7F896" w14:textId="63E8F23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2C6ADD35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197C8C40" w14:textId="0BAF4349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Wang 2012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g&lt;/Author&gt;&lt;Year&gt;2012&lt;/Year&gt;&lt;RecNum&gt;120&lt;/RecNum&gt;&lt;DisplayText&gt;[38]&lt;/DisplayText&gt;&lt;record&gt;&lt;rec-number&gt;120&lt;/rec-number&gt;&lt;foreign-keys&gt;&lt;key app="EN" db-id="2w2svvvrt9epeeeext2vrdd1srtdpwfvw5av" timestamp="1582583467"&gt;120&lt;/key&gt;&lt;/foreign-keys&gt;&lt;ref-type name="Journal Article"&gt;17&lt;/ref-type&gt;&lt;contributors&gt;&lt;authors&gt;&lt;author&gt;Wang, Y. Claire&lt;/author&gt;&lt;author&gt;Coxson, Pamela&lt;/author&gt;&lt;author&gt;Shen, Yu-Ming&lt;/author&gt;&lt;author&gt;Goldman, Lee&lt;/author&gt;&lt;author&gt;Bibbins-Domingo, Kirsten&lt;/author&gt;&lt;/authors&gt;&lt;/contributors&gt;&lt;titles&gt;&lt;title&gt;A Penny-Per-Ounce Tax On Sugar-Sweetened Beverages Would Cut Health And Cost Burdens Of Diabetes&lt;/title&gt;&lt;secondary-title&gt;Health Affairs&lt;/secondary-title&gt;&lt;/titles&gt;&lt;periodical&gt;&lt;full-title&gt;Health Affairs&lt;/full-title&gt;&lt;/periodical&gt;&lt;pages&gt;199-207&lt;/pages&gt;&lt;volume&gt;31&lt;/volume&gt;&lt;number&gt;1&lt;/number&gt;&lt;dates&gt;&lt;year&gt;2012&lt;/year&gt;&lt;/dates&gt;&lt;accession-num&gt;104510923. Language: English. Entry Date: 20120213. Revision Date: 20150711. Publication Type: Journal Article&lt;/accession-num&gt;&lt;urls&gt;&lt;related-urls&gt;&lt;url&gt;http://libproxy.tulane.edu:2048/login?url=http://search.ebscohost.com/login.aspx?direct=true&amp;amp;db=rzh&amp;amp;AN=104510923&amp;amp;login.asp&amp;amp;site=ehost-live&amp;amp;scope=site&lt;/url&gt;&lt;/related-urls&gt;&lt;/urls&gt;&lt;electronic-resource-num&gt;10.1377/hlthaff.2011.0410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8" w:tooltip="Wang, 2012 #120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8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5A1D3C27" w14:textId="3534694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78" w:type="dxa"/>
          </w:tcPr>
          <w:p w14:paraId="2E999A42" w14:textId="36B80B75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55BF93A4" w14:textId="4D9C5D99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18FE73A" w14:textId="02BF851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78A65E14" w14:textId="08624470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21742672" w14:textId="3CE8382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7FF39C95" w14:textId="33C0361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3FCAF0AC" w14:textId="6FE7BE6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677FC9BA" w14:textId="77FBA25E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BMI, stroke, ischemic heart disease, hypertensive heart disease, diabetes mellitus, osteoarthritis, post-menopausal breast cancer, colon cancer, endometrial cancer, and kidney cancer, Disease-related quality of life at every age</w:t>
            </w:r>
          </w:p>
        </w:tc>
      </w:tr>
      <w:tr w:rsidR="00925E4A" w:rsidRPr="00925E4A" w14:paraId="6F737AE3" w14:textId="77777777" w:rsidTr="004A61D7">
        <w:trPr>
          <w:trHeight w:val="300"/>
        </w:trPr>
        <w:tc>
          <w:tcPr>
            <w:tcW w:w="2684" w:type="dxa"/>
            <w:shd w:val="clear" w:color="auto" w:fill="auto"/>
            <w:noWrap/>
          </w:tcPr>
          <w:p w14:paraId="1AB4FEAB" w14:textId="35DB107F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Wilson 2015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ilson&lt;/Author&gt;&lt;Year&gt;2015&lt;/Year&gt;&lt;RecNum&gt;101&lt;/RecNum&gt;&lt;DisplayText&gt;[39]&lt;/DisplayText&gt;&lt;record&gt;&lt;rec-number&gt;101&lt;/rec-number&gt;&lt;foreign-keys&gt;&lt;key app="EN" db-id="2w2svvvrt9epeeeext2vrdd1srtdpwfvw5av" timestamp="1582583467"&gt;101&lt;/key&gt;&lt;/foreign-keys&gt;&lt;ref-type name="Journal Article"&gt;17&lt;/ref-type&gt;&lt;contributors&gt;&lt;authors&gt;&lt;author&gt;Wilson, K. J.&lt;/author&gt;&lt;author&gt;Brown, H. S.&lt;/author&gt;&lt;author&gt;Bastida, E.&lt;/author&gt;&lt;/authors&gt;&lt;/contributors&gt;&lt;titles&gt;&lt;title&gt;Cost-effectiveness of a community-based weight control intervention targeting a low-socioeconomic-status Mexican-origin population&lt;/title&gt;&lt;secondary-title&gt;Health promotion practice&lt;/secondary-title&gt;&lt;/titles&gt;&lt;periodical&gt;&lt;full-title&gt;Health promotion practice&lt;/full-title&gt;&lt;/periodical&gt;&lt;pages&gt;101-108&lt;/pages&gt;&lt;volume&gt;16&lt;/volume&gt;&lt;number&gt;1&lt;/number&gt;&lt;dates&gt;&lt;year&gt;2015&lt;/year&gt;&lt;/dates&gt;&lt;urls&gt;&lt;related-urls&gt;&lt;url&gt;http://www.embase.com/search/results?subaction=viewrecord&amp;amp;from=export&amp;amp;id=L613655581 http://dx.doi.org/10.1177/1524839914537274&lt;/url&gt;&lt;/related-urls&gt;&lt;/urls&gt;&lt;electronic-resource-num&gt;10.1177/1524839914537274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39" w:tooltip="Wilson, 2015 #101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39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2C9A9361" w14:textId="0F7EC823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4114BEFD" w14:textId="0DD0A7E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53EFC614" w14:textId="18C623C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08EC2C3" w14:textId="04587C5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</w:tcPr>
          <w:p w14:paraId="6FD26FFB" w14:textId="51A6DBAA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</w:tcPr>
          <w:p w14:paraId="771ED269" w14:textId="0945DC3B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47B0B70" w14:textId="581E843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2F72CD49" w14:textId="25C4434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623A3E43" w14:textId="51590A5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  <w:tr w:rsidR="00925E4A" w:rsidRPr="00925E4A" w14:paraId="370D9E0A" w14:textId="77777777" w:rsidTr="004A61D7">
        <w:trPr>
          <w:trHeight w:val="320"/>
        </w:trPr>
        <w:tc>
          <w:tcPr>
            <w:tcW w:w="2684" w:type="dxa"/>
            <w:shd w:val="clear" w:color="auto" w:fill="auto"/>
            <w:noWrap/>
          </w:tcPr>
          <w:p w14:paraId="3C3E3B8B" w14:textId="714109F6" w:rsidR="00925E4A" w:rsidRPr="00925E4A" w:rsidRDefault="00925E4A" w:rsidP="00925E4A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t>Wright 2015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begin"/>
            </w:r>
            <w:r w:rsidR="00B94E6E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right&lt;/Author&gt;&lt;Year&gt;2015&lt;/Year&gt;&lt;RecNum&gt;100&lt;/RecNum&gt;&lt;DisplayText&gt;[40]&lt;/DisplayText&gt;&lt;record&gt;&lt;rec-number&gt;100&lt;/rec-number&gt;&lt;foreign-keys&gt;&lt;key app="EN" db-id="2w2svvvrt9epeeeext2vrdd1srtdpwfvw5av" timestamp="1582583467"&gt;100&lt;/key&gt;&lt;/foreign-keys&gt;&lt;ref-type name="Journal Article"&gt;17&lt;/ref-type&gt;&lt;contributors&gt;&lt;authors&gt;&lt;author&gt;Wright, Davene R.&lt;/author&gt;&lt;author&gt;Kenney, Erica L.&lt;/author&gt;&lt;author&gt;Giles, Catherine M.&lt;/author&gt;&lt;author&gt;Long, Michael W.&lt;/author&gt;&lt;author&gt;Ward, Zachary J.&lt;/author&gt;&lt;author&gt;Resch, Stephen C.&lt;/author&gt;&lt;author&gt;Moodie, Marj L.&lt;/author&gt;&lt;author&gt;Carter, Robert C.&lt;/author&gt;&lt;author&gt;Wang, Y. Claire&lt;/author&gt;&lt;author&gt;Sacks, Gary&lt;/author&gt;&lt;author&gt;Swinburn, Boyd A.&lt;/author&gt;&lt;author&gt;Gortmaker, Steven L.&lt;/author&gt;&lt;author&gt;Cradock, Angie L.&lt;/author&gt;&lt;/authors&gt;&lt;/contributors&gt;&lt;titles&gt;&lt;title&gt;Modeling the Cost Effectiveness of Child Care Policy Changes in the U.S&lt;/title&gt;&lt;secondary-title&gt;American Journal of Preventive Medicine&lt;/secondary-title&gt;&lt;/titles&gt;&lt;periodical&gt;&lt;full-title&gt;American Journal of Preventive Medicine&lt;/full-title&gt;&lt;/periodical&gt;&lt;pages&gt;135-147&lt;/pages&gt;&lt;volume&gt;49&lt;/volume&gt;&lt;number&gt;1&lt;/number&gt;&lt;dates&gt;&lt;year&gt;2015&lt;/year&gt;&lt;/dates&gt;&lt;accession-num&gt;109583900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900&amp;amp;login.asp&amp;amp;site=ehost-live&amp;amp;scope=site&lt;/url&gt;&lt;/related-urls&gt;&lt;/urls&gt;&lt;electronic-resource-num&gt;10.1016/j.amepre.2015.03.016&lt;/electronic-resource-num&gt;&lt;/record&gt;&lt;/Cite&gt;&lt;/EndNote&gt;</w:instrTex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separate"/>
            </w:r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[</w:t>
            </w:r>
            <w:hyperlink w:anchor="_ENREF_40" w:tooltip="Wright, 2015 #100" w:history="1">
              <w:r w:rsidR="00C93D21">
                <w:rPr>
                  <w:rFonts w:eastAsia="Times New Roman" w:cstheme="minorHAnsi"/>
                  <w:noProof/>
                  <w:color w:val="000000" w:themeColor="text1"/>
                  <w:sz w:val="24"/>
                  <w:szCs w:val="24"/>
                </w:rPr>
                <w:t>40</w:t>
              </w:r>
            </w:hyperlink>
            <w:r w:rsidR="00B94E6E">
              <w:rPr>
                <w:rFonts w:eastAsia="Times New Roman" w:cstheme="minorHAnsi"/>
                <w:noProof/>
                <w:color w:val="000000" w:themeColor="text1"/>
                <w:sz w:val="24"/>
                <w:szCs w:val="24"/>
              </w:rPr>
              <w:t>]</w:t>
            </w:r>
            <w:r w:rsidRPr="00925E4A">
              <w:rPr>
                <w:rFonts w:eastAsia="Times New Roman" w:cs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</w:tcPr>
          <w:p w14:paraId="3A7F1EAF" w14:textId="14C65A3F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78" w:type="dxa"/>
          </w:tcPr>
          <w:p w14:paraId="39C8FB96" w14:textId="1880E1C1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249" w:type="dxa"/>
            <w:shd w:val="clear" w:color="auto" w:fill="auto"/>
            <w:noWrap/>
          </w:tcPr>
          <w:p w14:paraId="6E68856D" w14:textId="23616BC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2" w:type="dxa"/>
            <w:shd w:val="clear" w:color="auto" w:fill="auto"/>
            <w:noWrap/>
          </w:tcPr>
          <w:p w14:paraId="3AD3A1EE" w14:textId="6B716446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1276" w:type="dxa"/>
            <w:shd w:val="clear" w:color="auto" w:fill="auto"/>
            <w:noWrap/>
          </w:tcPr>
          <w:p w14:paraId="63F800B3" w14:textId="7820B23C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Aggregated</w:t>
            </w:r>
          </w:p>
        </w:tc>
        <w:tc>
          <w:tcPr>
            <w:tcW w:w="992" w:type="dxa"/>
          </w:tcPr>
          <w:p w14:paraId="3C3FB9AE" w14:textId="19629BB7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73C31C34" w14:textId="76FC6EF4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2" w:type="dxa"/>
          </w:tcPr>
          <w:p w14:paraId="1F1DE87C" w14:textId="4D397EAD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3261" w:type="dxa"/>
          </w:tcPr>
          <w:p w14:paraId="596C9E9C" w14:textId="5CCFD498" w:rsidR="00925E4A" w:rsidRPr="00925E4A" w:rsidRDefault="00925E4A" w:rsidP="00925E4A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5E4A">
              <w:rPr>
                <w:rFonts w:ascii="Calibri" w:hAnsi="Calibri" w:cs="Calibri"/>
                <w:color w:val="000000" w:themeColor="text1"/>
              </w:rPr>
              <w:t>No</w:t>
            </w:r>
          </w:p>
        </w:tc>
      </w:tr>
    </w:tbl>
    <w:p w14:paraId="3C61CC98" w14:textId="2074B788" w:rsidR="00EC5711" w:rsidRDefault="00EC5711">
      <w:pPr>
        <w:rPr>
          <w:b/>
          <w:bCs/>
        </w:rPr>
      </w:pPr>
      <w:r>
        <w:rPr>
          <w:b/>
          <w:bCs/>
        </w:rPr>
        <w:br w:type="page"/>
      </w:r>
    </w:p>
    <w:p w14:paraId="20749395" w14:textId="56E1A457" w:rsidR="00925E4A" w:rsidRPr="00C476B5" w:rsidRDefault="00FB69E7" w:rsidP="00C476B5">
      <w:pPr>
        <w:pStyle w:val="Prrafodelista"/>
        <w:numPr>
          <w:ilvl w:val="0"/>
          <w:numId w:val="4"/>
        </w:numPr>
        <w:spacing w:after="0" w:line="240" w:lineRule="auto"/>
        <w:ind w:left="-284" w:right="-648" w:hanging="283"/>
        <w:outlineLvl w:val="1"/>
        <w:rPr>
          <w:rFonts w:ascii="Arial" w:eastAsia="Times New Roman" w:hAnsi="Arial" w:cs="Arial"/>
          <w:b/>
          <w:bCs/>
          <w:lang w:eastAsia="es-AR"/>
        </w:rPr>
      </w:pPr>
      <w:r w:rsidRPr="00FB69E7">
        <w:rPr>
          <w:rFonts w:ascii="Arial" w:eastAsia="Times New Roman" w:hAnsi="Arial" w:cs="Arial"/>
          <w:b/>
          <w:bCs/>
          <w:lang w:eastAsia="es-AR"/>
        </w:rPr>
        <w:lastRenderedPageBreak/>
        <w:t>Taxonomy of model structures</w:t>
      </w:r>
      <w:r w:rsidR="00925E4A">
        <w:rPr>
          <w:rFonts w:ascii="Arial" w:eastAsia="Times New Roman" w:hAnsi="Arial" w:cs="Arial"/>
          <w:b/>
          <w:bCs/>
          <w:lang w:eastAsia="es-AR"/>
        </w:rPr>
        <w:t xml:space="preserve"> </w:t>
      </w:r>
      <w:r w:rsidR="00925E4A" w:rsidRPr="00731082">
        <w:rPr>
          <w:rFonts w:ascii="Arial" w:eastAsia="Times New Roman" w:hAnsi="Arial" w:cs="Arial"/>
          <w:b/>
          <w:bCs/>
          <w:lang w:eastAsia="es-AR"/>
        </w:rPr>
        <w:t>by study</w:t>
      </w:r>
    </w:p>
    <w:tbl>
      <w:tblPr>
        <w:tblW w:w="11343" w:type="dxa"/>
        <w:tblInd w:w="-2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09"/>
        <w:gridCol w:w="1701"/>
        <w:gridCol w:w="2987"/>
        <w:gridCol w:w="1701"/>
        <w:gridCol w:w="1845"/>
      </w:tblGrid>
      <w:tr w:rsidR="00C93D21" w:rsidRPr="000F6D12" w14:paraId="1A185902" w14:textId="33AD910A" w:rsidTr="006D36F6">
        <w:trPr>
          <w:trHeight w:val="649"/>
          <w:tblHeader/>
        </w:trPr>
        <w:tc>
          <w:tcPr>
            <w:tcW w:w="3109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hideMark/>
          </w:tcPr>
          <w:p w14:paraId="6AAEB542" w14:textId="738D10CA" w:rsidR="00C93D21" w:rsidRPr="000F6D12" w:rsidRDefault="00FB69E7" w:rsidP="00C9505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Study ID</w:t>
            </w:r>
          </w:p>
        </w:tc>
        <w:tc>
          <w:tcPr>
            <w:tcW w:w="1701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4B6C8DE0" w14:textId="72ACA2B0" w:rsidR="00C93D21" w:rsidRPr="004A61D7" w:rsidRDefault="00FB69E7" w:rsidP="004A61D7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>
              <w:rPr>
                <w:rFonts w:ascii="Calibri" w:hAnsi="Calibri" w:cs="Calibri"/>
                <w:b/>
                <w:bCs/>
                <w:color w:val="000000" w:themeColor="text1"/>
              </w:rPr>
              <w:t>I</w:t>
            </w:r>
            <w:r w:rsidRPr="00FB69E7">
              <w:rPr>
                <w:rFonts w:ascii="Calibri" w:hAnsi="Calibri" w:cs="Calibri"/>
                <w:b/>
                <w:bCs/>
                <w:color w:val="000000" w:themeColor="text1"/>
              </w:rPr>
              <w:t>nteraction allowed</w:t>
            </w:r>
          </w:p>
        </w:tc>
        <w:tc>
          <w:tcPr>
            <w:tcW w:w="2987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1E8BAF9B" w14:textId="65E9A38E" w:rsidR="00C93D21" w:rsidRPr="00FB69E7" w:rsidRDefault="00FB69E7" w:rsidP="004A61D7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FB69E7">
              <w:rPr>
                <w:b/>
                <w:bCs/>
              </w:rPr>
              <w:t xml:space="preserve">Aggregate/ Individual/ </w:t>
            </w:r>
            <w:r>
              <w:rPr>
                <w:b/>
                <w:bCs/>
              </w:rPr>
              <w:t>e</w:t>
            </w:r>
            <w:r w:rsidRPr="00FB69E7">
              <w:rPr>
                <w:b/>
                <w:bCs/>
              </w:rPr>
              <w:t>conometric</w:t>
            </w:r>
            <w:r w:rsidR="00010E9C">
              <w:rPr>
                <w:b/>
                <w:bCs/>
              </w:rPr>
              <w:t xml:space="preserve">/ </w:t>
            </w:r>
            <w:r w:rsidR="00010E9C" w:rsidRPr="00010E9C">
              <w:rPr>
                <w:b/>
                <w:bCs/>
              </w:rPr>
              <w:t>epidemiological</w:t>
            </w:r>
          </w:p>
        </w:tc>
        <w:tc>
          <w:tcPr>
            <w:tcW w:w="1701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6FDC8FFE" w14:textId="5136C6D5" w:rsidR="00C93D21" w:rsidRPr="004A61D7" w:rsidRDefault="00FB69E7" w:rsidP="004A61D7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FB69E7">
              <w:rPr>
                <w:rFonts w:ascii="Calibri" w:hAnsi="Calibri" w:cs="Calibri"/>
                <w:b/>
                <w:bCs/>
                <w:color w:val="000000" w:themeColor="text1"/>
              </w:rPr>
              <w:t>Untimed</w:t>
            </w:r>
            <w:r>
              <w:rPr>
                <w:rFonts w:ascii="Calibri" w:hAnsi="Calibri" w:cs="Calibri"/>
                <w:b/>
                <w:bCs/>
                <w:color w:val="000000" w:themeColor="text1"/>
              </w:rPr>
              <w:t>,</w:t>
            </w:r>
            <w:r w:rsidRPr="00FB69E7">
              <w:rPr>
                <w:rFonts w:ascii="Calibri" w:hAnsi="Calibri" w:cs="Calibri"/>
                <w:b/>
                <w:bCs/>
                <w:color w:val="000000" w:themeColor="text1"/>
              </w:rPr>
              <w:t xml:space="preserve"> Timed Continuous</w:t>
            </w:r>
          </w:p>
        </w:tc>
        <w:tc>
          <w:tcPr>
            <w:tcW w:w="1845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14:paraId="12EF085B" w14:textId="77777777" w:rsidR="00FB69E7" w:rsidRDefault="00FB69E7" w:rsidP="004A61D7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FB69E7">
              <w:rPr>
                <w:rFonts w:ascii="Calibri" w:hAnsi="Calibri" w:cs="Calibri"/>
                <w:b/>
                <w:bCs/>
                <w:color w:val="000000" w:themeColor="text1"/>
              </w:rPr>
              <w:t>Cohort</w:t>
            </w:r>
            <w:r>
              <w:rPr>
                <w:rFonts w:ascii="Calibri" w:hAnsi="Calibri" w:cs="Calibri"/>
                <w:b/>
                <w:bCs/>
                <w:color w:val="000000" w:themeColor="text1"/>
              </w:rPr>
              <w:t xml:space="preserve">, </w:t>
            </w:r>
          </w:p>
          <w:p w14:paraId="7B8CF66F" w14:textId="73976AF4" w:rsidR="00C93D21" w:rsidRPr="004A61D7" w:rsidRDefault="00FB69E7" w:rsidP="004A61D7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>
              <w:rPr>
                <w:rFonts w:ascii="Calibri" w:hAnsi="Calibri" w:cs="Calibri"/>
                <w:b/>
                <w:bCs/>
                <w:color w:val="000000" w:themeColor="text1"/>
              </w:rPr>
              <w:t>Multi-c</w:t>
            </w:r>
            <w:r w:rsidRPr="00FB69E7">
              <w:rPr>
                <w:rFonts w:ascii="Calibri" w:hAnsi="Calibri" w:cs="Calibri"/>
                <w:b/>
                <w:bCs/>
                <w:color w:val="000000" w:themeColor="text1"/>
              </w:rPr>
              <w:t>ohort</w:t>
            </w:r>
          </w:p>
        </w:tc>
      </w:tr>
      <w:tr w:rsidR="00FB69E7" w:rsidRPr="000F6D12" w14:paraId="17287A33" w14:textId="751EB5CD" w:rsidTr="006D36F6">
        <w:trPr>
          <w:trHeight w:val="300"/>
        </w:trPr>
        <w:tc>
          <w:tcPr>
            <w:tcW w:w="3109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31B732D" w14:textId="6E5F9E9E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Afshi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Afshin&lt;/Author&gt;&lt;Year&gt;2015&lt;/Year&gt;&lt;RecNum&gt;103&lt;/RecNum&gt;&lt;DisplayText&gt;[1]&lt;/DisplayText&gt;&lt;record&gt;&lt;rec-number&gt;103&lt;/rec-number&gt;&lt;foreign-keys&gt;&lt;key app="EN" db-id="2w2svvvrt9epeeeext2vrdd1srtdpwfvw5av" timestamp="1582583467"&gt;103&lt;/key&gt;&lt;/foreign-keys&gt;&lt;ref-type name="Journal Article"&gt;17&lt;/ref-type&gt;&lt;contributors&gt;&lt;authors&gt;&lt;author&gt;Afshin, A.&lt;/author&gt;&lt;author&gt;Micha, R.&lt;/author&gt;&lt;author&gt;Khatibzadeh, S.&lt;/author&gt;&lt;author&gt;Fahimi, S.&lt;/author&gt;&lt;author&gt;Shi, P.&lt;/author&gt;&lt;author&gt;Powles, J.&lt;/author&gt;&lt;author&gt;Singh, G.&lt;/author&gt;&lt;author&gt;Yakoob, M. Y.&lt;/author&gt;&lt;author&gt;Abdollahi, M.&lt;/author&gt;&lt;author&gt;Al-Hooti, S.&lt;/author&gt;&lt;author&gt;Farzadfar, F.&lt;/author&gt;&lt;author&gt;Houshiar-Rad, A.&lt;/author&gt;&lt;author&gt;Hwalla, N.&lt;/author&gt;&lt;author&gt;Koksal, E.&lt;/author&gt;&lt;author&gt;Musaiger, A.&lt;/author&gt;&lt;author&gt;Pekcan, G.&lt;/author&gt;&lt;author&gt;Sibai, A. M.&lt;/author&gt;&lt;author&gt;Zaghloul, S.&lt;/author&gt;&lt;author&gt;Danaei, G.&lt;/author&gt;&lt;author&gt;Ezzati, M.&lt;/author&gt;&lt;author&gt;Mozaffarian, D.&lt;/author&gt;&lt;/authors&gt;&lt;/contributors&gt;&lt;titles&gt;&lt;title&gt;The impact of dietary habits and metabolic risk factors on cardiovascular and diabetes mortality in countries of the Middle East and North Africa in 2010: A comparative risk assessment analysis&lt;/title&gt;&lt;secondary-title&gt;BMJ Open&lt;/secondary-title&gt;&lt;/titles&gt;&lt;periodical&gt;&lt;full-title&gt;BMJ Open&lt;/full-title&gt;&lt;/periodical&gt;&lt;volume&gt;5&lt;/volume&gt;&lt;number&gt;5&lt;/number&gt;&lt;dates&gt;&lt;year&gt;2015&lt;/year&gt;&lt;/dates&gt;&lt;urls&gt;&lt;related-urls&gt;&lt;url&gt;http://www.embase.com/search/results?subaction=viewrecord&amp;amp;from=export&amp;amp;id=L604465268 http://dx.doi.org/10.1136/bmjopen-2014-006385&lt;/url&gt;&lt;/related-urls&gt;&lt;/urls&gt;&lt;electronic-resource-num&gt;10.1136/bmjopen-2014-00638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" w:tooltip="Afshin, 2015 #103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top w:val="single" w:sz="12" w:space="0" w:color="auto"/>
              <w:left w:val="single" w:sz="12" w:space="0" w:color="auto"/>
            </w:tcBorders>
            <w:shd w:val="clear" w:color="auto" w:fill="auto"/>
            <w:noWrap/>
          </w:tcPr>
          <w:p w14:paraId="3F1E49D5" w14:textId="549CCE56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  <w:tcBorders>
              <w:top w:val="single" w:sz="12" w:space="0" w:color="auto"/>
            </w:tcBorders>
          </w:tcPr>
          <w:p w14:paraId="08034AF9" w14:textId="1EA48BD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pidemiological</w:t>
            </w:r>
          </w:p>
        </w:tc>
        <w:tc>
          <w:tcPr>
            <w:tcW w:w="1701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015FD6BA" w14:textId="29948AD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top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4BD4DC0" w14:textId="429F69F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R</w:t>
            </w:r>
          </w:p>
        </w:tc>
      </w:tr>
      <w:tr w:rsidR="00FB69E7" w:rsidRPr="000F6D12" w14:paraId="5E3AF586" w14:textId="21A00469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6E4BB51" w14:textId="11B0EA6E" w:rsidR="00FB69E7" w:rsidRPr="00B10A70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B10A70">
              <w:rPr>
                <w:rFonts w:eastAsia="Times New Roman" w:cstheme="minorHAnsi"/>
                <w:color w:val="000000"/>
                <w:sz w:val="24"/>
                <w:szCs w:val="24"/>
              </w:rPr>
              <w:t>Barrientos-G. 2017</w:t>
            </w:r>
            <w:r w:rsidRPr="00B10A70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rrientos-Gutierrez&lt;/Author&gt;&lt;Year&gt;2017&lt;/Year&gt;&lt;RecNum&gt;89&lt;/RecNum&gt;&lt;DisplayText&gt;[2]&lt;/DisplayText&gt;&lt;record&gt;&lt;rec-number&gt;89&lt;/rec-number&gt;&lt;foreign-keys&gt;&lt;key app="EN" db-id="2w2svvvrt9epeeeext2vrdd1srtdpwfvw5av" timestamp="1582583467"&gt;89&lt;/key&gt;&lt;/foreign-keys&gt;&lt;ref-type name="Journal Article"&gt;17&lt;/ref-type&gt;&lt;contributors&gt;&lt;authors&gt;&lt;author&gt;Barrientos-Gutierrez, T.&lt;/author&gt;&lt;author&gt;Zepeda-Tello, R.&lt;/author&gt;&lt;author&gt;Rodrigues, E. R.&lt;/author&gt;&lt;author&gt;Colchero-Aragones, A.&lt;/author&gt;&lt;author&gt;Rojas-Martõnez, R.&lt;/author&gt;&lt;author&gt;Lazcano-Ponce, E.&lt;/author&gt;&lt;author&gt;Hernandez-Avila, M.&lt;/author&gt;&lt;author&gt;Rivera-Dommarco, J.&lt;/author&gt;&lt;author&gt;Meza, R.&lt;/author&gt;&lt;/authors&gt;&lt;/contributors&gt;&lt;titles&gt;&lt;title&gt;Expected population weight and diabetes impact of the 1-peso-per-litre tax to sugar sweetened beverages in Mexico&lt;/title&gt;&lt;secondary-title&gt;PLoS ONE&lt;/secondary-title&gt;&lt;/titles&gt;&lt;periodical&gt;&lt;full-title&gt;PLoS ONE&lt;/full-title&gt;&lt;/periodical&gt;&lt;volume&gt;12&lt;/volume&gt;&lt;number&gt;5&lt;/number&gt;&lt;dates&gt;&lt;year&gt;2017&lt;/year&gt;&lt;/dates&gt;&lt;urls&gt;&lt;related-urls&gt;&lt;url&gt;http://www.embase.com/search/results?subaction=viewrecord&amp;amp;from=export&amp;amp;id=L616276364 http://dx.doi.org/10.1371/journal.pone.0176336&lt;/url&gt;&lt;/related-urls&gt;&lt;/urls&gt;&lt;electronic-resource-num&gt;10.1371/journal.pone.0176336&lt;/electronic-resource-num&gt;&lt;/record&gt;&lt;/Cite&gt;&lt;/EndNote&gt;</w:instrText>
            </w:r>
            <w:r w:rsidRPr="00B10A70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" w:tooltip="Barrientos-Gutierrez, 2017 #89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B10A70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FF2BC2A" w14:textId="78B11F5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E295166" w14:textId="3E0C3B0D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4224B475" w14:textId="764231AB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52BD6D5" w14:textId="6478660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703129C7" w14:textId="33507383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6E9F0F2" w14:textId="2C3BCDAB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3&lt;/Year&gt;&lt;RecNum&gt;119&lt;/RecNum&gt;&lt;DisplayText&gt;[3]&lt;/DisplayText&gt;&lt;record&gt;&lt;rec-number&gt;119&lt;/rec-number&gt;&lt;foreign-keys&gt;&lt;key app="EN" db-id="2w2svvvrt9epeeeext2vrdd1srtdpwfvw5av" timestamp="1582583467"&gt;119&lt;/key&gt;&lt;/foreign-keys&gt;&lt;ref-type name="Journal Article"&gt;17&lt;/ref-type&gt;&lt;contributors&gt;&lt;authors&gt;&lt;author&gt;Basu, S.&lt;/author&gt;&lt;author&gt;Seligman, H.&lt;/author&gt;&lt;author&gt;Bhattacharya, J.&lt;/author&gt;&lt;/authors&gt;&lt;/contributors&gt;&lt;titles&gt;&lt;title&gt;Nutritional policy changes in the supplemental nutrition assistance program: a microsimulation and cost-effectiveness analysis&lt;/title&gt;&lt;secondary-title&gt;Medical Decision Making&lt;/secondary-title&gt;&lt;/titles&gt;&lt;periodical&gt;&lt;full-title&gt;Medical Decision Making&lt;/full-title&gt;&lt;/periodical&gt;&lt;pages&gt;937-48&lt;/pages&gt;&lt;volume&gt;33&lt;/volume&gt;&lt;number&gt;7&lt;/number&gt;&lt;dates&gt;&lt;year&gt;2013&lt;/year&gt;&lt;/dates&gt;&lt;accession-num&gt;23811757&lt;/accession-num&gt;&lt;urls&gt;&lt;related-urls&gt;&lt;url&gt;http://ovidsp.ovid.com/ovidweb.cgi?T=JS&amp;amp;CSC=Y&amp;amp;NEWS=N&amp;amp;PAGE=fulltext&amp;amp;D=medc&amp;amp;AN=2381175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" w:tooltip="Basu, 2013 #119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7CD3088" w14:textId="79F0078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05CBA93A" w14:textId="085D4A6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7127C50C" w14:textId="7DFBA67B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ntinuous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DBF594B" w14:textId="2379EEF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Multi-cohort</w:t>
            </w:r>
          </w:p>
        </w:tc>
      </w:tr>
      <w:tr w:rsidR="00FB69E7" w:rsidRPr="000F6D12" w14:paraId="3C522732" w14:textId="41CD83B2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91CB540" w14:textId="53300B2E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7&lt;/RecNum&gt;&lt;DisplayText&gt;[4]&lt;/DisplayText&gt;&lt;record&gt;&lt;rec-number&gt;107&lt;/rec-number&gt;&lt;foreign-keys&gt;&lt;key app="EN" db-id="2w2svvvrt9epeeeext2vrdd1srtdpwfvw5av" timestamp="1582583467"&gt;107&lt;/key&gt;&lt;/foreign-keys&gt;&lt;ref-type name="Journal Article"&gt;17&lt;/ref-type&gt;&lt;contributors&gt;&lt;authors&gt;&lt;author&gt;Basu, Sanjay&lt;/author&gt;&lt;author&gt;Vellakkal, Sukumar&lt;/author&gt;&lt;author&gt;Agrawal, Sutapa&lt;/author&gt;&lt;author&gt;Stuckler, David&lt;/author&gt;&lt;author&gt;Popkin, Barry&lt;/author&gt;&lt;author&gt;Ebrahim, Shah&lt;/author&gt;&lt;/authors&gt;&lt;/contributors&gt;&lt;titles&gt;&lt;title&gt;Averting obesity and type 2 diabetes in India through sugar-sweetened beverage taxation: an economic-epidemiologic modeling study&lt;/title&gt;&lt;secondary-title&gt;PLoS Medicine&lt;/secondary-title&gt;&lt;/titles&gt;&lt;periodical&gt;&lt;full-title&gt;PLoS Medicine&lt;/full-title&gt;&lt;/periodical&gt;&lt;pages&gt;e1001582-e1001582&lt;/pages&gt;&lt;volume&gt;11&lt;/volume&gt;&lt;number&gt;1&lt;/number&gt;&lt;dates&gt;&lt;year&gt;2014&lt;/year&gt;&lt;/dates&gt;&lt;accession-num&gt;104002862. Language: English. Entry Date: 20140919. Revision Date: 20180502. Publication Type: journal article&lt;/accession-num&gt;&lt;urls&gt;&lt;related-urls&gt;&lt;url&gt;http://libproxy.tulane.edu:2048/login?url=http://search.ebscohost.com/login.aspx?direct=true&amp;amp;db=rzh&amp;amp;AN=104002862&amp;amp;login.asp&amp;amp;site=ehost-live&amp;amp;scope=site&lt;/url&gt;&lt;/related-urls&gt;&lt;/urls&gt;&lt;electronic-resource-num&gt;10.1371/journal.pmed.100158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" w:tooltip="Basu, 2014 #107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D6218C3" w14:textId="2D9B479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475CD9BD" w14:textId="39163C5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501A0CE3" w14:textId="25153F8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ntinuous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26D4984" w14:textId="3D86A250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Multi-cohort</w:t>
            </w:r>
          </w:p>
        </w:tc>
      </w:tr>
      <w:tr w:rsidR="00FB69E7" w:rsidRPr="000F6D12" w14:paraId="3E9A8F8B" w14:textId="792A7BBF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6B67870" w14:textId="00AB8248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8&lt;/RecNum&gt;&lt;DisplayText&gt;[5]&lt;/DisplayText&gt;&lt;record&gt;&lt;rec-number&gt;108&lt;/rec-number&gt;&lt;foreign-keys&gt;&lt;key app="EN" db-id="2w2svvvrt9epeeeext2vrdd1srtdpwfvw5av" timestamp="1582583467"&gt;108&lt;/key&gt;&lt;/foreign-keys&gt;&lt;ref-type name="Journal Article"&gt;17&lt;/ref-type&gt;&lt;contributors&gt;&lt;authors&gt;&lt;author&gt;Basu, Sanjay&lt;/author&gt;&lt;author&gt;Lewis, Kristina&lt;/author&gt;&lt;/authors&gt;&lt;/contributors&gt;&lt;titles&gt;&lt;title&gt;Reducing Added Sugars in the Food Supply Through a Cap-and-Trade Approach&lt;/title&gt;&lt;secondary-title&gt;American Journal of Public Health&lt;/secondary-title&gt;&lt;/titles&gt;&lt;periodical&gt;&lt;full-title&gt;American Journal of Public Health&lt;/full-title&gt;&lt;/periodical&gt;&lt;pages&gt;2432-2438&lt;/pages&gt;&lt;volume&gt;104&lt;/volume&gt;&lt;number&gt;12&lt;/number&gt;&lt;dates&gt;&lt;year&gt;2014&lt;/year&gt;&lt;/dates&gt;&lt;accession-num&gt;103858828. Language: English. Entry Date: 20141121. Revision Date: 20150710. Publication Type: Journal Article&lt;/accession-num&gt;&lt;urls&gt;&lt;related-urls&gt;&lt;url&gt;http://libproxy.tulane.edu:2048/login?url=http://search.ebscohost.com/login.aspx?direct=true&amp;amp;db=rzh&amp;amp;AN=103858828&amp;amp;login.asp&amp;amp;site=ehost-live&amp;amp;scope=site&lt;/url&gt;&lt;/related-urls&gt;&lt;/urls&gt;&lt;electronic-resource-num&gt;10.2105/AJPH.2014.30217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5" w:tooltip="Basu, 2014 #108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5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1374146" w14:textId="07827EB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0FCFD314" w14:textId="3444A9E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32E16608" w14:textId="4936877D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ntinuous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C140A7D" w14:textId="33FAEE9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Multi-cohort</w:t>
            </w:r>
          </w:p>
        </w:tc>
      </w:tr>
      <w:tr w:rsidR="00FB69E7" w:rsidRPr="000F6D12" w14:paraId="7E4FAC44" w14:textId="6873864A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A8194E6" w14:textId="1D3666A8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eeze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eeze&lt;/Author&gt;&lt;Year&gt;2017&lt;/Year&gt;&lt;RecNum&gt;88&lt;/RecNum&gt;&lt;DisplayText&gt;[6]&lt;/DisplayText&gt;&lt;record&gt;&lt;rec-number&gt;88&lt;/rec-number&gt;&lt;foreign-keys&gt;&lt;key app="EN" db-id="2w2svvvrt9epeeeext2vrdd1srtdpwfvw5av" timestamp="1582583467"&gt;88&lt;/key&gt;&lt;/foreign-keys&gt;&lt;ref-type name="Journal Article"&gt;17&lt;/ref-type&gt;&lt;contributors&gt;&lt;authors&gt;&lt;author&gt;Breeze, P. R.&lt;/author&gt;&lt;author&gt;Thomas, C.&lt;/author&gt;&lt;author&gt;Squires, H.&lt;/author&gt;&lt;author&gt;Brennan, A.&lt;/author&gt;&lt;author&gt;Greaves, C.&lt;/author&gt;&lt;author&gt;Diggle, P.&lt;/author&gt;&lt;author&gt;Brunner, E.&lt;/author&gt;&lt;author&gt;Tabak, A.&lt;/author&gt;&lt;author&gt;Preston, L.&lt;/author&gt;&lt;author&gt;Chilcott, J.&lt;/author&gt;&lt;/authors&gt;&lt;/contributors&gt;&lt;titles&gt;&lt;title&gt;Cost-effectiveness of population-based, community, workplace and individual policies for diabetes prevention in the UK&lt;/title&gt;&lt;secondary-title&gt;Diabetic Medicine&lt;/secondary-title&gt;&lt;/titles&gt;&lt;periodical&gt;&lt;full-title&gt;Diabetic Medicine&lt;/full-title&gt;&lt;/periodical&gt;&lt;pages&gt;1136-1144&lt;/pages&gt;&lt;volume&gt;34&lt;/volume&gt;&lt;number&gt;8&lt;/number&gt;&lt;dates&gt;&lt;year&gt;2017&lt;/year&gt;&lt;/dates&gt;&lt;accession-num&gt;124130318. Language: English. Entry Date: 20170718. Revision Date: 20170720. Publication Type: Article&lt;/accession-num&gt;&lt;urls&gt;&lt;related-urls&gt;&lt;url&gt;http://libproxy.tulane.edu:2048/login?url=http://search.ebscohost.com/login.aspx?direct=true&amp;amp;db=rzh&amp;amp;AN=124130318&amp;amp;login.asp&amp;amp;site=ehost-live&amp;amp;scope=site&lt;/url&gt;&lt;/related-urls&gt;&lt;/urls&gt;&lt;electronic-resource-num&gt;10.1111/dme.13349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6" w:tooltip="Breeze, 2017 #88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6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83A0761" w14:textId="1C9E639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153A0D8D" w14:textId="036094A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6F26909E" w14:textId="2B33352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586F8A8" w14:textId="668B611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6759ABD1" w14:textId="4C97B1C4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190A08B" w14:textId="163938F3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7&lt;/RecNum&gt;&lt;DisplayText&gt;[7]&lt;/DisplayText&gt;&lt;record&gt;&lt;rec-number&gt;117&lt;/rec-number&gt;&lt;foreign-keys&gt;&lt;key app="EN" db-id="2w2svvvrt9epeeeext2vrdd1srtdpwfvw5av" timestamp="1582583467"&gt;117&lt;/key&gt;&lt;/foreign-keys&gt;&lt;ref-type name="Journal Article"&gt;17&lt;/ref-type&gt;&lt;contributors&gt;&lt;authors&gt;&lt;author&gt;Briggs, A. D.&lt;/author&gt;&lt;author&gt;Mytton, O. T.&lt;/author&gt;&lt;author&gt;Kehlbacher, A.&lt;/author&gt;&lt;author&gt;Tiffin, R.&lt;/author&gt;&lt;author&gt;Rayner, M.&lt;/author&gt;&lt;author&gt;Scarborough, P.&lt;/author&gt;&lt;/authors&gt;&lt;/contributors&gt;&lt;titles&gt;&lt;title&gt;Overall and income specific effect on prevalence of overweight and obesity of 20% sugar sweetened drink tax in UK: econometric and comparative risk assessment modelling study&lt;/title&gt;&lt;secondary-title&gt;BMJ&lt;/secondary-title&gt;&lt;/titles&gt;&lt;periodical&gt;&lt;full-title&gt;BMJ&lt;/full-title&gt;&lt;/periodical&gt;&lt;pages&gt;f6189&lt;/pages&gt;&lt;volume&gt;347&lt;/volume&gt;&lt;dates&gt;&lt;year&gt;2013&lt;/year&gt;&lt;/dates&gt;&lt;accession-num&gt;24179043&lt;/accession-num&gt;&lt;urls&gt;&lt;related-urls&gt;&lt;url&gt;http://ovidsp.ovid.com/ovidweb.cgi?T=JS&amp;amp;CSC=Y&amp;amp;NEWS=N&amp;amp;PAGE=fulltext&amp;amp;D=med7&amp;amp;AN=24179043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7" w:tooltip="Briggs, 2013 #117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7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46BC771" w14:textId="0C18076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25CF16D0" w14:textId="10E174D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pidemiological</w:t>
            </w:r>
          </w:p>
        </w:tc>
        <w:tc>
          <w:tcPr>
            <w:tcW w:w="1701" w:type="dxa"/>
            <w:shd w:val="clear" w:color="auto" w:fill="auto"/>
            <w:noWrap/>
          </w:tcPr>
          <w:p w14:paraId="14AAFE76" w14:textId="344BC48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7EF0A09F" w14:textId="59BE5A6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R</w:t>
            </w:r>
          </w:p>
        </w:tc>
      </w:tr>
      <w:tr w:rsidR="00FB69E7" w:rsidRPr="000F6D12" w14:paraId="5AE455E3" w14:textId="70E3C029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762171A6" w14:textId="3FB8E4BD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8&lt;/RecNum&gt;&lt;DisplayText&gt;[8]&lt;/DisplayText&gt;&lt;record&gt;&lt;rec-number&gt;118&lt;/rec-number&gt;&lt;foreign-keys&gt;&lt;key app="EN" db-id="2w2svvvrt9epeeeext2vrdd1srtdpwfvw5av" timestamp="1582583467"&gt;118&lt;/key&gt;&lt;/foreign-keys&gt;&lt;ref-type name="Journal Article"&gt;17&lt;/ref-type&gt;&lt;contributors&gt;&lt;authors&gt;&lt;author&gt;Briggs, A. D.&lt;/author&gt;&lt;author&gt;Mytton, O. T.&lt;/author&gt;&lt;author&gt;Madden, D.&lt;/author&gt;&lt;author&gt;O&amp;apos;Shea, D.&lt;/author&gt;&lt;author&gt;Rayner, M.&lt;/author&gt;&lt;author&gt;Scarborough, P.&lt;/author&gt;&lt;/authors&gt;&lt;/contributors&gt;&lt;titles&gt;&lt;title&gt;The potential impact on obesity of a 10% tax on sugar-sweetened beverages in Ireland, an effect assessment modelling study&lt;/title&gt;&lt;secondary-title&gt;BMC public health&lt;/secondary-title&gt;&lt;/titles&gt;&lt;periodical&gt;&lt;full-title&gt;BMC Public Health&lt;/full-title&gt;&lt;/periodical&gt;&lt;pages&gt;860&lt;/pages&gt;&lt;volume&gt;13&lt;/volume&gt;&lt;dates&gt;&lt;year&gt;2013&lt;/year&gt;&lt;/dates&gt;&lt;urls&gt;&lt;related-urls&gt;&lt;url&gt;http://www.embase.com/search/results?subaction=viewrecord&amp;amp;from=export&amp;amp;id=L604576198 http://dx.doi.org/10.1186/1471-2458-13-860&lt;/url&gt;&lt;/related-urls&gt;&lt;/urls&gt;&lt;electronic-resource-num&gt;10.1186/1471-2458-13-8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8" w:tooltip="Briggs, 2013 #118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8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C11EFC0" w14:textId="769E536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5727A218" w14:textId="32F3065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pidemiological</w:t>
            </w:r>
          </w:p>
        </w:tc>
        <w:tc>
          <w:tcPr>
            <w:tcW w:w="1701" w:type="dxa"/>
            <w:shd w:val="clear" w:color="auto" w:fill="auto"/>
            <w:noWrap/>
          </w:tcPr>
          <w:p w14:paraId="26824A9D" w14:textId="304702C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F751EFB" w14:textId="2F41AD6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R</w:t>
            </w:r>
          </w:p>
        </w:tc>
      </w:tr>
      <w:tr w:rsidR="00FB69E7" w:rsidRPr="000F6D12" w14:paraId="4400E137" w14:textId="4F234CB1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4BFDD34" w14:textId="6C72B740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7&lt;/Year&gt;&lt;RecNum&gt;87&lt;/RecNum&gt;&lt;DisplayText&gt;[9]&lt;/DisplayText&gt;&lt;record&gt;&lt;rec-number&gt;87&lt;/rec-number&gt;&lt;foreign-keys&gt;&lt;key app="EN" db-id="2w2svvvrt9epeeeext2vrdd1srtdpwfvw5av" timestamp="1582583467"&gt;87&lt;/key&gt;&lt;/foreign-keys&gt;&lt;ref-type name="Journal Article"&gt;17&lt;/ref-type&gt;&lt;contributors&gt;&lt;authors&gt;&lt;author&gt;Briggs, A. D. M.&lt;/author&gt;&lt;author&gt;Mytton, O. T.&lt;/author&gt;&lt;author&gt;Kehlbacher, A.&lt;/author&gt;&lt;author&gt;Tiffin, R.&lt;/author&gt;&lt;author&gt;Elhussein, A.&lt;/author&gt;&lt;author&gt;Rayner, M.&lt;/author&gt;&lt;author&gt;Jebb, S. A.&lt;/author&gt;&lt;author&gt;Blakely, T.&lt;/author&gt;&lt;author&gt;Scarborough, P.&lt;/author&gt;&lt;/authors&gt;&lt;/contributors&gt;&lt;titles&gt;&lt;title&gt;Health impact assessment of the UK soft drinks industry levy: a comparative risk assessment modelling study&lt;/title&gt;&lt;secondary-title&gt;The Lancet Public Health&lt;/secondary-title&gt;&lt;/titles&gt;&lt;periodical&gt;&lt;full-title&gt;The Lancet Public Health&lt;/full-title&gt;&lt;/periodical&gt;&lt;pages&gt;e15-e22&lt;/pages&gt;&lt;volume&gt;2&lt;/volume&gt;&lt;number&gt;1&lt;/number&gt;&lt;dates&gt;&lt;year&gt;2017&lt;/year&gt;&lt;/dates&gt;&lt;urls&gt;&lt;related-urls&gt;&lt;url&gt;http://www.embase.com/search/results?subaction=viewrecord&amp;amp;from=export&amp;amp;id=L616354149 http://dx.doi.org/10.1016/S2468-2667(16)30037-8&lt;/url&gt;&lt;/related-urls&gt;&lt;/urls&gt;&lt;electronic-resource-num&gt;10.1016/S2468-2667(16)30037-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9" w:tooltip="Briggs, 2017 #87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9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F95D168" w14:textId="05A756D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418F617E" w14:textId="7FBA3B1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pidemiological</w:t>
            </w:r>
          </w:p>
        </w:tc>
        <w:tc>
          <w:tcPr>
            <w:tcW w:w="1701" w:type="dxa"/>
            <w:shd w:val="clear" w:color="auto" w:fill="auto"/>
            <w:noWrap/>
          </w:tcPr>
          <w:p w14:paraId="349BE907" w14:textId="2679867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C478B9B" w14:textId="1F2799F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R</w:t>
            </w:r>
          </w:p>
        </w:tc>
      </w:tr>
      <w:tr w:rsidR="00FB69E7" w:rsidRPr="000F6D12" w14:paraId="403F7E02" w14:textId="379235D1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70CCCE73" w14:textId="395ECC6F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own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own&lt;/Author&gt;&lt;Year&gt;2018&lt;/Year&gt;&lt;RecNum&gt;104&lt;/RecNum&gt;&lt;DisplayText&gt;[10]&lt;/DisplayText&gt;&lt;record&gt;&lt;rec-number&gt;104&lt;/rec-number&gt;&lt;foreign-keys&gt;&lt;key app="EN" db-id="2w2svvvrt9epeeeext2vrdd1srtdpwfvw5av" timestamp="1582583467"&gt;104&lt;/key&gt;&lt;/foreign-keys&gt;&lt;ref-type name="Journal Article"&gt;17&lt;/ref-type&gt;&lt;contributors&gt;&lt;authors&gt;&lt;author&gt;Brown, Vicki&lt;/author&gt;&lt;author&gt;Ananthapavan, Jaithri&lt;/author&gt;&lt;author&gt;Veerman, Lennert&lt;/author&gt;&lt;author&gt;Sacks, Gary&lt;/author&gt;&lt;author&gt;Lal, Anita&lt;/author&gt;&lt;author&gt;Peeters, Anna&lt;/author&gt;&lt;author&gt;Backholer, Kathryn&lt;/author&gt;&lt;author&gt;Moodie, Marjory&lt;/author&gt;&lt;/authors&gt;&lt;/contributors&gt;&lt;titles&gt;&lt;title&gt;The Potential Cost-Effectiveness and Equity Impacts of Restricting Television Advertising of Unhealthy Food and Beverages to Australian Children&lt;/title&gt;&lt;secondary-title&gt;Nutrients&lt;/secondary-title&gt;&lt;/titles&gt;&lt;periodical&gt;&lt;full-title&gt;Nutrients&lt;/full-title&gt;&lt;/periodical&gt;&lt;pages&gt;N.PAG-N.PAG&lt;/pages&gt;&lt;volume&gt;10&lt;/volume&gt;&lt;number&gt;5&lt;/number&gt;&lt;dates&gt;&lt;year&gt;2018&lt;/year&gt;&lt;/dates&gt;&lt;accession-num&gt;129789227. Language: English. Entry Date: 20180602. Revision Date: 20180602. Publication Type: Article&lt;/accession-num&gt;&lt;urls&gt;&lt;related-urls&gt;&lt;url&gt;http://libproxy.tulane.edu:2048/login?url=http://search.ebscohost.com/login.aspx?direct=true&amp;amp;db=rzh&amp;amp;AN=129789227&amp;amp;login.asp&amp;amp;site=ehost-live&amp;amp;scope=site&lt;/url&gt;&lt;/related-urls&gt;&lt;/urls&gt;&lt;electronic-resource-num&gt;10.3390/nu1005062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0" w:tooltip="Brown, 2018 #104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0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C18F8F3" w14:textId="4D4A1DF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5138720" w14:textId="2F6CCEB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3933B26A" w14:textId="7C434CF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F50538B" w14:textId="617C905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Multi-cohort</w:t>
            </w:r>
          </w:p>
        </w:tc>
      </w:tr>
      <w:tr w:rsidR="00FB69E7" w:rsidRPr="000F6D12" w14:paraId="505E312F" w14:textId="27EE9C95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ED1EB24" w14:textId="70CEFDB7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biac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biac&lt;/Author&gt;&lt;Year&gt;2017&lt;/Year&gt;&lt;RecNum&gt;86&lt;/RecNum&gt;&lt;DisplayText&gt;[11]&lt;/DisplayText&gt;&lt;record&gt;&lt;rec-number&gt;86&lt;/rec-number&gt;&lt;foreign-keys&gt;&lt;key app="EN" db-id="2w2svvvrt9epeeeext2vrdd1srtdpwfvw5av" timestamp="1582583467"&gt;86&lt;/key&gt;&lt;/foreign-keys&gt;&lt;ref-type name="Journal Article"&gt;17&lt;/ref-type&gt;&lt;contributors&gt;&lt;authors&gt;&lt;author&gt;Cobiac, L. J.&lt;/author&gt;&lt;author&gt;Tam, K.&lt;/author&gt;&lt;author&gt;Veerman, L.&lt;/author&gt;&lt;author&gt;Blakely, T.&lt;/author&gt;&lt;/authors&gt;&lt;/contributors&gt;&lt;titles&gt;&lt;title&gt;Taxes and Subsidies for Improving Diet and Population Health in Australia: A Cost-Effectiveness Modelling Study&lt;/title&gt;&lt;secondary-title&gt;PLoS Medicine&lt;/secondary-title&gt;&lt;/titles&gt;&lt;periodical&gt;&lt;full-title&gt;PLoS Medicine&lt;/full-title&gt;&lt;/periodical&gt;&lt;volume&gt;14&lt;/volume&gt;&lt;number&gt;2&lt;/number&gt;&lt;dates&gt;&lt;year&gt;2017&lt;/year&gt;&lt;/dates&gt;&lt;urls&gt;&lt;related-urls&gt;&lt;url&gt;http://www.embase.com/search/results?subaction=viewrecord&amp;amp;from=export&amp;amp;id=L614693425 http://dx.doi.org/10.1371/journal.pmed.1002232&lt;/url&gt;&lt;/related-urls&gt;&lt;/urls&gt;&lt;electronic-resource-num&gt;10.1371/journal.pmed.10022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1" w:tooltip="Cobiac, 2017 #86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1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636AACE" w14:textId="3E1EC65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A437BCC" w14:textId="3DAD0CAB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39F12E95" w14:textId="32CBD40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ntinuous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7494CC10" w14:textId="5091536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77A4E7B3" w14:textId="1406F4FB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891CA0A" w14:textId="0BCD5159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llins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llins&lt;/Author&gt;&lt;Year&gt;2015&lt;/Year&gt;&lt;RecNum&gt;102&lt;/RecNum&gt;&lt;DisplayText&gt;[12]&lt;/DisplayText&gt;&lt;record&gt;&lt;rec-number&gt;102&lt;/rec-number&gt;&lt;foreign-keys&gt;&lt;key app="EN" db-id="2w2svvvrt9epeeeext2vrdd1srtdpwfvw5av" timestamp="1582583467"&gt;102&lt;/key&gt;&lt;/foreign-keys&gt;&lt;ref-type name="Journal Article"&gt;17&lt;/ref-type&gt;&lt;contributors&gt;&lt;authors&gt;&lt;author&gt;Collins, B.&lt;/author&gt;&lt;author&gt;Capewell, S.&lt;/author&gt;&lt;author&gt;O&amp;apos;Flaherty, M.&lt;/author&gt;&lt;author&gt;Timpson, H.&lt;/author&gt;&lt;author&gt;Razzaq, A.&lt;/author&gt;&lt;author&gt;Cheater, S.&lt;/author&gt;&lt;author&gt;Ireland, R.&lt;/author&gt;&lt;author&gt;Bromley, H.&lt;/author&gt;&lt;/authors&gt;&lt;/contributors&gt;&lt;titles&gt;&lt;title&gt;Modelling the Health Impact of an English Sugary Drinks Duty at National and Local Levels&lt;/title&gt;&lt;secondary-title&gt;PLoS ONE [Electronic Resource]&lt;/secondary-title&gt;&lt;/titles&gt;&lt;periodical&gt;&lt;full-title&gt;PLoS ONE [Electronic Resource]&lt;/full-title&gt;&lt;/periodical&gt;&lt;pages&gt;e0130770&lt;/pages&gt;&lt;volume&gt;10&lt;/volume&gt;&lt;number&gt;6&lt;/number&gt;&lt;dates&gt;&lt;year&gt;2015&lt;/year&gt;&lt;/dates&gt;&lt;accession-num&gt;26121677&lt;/accession-num&gt;&lt;urls&gt;&lt;related-urls&gt;&lt;url&gt;http://ovidsp.ovid.com/ovidweb.cgi?T=JS&amp;amp;CSC=Y&amp;amp;NEWS=N&amp;amp;PAGE=fulltext&amp;amp;D=med8&amp;amp;AN=2612167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2" w:tooltip="Collins, 2015 #102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2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C00C60A" w14:textId="723967DD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4BA3064" w14:textId="1F52742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55DF6676" w14:textId="393E171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766A998D" w14:textId="1E08A5E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2BAEB247" w14:textId="5C4884AB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C59A37C" w14:textId="182B21A2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rin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rino&lt;/Author&gt;&lt;Year&gt;2017&lt;/Year&gt;&lt;RecNum&gt;85&lt;/RecNum&gt;&lt;DisplayText&gt;[13]&lt;/DisplayText&gt;&lt;record&gt;&lt;rec-number&gt;85&lt;/rec-number&gt;&lt;foreign-keys&gt;&lt;key app="EN" db-id="2w2svvvrt9epeeeext2vrdd1srtdpwfvw5av" timestamp="1582583467"&gt;85&lt;/key&gt;&lt;/foreign-keys&gt;&lt;ref-type name="Journal Article"&gt;17&lt;/ref-type&gt;&lt;contributors&gt;&lt;authors&gt;&lt;author&gt;Crino, Michelle&lt;/author&gt;&lt;author&gt;Mantilla Herrera, Ana Maria&lt;/author&gt;&lt;author&gt;Ananthapavan, Jaithri&lt;/author&gt;&lt;author&gt;Wu, Jason H. Y.&lt;/author&gt;&lt;author&gt;Neal, Bruce&lt;/author&gt;&lt;author&gt;Yong Yi, Lee&lt;/author&gt;&lt;author&gt;Miaobing, Zheng&lt;/author&gt;&lt;author&gt;Lal, Anita&lt;/author&gt;&lt;author&gt;Sacks, Gary&lt;/author&gt;&lt;/authors&gt;&lt;/contributors&gt;&lt;titles&gt;&lt;title&gt;Modelled Cost-Effectiveness of a Package Size Cap and a Kilojoule Reduction Intervention to Reduce Energy Intake from Sugar-Sweetened Beverages in Australia&lt;/title&gt;&lt;secondary-title&gt;Nutrients&lt;/secondary-title&gt;&lt;/titles&gt;&lt;periodical&gt;&lt;full-title&gt;Nutrients&lt;/full-title&gt;&lt;/periodical&gt;&lt;pages&gt;1-17&lt;/pages&gt;&lt;volume&gt;9&lt;/volume&gt;&lt;number&gt;9&lt;/number&gt;&lt;dates&gt;&lt;year&gt;2017&lt;/year&gt;&lt;/dates&gt;&lt;accession-num&gt;125362122. Language: English. Entry Date: 20180117. Revision Date: 20180118. Publication Type: Article&lt;/accession-num&gt;&lt;urls&gt;&lt;related-urls&gt;&lt;url&gt;http://libproxy.tulane.edu:2048/login?url=http://search.ebscohost.com/login.aspx?direct=true&amp;amp;db=rzh&amp;amp;AN=125362122&amp;amp;login.asp&amp;amp;site=ehost-live&amp;amp;scope=site&lt;/url&gt;&lt;/related-urls&gt;&lt;/urls&gt;&lt;electronic-resource-num&gt;10.3390/nu909098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3" w:tooltip="Crino, 2017 #85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3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5E17D6C" w14:textId="4CD21D0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16958CFA" w14:textId="33B0B4F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024E0626" w14:textId="1D1C3C2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64EA38B" w14:textId="3136AE1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Multi-cohort</w:t>
            </w:r>
          </w:p>
        </w:tc>
      </w:tr>
      <w:tr w:rsidR="00FB69E7" w:rsidRPr="000F6D12" w14:paraId="7A2E7755" w14:textId="2A73B1CC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7FA2096" w14:textId="228E3C24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Gortmaker 2015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2&lt;/RecNum&gt;&lt;DisplayText&gt;[14]&lt;/DisplayText&gt;&lt;record&gt;&lt;rec-number&gt;112&lt;/rec-number&gt;&lt;foreign-keys&gt;&lt;key app="EN" db-id="2w2svvvrt9epeeeext2vrdd1srtdpwfvw5av" timestamp="1582583467"&gt;112&lt;/key&gt;&lt;/foreign-keys&gt;&lt;ref-type name="Journal Article"&gt;17&lt;/ref-type&gt;&lt;contributors&gt;&lt;authors&gt;&lt;author&gt;Gortmaker, Steven L.&lt;/author&gt;&lt;author&gt;Long, Michael W.&lt;/author&gt;&lt;author&gt;Resch, Stephen C.&lt;/author&gt;&lt;author&gt;Ward, Zachary J.&lt;/author&gt;&lt;author&gt;Cradock, Angie L.&lt;/author&gt;&lt;author&gt;Barrett, Jessica L.&lt;/author&gt;&lt;author&gt;Wright, Davene R.&lt;/author&gt;&lt;author&gt;Sonneville, Kendrin R.&lt;/author&gt;&lt;author&gt;Giles, Catherine M.&lt;/author&gt;&lt;author&gt;Carter, Rob C.&lt;/author&gt;&lt;author&gt;Moodie, Marj L.&lt;/author&gt;&lt;author&gt;Sacks, Gary&lt;/author&gt;&lt;author&gt;Swinburn, Boyd A.&lt;/author&gt;&lt;author&gt;Hsiao, Amber&lt;/author&gt;&lt;author&gt;Vine, Seanna&lt;/author&gt;&lt;author&gt;Barendregt, Jan&lt;/author&gt;&lt;author&gt;Vos, Theo&lt;/author&gt;&lt;author&gt;Wang, Y. Claire&lt;/author&gt;&lt;/authors&gt;&lt;/contributors&gt;&lt;titles&gt;&lt;title&gt;Cost Effectiveness of Childhood Obesity Interventions: Evidence and Methods for CHOICES&lt;/title&gt;&lt;secondary-title&gt;American Journal of Preventive Medicine&lt;/secondary-title&gt;&lt;/titles&gt;&lt;periodical&gt;&lt;full-title&gt;American Journal of Preventive Medicine&lt;/full-title&gt;&lt;/periodical&gt;&lt;pages&gt;102-111&lt;/pages&gt;&lt;volume&gt;49&lt;/volume&gt;&lt;number&gt;1&lt;/number&gt;&lt;dates&gt;&lt;year&gt;2015&lt;/year&gt;&lt;/dates&gt;&lt;accession-num&gt;109583897. Language: English. Entry Date: 20150923. Revision Date: 20160329. Publication Type: journal article. Journal Subset: Biomedical&lt;/accession-num&gt;&lt;urls&gt;&lt;related-urls&gt;&lt;url&gt;http://libproxy.tulane.edu:2048/login?url=http://search.ebscohost.com/login.aspx?direct=true&amp;amp;db=rzh&amp;amp;AN=109583897&amp;amp;login.asp&amp;amp;site=ehost-live&amp;amp;scope=site&lt;/url&gt;&lt;/related-urls&gt;&lt;/urls&gt;&lt;electronic-resource-num&gt;10.1016/j.amepre.2015.03.0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4" w:tooltip="Gortmaker, 2015 #112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4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1C10FAF" w14:textId="0D5904E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6836358" w14:textId="2B1D398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59871EB5" w14:textId="1B33D6D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FB1DA46" w14:textId="2EC4D84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3E43CD5E" w14:textId="368D7448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3A4E75F" w14:textId="5F562274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Gortmaker 2015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1&lt;/RecNum&gt;&lt;DisplayText&gt;[15]&lt;/DisplayText&gt;&lt;record&gt;&lt;rec-number&gt;111&lt;/rec-number&gt;&lt;foreign-keys&gt;&lt;key app="EN" db-id="2w2svvvrt9epeeeext2vrdd1srtdpwfvw5av" timestamp="1582583467"&gt;111&lt;/key&gt;&lt;/foreign-keys&gt;&lt;ref-type name="Journal Article"&gt;17&lt;/ref-type&gt;&lt;contributors&gt;&lt;authors&gt;&lt;author&gt;Gortmaker, Steven L.&lt;/author&gt;&lt;author&gt;Wang, Y. Claire&lt;/author&gt;&lt;author&gt;Long, Michael W.&lt;/author&gt;&lt;author&gt;Giles, Catherine M.&lt;/author&gt;&lt;author&gt;Ward, Zachary J.&lt;/author&gt;&lt;author&gt;Barrett, Jessica L.&lt;/author&gt;&lt;author&gt;Kenney, Erica L.&lt;/author&gt;&lt;author&gt;Sonneville, Kendrin R.&lt;/author&gt;&lt;author&gt;Sadaf Afzal, Amna&lt;/author&gt;&lt;author&gt;Resch, Stephen C.&lt;/author&gt;&lt;author&gt;Cradock, Angie L.&lt;/author&gt;&lt;/authors&gt;&lt;/contributors&gt;&lt;titles&gt;&lt;title&gt;Three Interventions That Reduce Childhood Obesity Are Projected To Save More Than They Cost To Implement&lt;/title&gt;&lt;secondary-title&gt;Health Affairs&lt;/secondary-title&gt;&lt;/titles&gt;&lt;periodical&gt;&lt;full-title&gt;Health Affairs&lt;/full-title&gt;&lt;/periodical&gt;&lt;pages&gt;1932-1939&lt;/pages&gt;&lt;volume&gt;34&lt;/volume&gt;&lt;number&gt;11&lt;/number&gt;&lt;dates&gt;&lt;year&gt;2015&lt;/year&gt;&lt;/dates&gt;&lt;accession-num&gt;110787147. Language: English. Entry Date: 20151203. Revision Date: 20151203. Publication Type: Article&lt;/accession-num&gt;&lt;urls&gt;&lt;related-urls&gt;&lt;url&gt;http://libproxy.tulane.edu:2048/login?url=http://search.ebscohost.com/login.aspx?direct=true&amp;amp;db=rzh&amp;amp;AN=110787147&amp;amp;login.asp&amp;amp;site=ehost-live&amp;amp;scope=site&lt;/url&gt;&lt;/related-urls&gt;&lt;/urls&gt;&lt;electronic-resource-num&gt;10.1377/hlthaff.2015.0631&lt;/electronic-resource-num&gt;&lt;research-notes&gt;2015b&lt;/research-note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5" w:tooltip="Gortmaker, 2015 #111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5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84D17AE" w14:textId="50AB140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509244D4" w14:textId="4E2B6B3D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166751F5" w14:textId="72BDED2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4BFEEC9" w14:textId="7B40FEB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5956909E" w14:textId="43C95DA8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A2A549B" w14:textId="49A2BE91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Kristensen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Kristensen&lt;/Author&gt;&lt;Year&gt;2014&lt;/Year&gt;&lt;RecNum&gt;106&lt;/RecNum&gt;&lt;DisplayText&gt;[16]&lt;/DisplayText&gt;&lt;record&gt;&lt;rec-number&gt;106&lt;/rec-number&gt;&lt;foreign-keys&gt;&lt;key app="EN" db-id="2w2svvvrt9epeeeext2vrdd1srtdpwfvw5av" timestamp="1582583467"&gt;106&lt;/key&gt;&lt;/foreign-keys&gt;&lt;ref-type name="Journal Article"&gt;17&lt;/ref-type&gt;&lt;contributors&gt;&lt;authors&gt;&lt;author&gt;Kristensen, Alyson H.&lt;/author&gt;&lt;author&gt;Flottemesch, Thomas J.&lt;/author&gt;&lt;author&gt;Maciosek, Michael V.&lt;/author&gt;&lt;author&gt;Jenson, Jennifer&lt;/author&gt;&lt;author&gt;Barclay, Gillian&lt;/author&gt;&lt;author&gt;Ashe, Marice&lt;/author&gt;&lt;author&gt;Sanchez, Eduardo J.&lt;/author&gt;&lt;author&gt;Story, Mary&lt;/author&gt;&lt;author&gt;Teutsch, Steven M.&lt;/author&gt;&lt;author&gt;Brownson, Ross C.&lt;/author&gt;&lt;/authors&gt;&lt;/contributors&gt;&lt;titles&gt;&lt;title&gt;Reducing childhood obesity through U.S. federal policy: a microsimulation analysis&lt;/title&gt;&lt;secondary-title&gt;American Journal of Preventive Medicine&lt;/secondary-title&gt;&lt;/titles&gt;&lt;periodical&gt;&lt;full-title&gt;American Journal of Preventive Medicine&lt;/full-title&gt;&lt;/periodical&gt;&lt;pages&gt;604-612&lt;/pages&gt;&lt;volume&gt;47&lt;/volume&gt;&lt;number&gt;5&lt;/number&gt;&lt;dates&gt;&lt;year&gt;2014&lt;/year&gt;&lt;/dates&gt;&lt;accession-num&gt;109760653. Language: English. Entry Date: 20150703. Revision Date: 20161119. Publication Type: journal article&lt;/accession-num&gt;&lt;urls&gt;&lt;related-urls&gt;&lt;url&gt;http://libproxy.tulane.edu:2048/login?url=http://search.ebscohost.com/login.aspx?direct=true&amp;amp;db=rzh&amp;amp;AN=109760653&amp;amp;login.asp&amp;amp;site=ehost-live&amp;amp;scope=site&lt;/url&gt;&lt;/related-urls&gt;&lt;/urls&gt;&lt;electronic-resource-num&gt;10.1016/j.amepre.2014.07.01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6" w:tooltip="Kristensen, 2014 #106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6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4FCA6C2" w14:textId="07796A6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7B964241" w14:textId="57F3F836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4E78B963" w14:textId="4586270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86CFBE3" w14:textId="46950C1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4D41C4C5" w14:textId="60440B19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8F6F3B5" w14:textId="39203734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al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al&lt;/Author&gt;&lt;Year&gt;2017&lt;/Year&gt;&lt;RecNum&gt;99&lt;/RecNum&gt;&lt;DisplayText&gt;[17]&lt;/DisplayText&gt;&lt;record&gt;&lt;rec-number&gt;99&lt;/rec-number&gt;&lt;foreign-keys&gt;&lt;key app="EN" db-id="2w2svvvrt9epeeeext2vrdd1srtdpwfvw5av" timestamp="1582583467"&gt;99&lt;/key&gt;&lt;/foreign-keys&gt;&lt;ref-type name="Journal Article"&gt;17&lt;/ref-type&gt;&lt;contributors&gt;&lt;authors&gt;&lt;author&gt;Lal, Anita&lt;/author&gt;&lt;author&gt;Mantilla-Herrera, Ana Maria&lt;/author&gt;&lt;author&gt;Veerman, Lennert&lt;/author&gt;&lt;author&gt;Backholer, Kathryn&lt;/author&gt;&lt;author&gt;Sacks, Gary&lt;/author&gt;&lt;author&gt;Moodie, Marjory&lt;/author&gt;&lt;author&gt;Siahpush, Mohammad&lt;/author&gt;&lt;author&gt;Carter, Rob&lt;/author&gt;&lt;author&gt;Peeters, Anna&lt;/author&gt;&lt;/authors&gt;&lt;/contributors&gt;&lt;titles&gt;&lt;title&gt;Modelled health benefits of a sugar-sweetened beverage tax across different socioeconomic groups in Australia: A cost-effectiveness and equity analysis&lt;/title&gt;&lt;secondary-title&gt;PLoS Medicine&lt;/secondary-title&gt;&lt;/titles&gt;&lt;periodical&gt;&lt;full-title&gt;PLoS Medicine&lt;/full-title&gt;&lt;/periodical&gt;&lt;pages&gt;1-17&lt;/pages&gt;&lt;volume&gt;14&lt;/volume&gt;&lt;number&gt;6&lt;/number&gt;&lt;dates&gt;&lt;year&gt;2017&lt;/year&gt;&lt;/dates&gt;&lt;accession-num&gt;123828479. Language: English. Entry Date: 20170710. Revision Date: 20180504. Publication Type: journal article&lt;/accession-num&gt;&lt;urls&gt;&lt;related-urls&gt;&lt;url&gt;http://libproxy.tulane.edu:2048/login?url=http://search.ebscohost.com/login.aspx?direct=true&amp;amp;db=rzh&amp;amp;AN=123828479&amp;amp;login.asp&amp;amp;site=ehost-live&amp;amp;scope=site&lt;/url&gt;&lt;/related-urls&gt;&lt;/urls&gt;&lt;electronic-resource-num&gt;10.1371/journal.pmed.100232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7" w:tooltip="Lal, 2017 #99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7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4F05FB0" w14:textId="5EFDBD8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7493C338" w14:textId="475D92F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63B524D7" w14:textId="6BDC68F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75342B8" w14:textId="59D93B1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Multi-cohort</w:t>
            </w:r>
          </w:p>
        </w:tc>
      </w:tr>
      <w:tr w:rsidR="00FB69E7" w:rsidRPr="000F6D12" w14:paraId="20031F15" w14:textId="71B417F7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F2693ED" w14:textId="5B37B782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ee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ee&lt;/Author&gt;&lt;Year&gt;2018&lt;/Year&gt;&lt;RecNum&gt;84&lt;/RecNum&gt;&lt;DisplayText&gt;[18]&lt;/DisplayText&gt;&lt;record&gt;&lt;rec-number&gt;84&lt;/rec-number&gt;&lt;foreign-keys&gt;&lt;key app="EN" db-id="2w2svvvrt9epeeeext2vrdd1srtdpwfvw5av" timestamp="1582583467"&gt;84&lt;/key&gt;&lt;/foreign-keys&gt;&lt;ref-type name="Journal Article"&gt;17&lt;/ref-type&gt;&lt;contributors&gt;&lt;authors&gt;&lt;author&gt;Lee, Bruce Y.&lt;/author&gt;&lt;author&gt;Ferguson, Marie C.&lt;/author&gt;&lt;author&gt;Hertenstein, Daniel L.&lt;/author&gt;&lt;author&gt;Adam, Atif&lt;/author&gt;&lt;author&gt;Zenkov, Eli&lt;/author&gt;&lt;author&gt;Wang, Peggy I.&lt;/author&gt;&lt;author&gt;Wong, Michelle S.&lt;/author&gt;&lt;author&gt;Gittelsohn, Joel&lt;/author&gt;&lt;author&gt;Mui, Yeeli&lt;/author&gt;&lt;author&gt;Brown, Shawn T.&lt;/author&gt;&lt;/authors&gt;&lt;/contributors&gt;&lt;titles&gt;&lt;title&gt;Simulating the Impact of Sugar-Sweetened Beverage Warning Labels in Three Cities&lt;/title&gt;&lt;secondary-title&gt;American Journal of Preventive Medicine&lt;/secondary-title&gt;&lt;/titles&gt;&lt;periodical&gt;&lt;full-title&gt;American Journal of Preventive Medicine&lt;/full-title&gt;&lt;/periodical&gt;&lt;pages&gt;197-204&lt;/pages&gt;&lt;volume&gt;54&lt;/volume&gt;&lt;number&gt;2&lt;/number&gt;&lt;dates&gt;&lt;year&gt;2018&lt;/year&gt;&lt;/dates&gt;&lt;accession-num&gt;127237377. Language: English. Entry Date: In Process. Revision Date: 20180309. Publication Type: journal article. Journal Subset: Biomedical&lt;/accession-num&gt;&lt;urls&gt;&lt;related-urls&gt;&lt;url&gt;http://libproxy.tulane.edu:2048/login?url=http://search.ebscohost.com/login.aspx?direct=true&amp;amp;db=rzh&amp;amp;AN=127237377&amp;amp;login.asp&amp;amp;site=ehost-live&amp;amp;scope=site&lt;/url&gt;&lt;/related-urls&gt;&lt;/urls&gt;&lt;electronic-resource-num&gt;10.1016/j.amepre.2017.11.00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8" w:tooltip="Lee, 2018 #84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8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605ED8C" w14:textId="6C6681C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1C76F6D8" w14:textId="338CBF8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1AE86DED" w14:textId="399B821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1CDCC13" w14:textId="1DDB92F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6278040F" w14:textId="4DB8C25D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2CC1D01" w14:textId="6D5AAA19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effers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effers&lt;/Author&gt;&lt;Year&gt;2018&lt;/Year&gt;&lt;RecNum&gt;83&lt;/RecNum&gt;&lt;DisplayText&gt;[19]&lt;/DisplayText&gt;&lt;record&gt;&lt;rec-number&gt;83&lt;/rec-number&gt;&lt;foreign-keys&gt;&lt;key app="EN" db-id="2w2svvvrt9epeeeext2vrdd1srtdpwfvw5av" timestamp="1582583467"&gt;83&lt;/key&gt;&lt;/foreign-keys&gt;&lt;ref-type name="Journal Article"&gt;17&lt;/ref-type&gt;&lt;contributors&gt;&lt;authors&gt;&lt;author&gt;Lieffers, J. R. L.&lt;/author&gt;&lt;author&gt;Ekwaru, J. P.&lt;/author&gt;&lt;author&gt;Ohinmaa, A.&lt;/author&gt;&lt;author&gt;Veugelers, P. J.&lt;/author&gt;&lt;/authors&gt;&lt;/contributors&gt;&lt;titles&gt;&lt;title&gt;The economic burden of not meeting food recommendations in Canada: The cost of doing nothing&lt;/title&gt;&lt;secondary-title&gt;PLoS ONE&lt;/secondary-title&gt;&lt;/titles&gt;&lt;periodical&gt;&lt;full-title&gt;PLoS ONE&lt;/full-title&gt;&lt;/periodical&gt;&lt;volume&gt;13&lt;/volume&gt;&lt;number&gt;4&lt;/number&gt;&lt;dates&gt;&lt;year&gt;2018&lt;/year&gt;&lt;/dates&gt;&lt;urls&gt;&lt;related-urls&gt;&lt;url&gt;http://www.embase.com/search/results?subaction=viewrecord&amp;amp;from=export&amp;amp;id=L621862170 http://dx.doi.org/10.1371/journal.pone.0196333&lt;/url&gt;&lt;/related-urls&gt;&lt;/urls&gt;&lt;electronic-resource-num&gt;10.1371/journal.pone.019633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9" w:tooltip="Lieffers, 2018 #83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9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B8187ED" w14:textId="0BA1CDF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134883C4" w14:textId="596689F0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pidemiological</w:t>
            </w:r>
          </w:p>
        </w:tc>
        <w:tc>
          <w:tcPr>
            <w:tcW w:w="1701" w:type="dxa"/>
            <w:shd w:val="clear" w:color="auto" w:fill="auto"/>
            <w:noWrap/>
          </w:tcPr>
          <w:p w14:paraId="5FF3A28F" w14:textId="4DC6B1E6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0B0362C" w14:textId="7962647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Not applicable</w:t>
            </w:r>
          </w:p>
        </w:tc>
      </w:tr>
      <w:tr w:rsidR="00FB69E7" w:rsidRPr="000F6D12" w14:paraId="6EF279BA" w14:textId="191441E5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1409D79" w14:textId="3059B5FD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n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n&lt;/Author&gt;&lt;Year&gt;2011&lt;/Year&gt;&lt;RecNum&gt;116&lt;/RecNum&gt;&lt;DisplayText&gt;[20]&lt;/DisplayText&gt;&lt;record&gt;&lt;rec-number&gt;116&lt;/rec-number&gt;&lt;foreign-keys&gt;&lt;key app="EN" db-id="2w2svvvrt9epeeeext2vrdd1srtdpwfvw5av" timestamp="1582583467"&gt;116&lt;/key&gt;&lt;/foreign-keys&gt;&lt;ref-type name="Journal Article"&gt;17&lt;/ref-type&gt;&lt;contributors&gt;&lt;authors&gt;&lt;author&gt;Lin, B. H.&lt;/author&gt;&lt;author&gt;Smith, T. A.&lt;/author&gt;&lt;author&gt;Lee, J. Y.&lt;/author&gt;&lt;author&gt;Hall, K. D.&lt;/author&gt;&lt;/authors&gt;&lt;/contributors&gt;&lt;titles&gt;&lt;title&gt;Measuring weight outcomes for obesity intervention strategies: The case of a sugar-sweetened beverage tax&lt;/title&gt;&lt;secondary-title&gt;Economics and Human Biology&lt;/secondary-title&gt;&lt;/titles&gt;&lt;periodical&gt;&lt;full-title&gt;Economics and Human Biology&lt;/full-title&gt;&lt;/periodical&gt;&lt;pages&gt;329-341&lt;/pages&gt;&lt;volume&gt;9&lt;/volume&gt;&lt;number&gt;4&lt;/number&gt;&lt;dates&gt;&lt;year&gt;2011&lt;/year&gt;&lt;/dates&gt;&lt;urls&gt;&lt;related-urls&gt;&lt;url&gt;http://www.embase.com/search/results?subaction=viewrecord&amp;amp;from=export&amp;amp;id=L51628721 http://dx.doi.org/10.1016/j.ehb.2011.08.007&lt;/url&gt;&lt;/related-urls&gt;&lt;/urls&gt;&lt;electronic-resource-num&gt;10.1016/j.ehb.2011.08.00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0" w:tooltip="Lin, 2011 #116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0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6E605A0" w14:textId="540E62B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1172765D" w14:textId="46ED2D2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conometric</w:t>
            </w:r>
          </w:p>
        </w:tc>
        <w:tc>
          <w:tcPr>
            <w:tcW w:w="1701" w:type="dxa"/>
            <w:shd w:val="clear" w:color="auto" w:fill="auto"/>
            <w:noWrap/>
          </w:tcPr>
          <w:p w14:paraId="6F3379D7" w14:textId="33859F1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Not applicable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4D625D1" w14:textId="520563C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Not applicable</w:t>
            </w:r>
          </w:p>
        </w:tc>
      </w:tr>
      <w:tr w:rsidR="00FB69E7" w:rsidRPr="000F6D12" w14:paraId="34D6AADB" w14:textId="1B12BF26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734D452" w14:textId="49577763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ong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ong&lt;/Author&gt;&lt;Year&gt;2015&lt;/Year&gt;&lt;RecNum&gt;110&lt;/RecNum&gt;&lt;DisplayText&gt;[21]&lt;/DisplayText&gt;&lt;record&gt;&lt;rec-number&gt;110&lt;/rec-number&gt;&lt;foreign-keys&gt;&lt;key app="EN" db-id="2w2svvvrt9epeeeext2vrdd1srtdpwfvw5av" timestamp="1582583467"&gt;110&lt;/key&gt;&lt;/foreign-keys&gt;&lt;ref-type name="Journal Article"&gt;17&lt;/ref-type&gt;&lt;contributors&gt;&lt;authors&gt;&lt;author&gt;Long, Michael W.&lt;/author&gt;&lt;author&gt;Gortmaker, Steven L.&lt;/author&gt;&lt;author&gt;Ward, Zachary J.&lt;/author&gt;&lt;author&gt;Resch, Stephen C.&lt;/author&gt;&lt;author&gt;Moodie, Marj L.&lt;/author&gt;&lt;author&gt;Sacks, Gary&lt;/author&gt;&lt;author&gt;Swinburn, Boyd A.&lt;/author&gt;&lt;author&gt;Carter, Rob C.&lt;/author&gt;&lt;author&gt;Claire Wang, Y.&lt;/author&gt;&lt;/authors&gt;&lt;/contributors&gt;&lt;titles&gt;&lt;title&gt;Cost Effectiveness of a Sugar-Sweetened Beverage Excise Tax in the U.S&lt;/title&gt;&lt;secondary-title&gt;American Journal of Preventive Medicine&lt;/secondary-title&gt;&lt;/titles&gt;&lt;periodical&gt;&lt;full-title&gt;American Journal of Preventive Medicine&lt;/full-title&gt;&lt;/periodical&gt;&lt;pages&gt;112-123&lt;/pages&gt;&lt;volume&gt;49&lt;/volume&gt;&lt;number&gt;1&lt;/number&gt;&lt;dates&gt;&lt;year&gt;2015&lt;/year&gt;&lt;/dates&gt;&lt;accession-num&gt;109583898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898&amp;amp;login.asp&amp;amp;site=ehost-live&amp;amp;scope=site&lt;/url&gt;&lt;/related-urls&gt;&lt;/urls&gt;&lt;electronic-resource-num&gt;10.1016/j.amepre.2015.03.00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1" w:tooltip="Long, 2015 #110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1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0C24273" w14:textId="7DE7986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77C2EDC" w14:textId="38CDEC60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221E9C25" w14:textId="4EF1F39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B58F257" w14:textId="331BDEF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22891A91" w14:textId="4570E47A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A655439" w14:textId="427203E8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&lt;/Author&gt;&lt;Year&gt;2016&lt;/Year&gt;&lt;RecNum&gt;95&lt;/RecNum&gt;&lt;DisplayText&gt;[22]&lt;/DisplayText&gt;&lt;record&gt;&lt;rec-number&gt;95&lt;/rec-number&gt;&lt;foreign-keys&gt;&lt;key app="EN" db-id="2w2svvvrt9epeeeext2vrdd1srtdpwfvw5av" timestamp="1582583467"&gt;95&lt;/key&gt;&lt;/foreign-keys&gt;&lt;ref-type name="Journal Article"&gt;17&lt;/ref-type&gt;&lt;contributors&gt;&lt;authors&gt;&lt;author&gt;Ma, Y.&lt;/author&gt;&lt;author&gt;He, F. J.&lt;/author&gt;&lt;author&gt;Yin, Y.&lt;/author&gt;&lt;author&gt;Hashem, K. M.&lt;/author&gt;&lt;author&gt;MacGregor, G. A.&lt;/author&gt;&lt;/authors&gt;&lt;/contributors&gt;&lt;titles&gt;&lt;title&gt;Gradual reduction of sugar in soft drinks without substitution as a strategy to reduce overweight, obesity, and type 2 diabetes: A modelling study&lt;/title&gt;&lt;secondary-title&gt;The Lancet Diabetes and Endocrinology&lt;/secondary-title&gt;&lt;/titles&gt;&lt;periodical&gt;&lt;full-title&gt;The Lancet Diabetes and Endocrinology&lt;/full-title&gt;&lt;/periodical&gt;&lt;pages&gt;105-114&lt;/pages&gt;&lt;volume&gt;4&lt;/volume&gt;&lt;number&gt;2&lt;/number&gt;&lt;dates&gt;&lt;year&gt;2016&lt;/year&gt;&lt;/dates&gt;&lt;urls&gt;&lt;related-urls&gt;&lt;url&gt;http://www.embase.com/search/results?subaction=viewrecord&amp;amp;from=export&amp;amp;id=L607627171 http://dx.doi.org/10.1016/S2213-8587(15)00477-5&lt;/url&gt;&lt;/related-urls&gt;&lt;/urls&gt;&lt;electronic-resource-num&gt;10.1016/S2213-8587(15)00477-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2" w:tooltip="Ma, 2016 #95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2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C5CDF2F" w14:textId="4F44CEF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1EAC4B2" w14:textId="1DC5C16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0688CA77" w14:textId="4698C80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ntinuous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48CBFCFD" w14:textId="4DFB8C9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Multi-cohort</w:t>
            </w:r>
          </w:p>
        </w:tc>
      </w:tr>
      <w:tr w:rsidR="00FB69E7" w:rsidRPr="000F6D12" w14:paraId="3335C123" w14:textId="0BAAD3FF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0CCFEE0" w14:textId="2D98391F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gnus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gnus&lt;/Author&gt;&lt;Year&gt;2016&lt;/Year&gt;&lt;RecNum&gt;94&lt;/RecNum&gt;&lt;DisplayText&gt;[23]&lt;/DisplayText&gt;&lt;record&gt;&lt;rec-number&gt;94&lt;/rec-number&gt;&lt;foreign-keys&gt;&lt;key app="EN" db-id="2w2svvvrt9epeeeext2vrdd1srtdpwfvw5av" timestamp="1582583467"&gt;94&lt;/key&gt;&lt;/foreign-keys&gt;&lt;ref-type name="Journal Article"&gt;17&lt;/ref-type&gt;&lt;contributors&gt;&lt;authors&gt;&lt;author&gt;Magnus, Anne&lt;/author&gt;&lt;author&gt;Moodie, Marj L.&lt;/author&gt;&lt;author&gt;Ferguson, Megan&lt;/author&gt;&lt;author&gt;Cobiac, Linda J.&lt;/author&gt;&lt;author&gt;Liberato, Selma C.&lt;/author&gt;&lt;author&gt;Brimblecombe, Julie&lt;/author&gt;&lt;/authors&gt;&lt;/contributors&gt;&lt;titles&gt;&lt;title&gt;The economic feasibility of price discounts to improve diet in Australian Aboriginal remote communities&lt;/title&gt;&lt;secondary-title&gt;Australian &amp;amp; New Zealand Journal of Public Health&lt;/secondary-title&gt;&lt;/titles&gt;&lt;periodical&gt;&lt;full-title&gt;Australian &amp;amp; New Zealand Journal of Public Health&lt;/full-title&gt;&lt;/periodical&gt;&lt;pages&gt;S36-S41&lt;/pages&gt;&lt;volume&gt;40&lt;/volume&gt;&lt;dates&gt;&lt;year&gt;2016&lt;/year&gt;&lt;/dates&gt;&lt;accession-num&gt;114602923. Language: English. Entry Date: 20160421. Revision Date: 20180627. Publication Type: Article&lt;/accession-num&gt;&lt;urls&gt;&lt;related-urls&gt;&lt;url&gt;http://libproxy.tulane.edu:2048/login?url=http://search.ebscohost.com/login.aspx?direct=true&amp;amp;db=rzh&amp;amp;AN=114602923&amp;amp;login.asp&amp;amp;site=ehost-live&amp;amp;scope=site&lt;/url&gt;&lt;/related-urls&gt;&lt;/urls&gt;&lt;electronic-resource-num&gt;10.1111/1753-6405.1239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3" w:tooltip="Magnus, 2016 #94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3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35A94D1" w14:textId="5518F79D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550BEDAB" w14:textId="39E01EB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45A992F6" w14:textId="66076D2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577B90B" w14:textId="45F2879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6BE75AB3" w14:textId="3FB9F121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03F26CB" w14:textId="2A65449E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4&lt;/Year&gt;&lt;RecNum&gt;105&lt;/RecNum&gt;&lt;DisplayText&gt;[24]&lt;/DisplayText&gt;&lt;record&gt;&lt;rec-number&gt;105&lt;/rec-number&gt;&lt;foreign-keys&gt;&lt;key app="EN" db-id="2w2svvvrt9epeeeext2vrdd1srtdpwfvw5av" timestamp="1582583467"&gt;105&lt;/key&gt;&lt;/foreign-keys&gt;&lt;ref-type name="Journal Article"&gt;17&lt;/ref-type&gt;&lt;contributors&gt;&lt;authors&gt;&lt;author&gt;Manyema, M.&lt;/author&gt;&lt;author&gt;Veerman, L. J.&lt;/author&gt;&lt;author&gt;Chola, L.&lt;/author&gt;&lt;author&gt;Tugendhaft, A.&lt;/author&gt;&lt;author&gt;Sartorius, B.&lt;/author&gt;&lt;author&gt;Labadarios, D.&lt;/author&gt;&lt;author&gt;Hofman, K. J.&lt;/author&gt;&lt;/authors&gt;&lt;/contributors&gt;&lt;titles&gt;&lt;title&gt;The potential impact of a 20% tax on sugar-sweetened beverages on obesity in South African adults: A mathematical model&lt;/title&gt;&lt;secondary-title&gt;PLoS ONE&lt;/secondary-title&gt;&lt;/titles&gt;&lt;periodical&gt;&lt;full-title&gt;PLoS ONE&lt;/full-title&gt;&lt;/periodical&gt;&lt;volume&gt;9&lt;/volume&gt;&lt;number&gt;8&lt;/number&gt;&lt;dates&gt;&lt;year&gt;2014&lt;/year&gt;&lt;/dates&gt;&lt;urls&gt;&lt;related-urls&gt;&lt;url&gt;http://www.embase.com/search/results?subaction=viewrecord&amp;amp;from=export&amp;amp;id=L373787374 http://dx.doi.org/10.1371/journal.pone.0105287&lt;/url&gt;&lt;/related-urls&gt;&lt;/urls&gt;&lt;electronic-resource-num&gt;10.1371/journal.pone.010528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4" w:tooltip="Manyema, 2014 #105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4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1C013BD" w14:textId="0448AEA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40C1F2E8" w14:textId="7362289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pidemiological</w:t>
            </w:r>
          </w:p>
        </w:tc>
        <w:tc>
          <w:tcPr>
            <w:tcW w:w="1701" w:type="dxa"/>
            <w:shd w:val="clear" w:color="auto" w:fill="auto"/>
            <w:noWrap/>
          </w:tcPr>
          <w:p w14:paraId="6B907F6E" w14:textId="17BC31D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17584F1" w14:textId="29D046F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6FA33C5B" w14:textId="335772B3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58F6DEE" w14:textId="348AAF2C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5&lt;/Year&gt;&lt;RecNum&gt;109&lt;/RecNum&gt;&lt;DisplayText&gt;[25]&lt;/DisplayText&gt;&lt;record&gt;&lt;rec-number&gt;109&lt;/rec-number&gt;&lt;foreign-keys&gt;&lt;key app="EN" db-id="2w2svvvrt9epeeeext2vrdd1srtdpwfvw5av" timestamp="1582583467"&gt;109&lt;/key&gt;&lt;/foreign-keys&gt;&lt;ref-type name="Journal Article"&gt;17&lt;/ref-type&gt;&lt;contributors&gt;&lt;authors&gt;&lt;author&gt;Manyema, M.&lt;/author&gt;&lt;author&gt;Veerman, J. L.&lt;/author&gt;&lt;author&gt;Chola, L.&lt;/author&gt;&lt;author&gt;Tugendhaft, A.&lt;/author&gt;&lt;author&gt;Labadarios, D.&lt;/author&gt;&lt;author&gt;Hofman, K.&lt;/author&gt;&lt;/authors&gt;&lt;/contributors&gt;&lt;titles&gt;&lt;title&gt;Decreasing the burden of type 2 diabetes in South Africa: The impact of taxing sugar-sweetened beverages&lt;/title&gt;&lt;secondary-title&gt;PLoS ONE&lt;/secondary-title&gt;&lt;/titles&gt;&lt;periodical&gt;&lt;full-title&gt;PLoS ONE&lt;/full-title&gt;&lt;/periodical&gt;&lt;volume&gt;10&lt;/volume&gt;&lt;number&gt;11&lt;/number&gt;&lt;dates&gt;&lt;year&gt;2015&lt;/year&gt;&lt;/dates&gt;&lt;urls&gt;&lt;related-urls&gt;&lt;url&gt;http://www.embase.com/search/results?subaction=viewrecord&amp;amp;from=export&amp;amp;id=L608007741 http://dx.doi.org/10.1371/journal.pone.0143050&lt;/url&gt;&lt;/related-urls&gt;&lt;/urls&gt;&lt;electronic-resource-num&gt;10.1371/journal.pone.014305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5" w:tooltip="Manyema, 2015 #109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5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A790254" w14:textId="364041D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5F5B1333" w14:textId="5A2B689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43FC7EB1" w14:textId="4E594B1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48952D1C" w14:textId="52A38FF2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0FD46062" w14:textId="4506E174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44F5C01" w14:textId="622AFE66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6&lt;/Year&gt;&lt;RecNum&gt;93&lt;/RecNum&gt;&lt;DisplayText&gt;[26]&lt;/DisplayText&gt;&lt;record&gt;&lt;rec-number&gt;93&lt;/rec-number&gt;&lt;foreign-keys&gt;&lt;key app="EN" db-id="2w2svvvrt9epeeeext2vrdd1srtdpwfvw5av" timestamp="1582583467"&gt;93&lt;/key&gt;&lt;/foreign-keys&gt;&lt;ref-type name="Journal Article"&gt;17&lt;/ref-type&gt;&lt;contributors&gt;&lt;authors&gt;&lt;author&gt;Manyema, Mercy&lt;/author&gt;&lt;author&gt;Veerman, Lennert J.&lt;/author&gt;&lt;author&gt;Tugendhaft, Aviva&lt;/author&gt;&lt;author&gt;Labadarios, Demetre&lt;/author&gt;&lt;author&gt;Hofman, Karen J.&lt;/author&gt;&lt;/authors&gt;&lt;/contributors&gt;&lt;titles&gt;&lt;title&gt;Modelling the potential impact of a sugar-sweetened beverage tax on stroke mortality, costs and health-adjusted life years in South Africa&lt;/title&gt;&lt;secondary-title&gt;BMC Public Health&lt;/secondary-title&gt;&lt;/titles&gt;&lt;periodical&gt;&lt;full-title&gt;BMC Public Health&lt;/full-title&gt;&lt;/periodical&gt;&lt;pages&gt;1-10&lt;/pages&gt;&lt;volume&gt;16&lt;/volume&gt;&lt;number&gt;1&lt;/number&gt;&lt;dates&gt;&lt;year&gt;2016&lt;/year&gt;&lt;/dates&gt;&lt;accession-num&gt;115870031. Language: English. Entry Date: In Process. Revision Date: 20171231. Publication Type: journal article&lt;/accession-num&gt;&lt;urls&gt;&lt;related-urls&gt;&lt;url&gt;http://libproxy.tulane.edu:2048/login?url=http://search.ebscohost.com/login.aspx?direct=true&amp;amp;db=rzh&amp;amp;AN=115870031&amp;amp;login.asp&amp;amp;site=ehost-live&amp;amp;scope=site&lt;/url&gt;&lt;/related-urls&gt;&lt;/urls&gt;&lt;electronic-resource-num&gt;10.1186/s12889-016-3085-y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6" w:tooltip="Manyema, 2016 #93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6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3897066" w14:textId="67D60CC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5AA9D152" w14:textId="19B534A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3FD00F94" w14:textId="57B1453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BF283F9" w14:textId="46B8BC9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73BD0568" w14:textId="1A33C72C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1824686" w14:textId="0462246E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ekonnen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ekonnen&lt;/Author&gt;&lt;Year&gt;2013&lt;/Year&gt;&lt;RecNum&gt;113&lt;/RecNum&gt;&lt;DisplayText&gt;[27]&lt;/DisplayText&gt;&lt;record&gt;&lt;rec-number&gt;113&lt;/rec-number&gt;&lt;foreign-keys&gt;&lt;key app="EN" db-id="2w2svvvrt9epeeeext2vrdd1srtdpwfvw5av" timestamp="1582583467"&gt;113&lt;/key&gt;&lt;/foreign-keys&gt;&lt;ref-type name="Journal Article"&gt;17&lt;/ref-type&gt;&lt;contributors&gt;&lt;authors&gt;&lt;author&gt;Mekonnen, T. A.&lt;/author&gt;&lt;author&gt;Odden, M. C.&lt;/author&gt;&lt;author&gt;Coxson, P. G.&lt;/author&gt;&lt;author&gt;Guzman, D.&lt;/author&gt;&lt;author&gt;Lightwood, J.&lt;/author&gt;&lt;author&gt;Wang, Y. C.&lt;/author&gt;&lt;author&gt;Bibbins-Domingo, K.&lt;/author&gt;&lt;/authors&gt;&lt;/contributors&gt;&lt;titles&gt;&lt;title&gt;Health benefits of reducing sugar-sweetened beverage intake in high risk populations of California: Results from the Cardiovascular Disease (CVD) policy model&lt;/title&gt;&lt;secondary-title&gt;PLoS ONE&lt;/secondary-title&gt;&lt;/titles&gt;&lt;periodical&gt;&lt;full-title&gt;PLoS ONE&lt;/full-title&gt;&lt;/periodical&gt;&lt;volume&gt;8&lt;/volume&gt;&lt;number&gt;12&lt;/number&gt;&lt;dates&gt;&lt;year&gt;2013&lt;/year&gt;&lt;/dates&gt;&lt;urls&gt;&lt;related-urls&gt;&lt;url&gt;http://www.embase.com/search/results?subaction=viewrecord&amp;amp;from=export&amp;amp;id=L372134007 http://dx.doi.org/10.1371/journal.pone.0081723&lt;/url&gt;&lt;/related-urls&gt;&lt;/urls&gt;&lt;electronic-resource-num&gt;10.1371/journal.pone.008172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7" w:tooltip="Mekonnen, 2013 #113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7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DD861FD" w14:textId="38290CB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5134028C" w14:textId="19D959A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53529451" w14:textId="4250B2E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210D100" w14:textId="2CEC4F5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5ED18882" w14:textId="17AEF22F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5854C03" w14:textId="1125EF9B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Nomaguchi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Nomaguchi&lt;/Author&gt;&lt;Year&gt;2017&lt;/Year&gt;&lt;RecNum&gt;98&lt;/RecNum&gt;&lt;DisplayText&gt;[28]&lt;/DisplayText&gt;&lt;record&gt;&lt;rec-number&gt;98&lt;/rec-number&gt;&lt;foreign-keys&gt;&lt;key app="EN" db-id="2w2svvvrt9epeeeext2vrdd1srtdpwfvw5av" timestamp="1582583467"&gt;98&lt;/key&gt;&lt;/foreign-keys&gt;&lt;ref-type name="Journal Article"&gt;17&lt;/ref-type&gt;&lt;contributors&gt;&lt;authors&gt;&lt;author&gt;Nomaguchi, Takeshi&lt;/author&gt;&lt;author&gt;Cunich, Michelle&lt;/author&gt;&lt;author&gt;Zapata-Diomedi, Belen&lt;/author&gt;&lt;author&gt;Veerman, J. Lennert&lt;/author&gt;&lt;/authors&gt;&lt;/contributors&gt;&lt;titles&gt;&lt;title&gt;The impact on productivity of a hypothetical tax on sugar-sweetened beverages&lt;/title&gt;&lt;secondary-title&gt;Health Policy&lt;/secondary-title&gt;&lt;/titles&gt;&lt;periodical&gt;&lt;full-title&gt;Health Policy&lt;/full-title&gt;&lt;/periodical&gt;&lt;pages&gt;715-725&lt;/pages&gt;&lt;volume&gt;121&lt;/volume&gt;&lt;number&gt;6&lt;/number&gt;&lt;dates&gt;&lt;year&gt;2017&lt;/year&gt;&lt;/dates&gt;&lt;accession-num&gt;123256386. Language: English. Entry Date: In Process. Revision Date: 20171222. Publication Type: journal article. Journal Subset: Continental Europe&lt;/accession-num&gt;&lt;urls&gt;&lt;related-urls&gt;&lt;url&gt;http://libproxy.tulane.edu:2048/login?url=http://search.ebscohost.com/login.aspx?direct=true&amp;amp;db=rzh&amp;amp;AN=123256386&amp;amp;login.asp&amp;amp;site=ehost-live&amp;amp;scope=site&lt;/url&gt;&lt;/related-urls&gt;&lt;/urls&gt;&lt;electronic-resource-num&gt;10.1016/j.healthpol.2017.04.00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8" w:tooltip="Nomaguchi, 2017 #98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8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5C1D1DA" w14:textId="00AB9286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079C6BF8" w14:textId="5120C5B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16E6BF6B" w14:textId="714DEFAB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D4A39CC" w14:textId="55F077E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0FCEB36B" w14:textId="2F59D174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76EBBCB" w14:textId="780F0271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arson-Stuttard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Pearson-Stuttard&lt;/Author&gt;&lt;Year&gt;2017&lt;/Year&gt;&lt;RecNum&gt;97&lt;/RecNum&gt;&lt;DisplayText&gt;[29]&lt;/DisplayText&gt;&lt;record&gt;&lt;rec-number&gt;97&lt;/rec-number&gt;&lt;foreign-keys&gt;&lt;key app="EN" db-id="2w2svvvrt9epeeeext2vrdd1srtdpwfvw5av" timestamp="1582583467"&gt;97&lt;/key&gt;&lt;/foreign-keys&gt;&lt;ref-type name="Journal Article"&gt;17&lt;/ref-type&gt;&lt;contributors&gt;&lt;authors&gt;&lt;author&gt;Pearson-Stuttard, J.&lt;/author&gt;&lt;author&gt;Bandosz, P.&lt;/author&gt;&lt;author&gt;Rehm, C. D.&lt;/author&gt;&lt;author&gt;Penalvo, J.&lt;/author&gt;&lt;author&gt;Whitsel, L.&lt;/author&gt;&lt;author&gt;Gaziano, T.&lt;/author&gt;&lt;author&gt;Conrad, Z.&lt;/author&gt;&lt;author&gt;Wilde, P.&lt;/author&gt;&lt;author&gt;Micha, R.&lt;/author&gt;&lt;author&gt;Lloyd-Williams, F.&lt;/author&gt;&lt;author&gt;Capewell, S.&lt;/author&gt;&lt;author&gt;Mozaffarian, D.&lt;/author&gt;&lt;author&gt;O&amp;apos;Flaherty, M.&lt;/author&gt;&lt;/authors&gt;&lt;/contributors&gt;&lt;titles&gt;&lt;title&gt;Reducing us cardiovascular disease disparities through dietary policy&lt;/title&gt;&lt;secondary-title&gt;Circulation&lt;/secondary-title&gt;&lt;/titles&gt;&lt;periodical&gt;&lt;full-title&gt;Circulation&lt;/full-title&gt;&lt;/periodical&gt;&lt;volume&gt;135&lt;/volume&gt;&lt;dates&gt;&lt;year&gt;2017&lt;/year&gt;&lt;/dates&gt;&lt;urls&gt;&lt;related-urls&gt;&lt;url&gt;http://www.embase.com/search/results?subaction=viewrecord&amp;amp;from=export&amp;amp;id=L61842914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9" w:tooltip="Pearson-Stuttard, 2017 #97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9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E27290B" w14:textId="053460F0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1F5E8415" w14:textId="45779B5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07FDE17D" w14:textId="1890709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1C0334E" w14:textId="783C2BF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15769D1C" w14:textId="5E998D28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7C5DB2E" w14:textId="22BD0EBB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nalv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Penalvo&lt;/Author&gt;&lt;RecNum&gt;96&lt;/RecNum&gt;&lt;DisplayText&gt;[30]&lt;/DisplayText&gt;&lt;record&gt;&lt;rec-number&gt;96&lt;/rec-number&gt;&lt;foreign-keys&gt;&lt;key app="EN" db-id="2w2svvvrt9epeeeext2vrdd1srtdpwfvw5av" timestamp="1582583467"&gt;96&lt;/key&gt;&lt;/foreign-keys&gt;&lt;ref-type name="Journal Article"&gt;17&lt;/ref-type&gt;&lt;contributors&gt;&lt;authors&gt;&lt;author&gt;Penalvo, J. L.&lt;/author&gt;&lt;author&gt;Cudhea, F.&lt;/author&gt;&lt;author&gt;Micha, R.&lt;/author&gt;&lt;author&gt;Rehm, C. D.&lt;/author&gt;&lt;author&gt;Afshin, A.&lt;/author&gt;&lt;author&gt;Whitsel, L.&lt;/author&gt;&lt;author&gt;Wilde, P.&lt;/author&gt;&lt;author&gt;Gaziano, T.&lt;/author&gt;&lt;author&gt;Pearson-Stuttard, J.&lt;/author&gt;&lt;author&gt;O&amp;apos;Flaherty, M.&lt;/author&gt;&lt;author&gt;Capewell, S.&lt;/author&gt;&lt;author&gt;Mozaffarian, D.&lt;/author&gt;&lt;/authors&gt;&lt;/contributors&gt;&lt;titles&gt;&lt;title&gt;The potential impact of food taxes and subsidies on cardiovascular disease and diabetes burden and disparities in the United States&lt;/title&gt;&lt;secondary-title&gt;BMC Medicine&lt;/secondary-title&gt;&lt;/titles&gt;&lt;periodical&gt;&lt;full-title&gt;BMC Medicine&lt;/full-title&gt;&lt;/periodical&gt;&lt;pages&gt;208&lt;/pages&gt;&lt;volume&gt;15&lt;/volume&gt;&lt;number&gt;1&lt;/number&gt;&lt;dates&gt;&lt;year&gt;2017&lt;/year&gt;&lt;/dates&gt;&lt;accession-num&gt;29178869&lt;/accession-num&gt;&lt;urls&gt;&lt;related-urls&gt;&lt;url&gt;http://ovidsp.ovid.com/ovidweb.cgi?T=JS&amp;amp;CSC=Y&amp;amp;NEWS=N&amp;amp;PAGE=fulltext&amp;amp;D=medc&amp;amp;AN=29178869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0" w:tooltip="Penalvo, 2017 #96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0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C7615E1" w14:textId="376F9E23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9322BFB" w14:textId="501284D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44CE34D1" w14:textId="717F546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5CD20B3" w14:textId="3CD57F2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6E6D35C8" w14:textId="13479FB7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275ED01" w14:textId="3CE9C72A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Rezend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Rezende&lt;/Author&gt;&lt;RecNum&gt;121&lt;/RecNum&gt;&lt;DisplayText&gt;[31]&lt;/DisplayText&gt;&lt;record&gt;&lt;rec-number&gt;121&lt;/rec-number&gt;&lt;foreign-keys&gt;&lt;key app="EN" db-id="2w2svvvrt9epeeeext2vrdd1srtdpwfvw5av" timestamp="1582583467"&gt;121&lt;/key&gt;&lt;/foreign-keys&gt;&lt;ref-type name="Journal Article"&gt;17&lt;/ref-type&gt;&lt;contributors&gt;&lt;authors&gt;&lt;author&gt;Rezende, L. F.&lt;/author&gt;&lt;author&gt;Azeredo, C. M.&lt;/author&gt;&lt;author&gt;Canella, D. S.&lt;/author&gt;&lt;author&gt;Luiz Odo, C.&lt;/author&gt;&lt;author&gt;Levy, R. B.&lt;/author&gt;&lt;author&gt;Eluf-Neto, J.&lt;/author&gt;&lt;/authors&gt;&lt;/contributors&gt;&lt;titles&gt;&lt;title&gt;Coronary heart disease mortality, cardiovascular disease mortality and all-cause mortality attributable to dietary intake over 20years in Brazil&lt;/title&gt;&lt;secondary-title&gt;International Journal of Cardiology&lt;/secondary-title&gt;&lt;/titles&gt;&lt;periodical&gt;&lt;full-title&gt;International Journal of Cardiology&lt;/full-title&gt;&lt;/periodical&gt;&lt;pages&gt;64-8&lt;/pages&gt;&lt;volume&gt;217&lt;/volume&gt;&lt;dates&gt;&lt;year&gt;2016&lt;/year&gt;&lt;/dates&gt;&lt;accession-num&gt;27179210&lt;/accession-num&gt;&lt;urls&gt;&lt;related-urls&gt;&lt;url&gt;http://ovidsp.ovid.com/ovidweb.cgi?T=JS&amp;amp;CSC=Y&amp;amp;NEWS=N&amp;amp;PAGE=fulltext&amp;amp;D=med8&amp;amp;AN=27179210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1" w:tooltip="Rezende, 2016 #121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1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111EAD3" w14:textId="657CF57B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276A619F" w14:textId="05E24D7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pidemiological</w:t>
            </w:r>
          </w:p>
        </w:tc>
        <w:tc>
          <w:tcPr>
            <w:tcW w:w="1701" w:type="dxa"/>
            <w:shd w:val="clear" w:color="auto" w:fill="auto"/>
            <w:noWrap/>
          </w:tcPr>
          <w:p w14:paraId="372FC761" w14:textId="55C3C47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F00AAE5" w14:textId="5256214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14BF6445" w14:textId="108AD35D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EB51F55" w14:textId="7CF37492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cks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acks&lt;/Author&gt;&lt;Year&gt;2011&lt;/Year&gt;&lt;RecNum&gt;115&lt;/RecNum&gt;&lt;DisplayText&gt;[32]&lt;/DisplayText&gt;&lt;record&gt;&lt;rec-number&gt;115&lt;/rec-number&gt;&lt;foreign-keys&gt;&lt;key app="EN" db-id="2w2svvvrt9epeeeext2vrdd1srtdpwfvw5av" timestamp="1582583467"&gt;115&lt;/key&gt;&lt;/foreign-keys&gt;&lt;ref-type name="Journal Article"&gt;17&lt;/ref-type&gt;&lt;contributors&gt;&lt;authors&gt;&lt;author&gt;Sacks, G.&lt;/author&gt;&lt;author&gt;Veerman, J. L.&lt;/author&gt;&lt;author&gt;Moodie, M.&lt;/author&gt;&lt;author&gt;Swinburn, B.&lt;/author&gt;&lt;/authors&gt;&lt;/contributors&gt;&lt;titles&gt;&lt;title&gt;Traffic-light nutrition labelling and junk-food tax: A modelled comparison of cost-effectiveness for obesity prevention&lt;/title&gt;&lt;secondary-title&gt;International Journal of Obesity&lt;/secondary-title&gt;&lt;/titles&gt;&lt;periodical&gt;&lt;full-title&gt;International Journal of Obesity&lt;/full-title&gt;&lt;/periodical&gt;&lt;pages&gt;1001-1009&lt;/pages&gt;&lt;volume&gt;35&lt;/volume&gt;&lt;number&gt;7&lt;/number&gt;&lt;dates&gt;&lt;year&gt;2011&lt;/year&gt;&lt;/dates&gt;&lt;urls&gt;&lt;related-urls&gt;&lt;url&gt;http://www.embase.com/search/results?subaction=viewrecord&amp;amp;from=export&amp;amp;id=L51153966 http://dx.doi.org/10.1038/ijo.2010.228&lt;/url&gt;&lt;/related-urls&gt;&lt;/urls&gt;&lt;electronic-resource-num&gt;10.1038/ijo.2010.22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2" w:tooltip="Sacks, 2011 #115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2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57FEC73" w14:textId="4D47F5F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079ED943" w14:textId="5CB3D5A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74019EE0" w14:textId="7A18481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7D38F8C6" w14:textId="1092DE8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44982E76" w14:textId="4ED9A83A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D76728D" w14:textId="27A30C72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nchez-R.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Sanchez-Romero&lt;/Author&gt;&lt;RecNum&gt;92&lt;/RecNum&gt;&lt;DisplayText&gt;[33]&lt;/DisplayText&gt;&lt;record&gt;&lt;rec-number&gt;92&lt;/rec-number&gt;&lt;foreign-keys&gt;&lt;key app="EN" db-id="2w2svvvrt9epeeeext2vrdd1srtdpwfvw5av" timestamp="1582583467"&gt;92&lt;/key&gt;&lt;/foreign-keys&gt;&lt;ref-type name="Journal Article"&gt;17&lt;/ref-type&gt;&lt;contributors&gt;&lt;authors&gt;&lt;author&gt;Sanchez-Romero, L. M.&lt;/author&gt;&lt;author&gt;Penko, J.&lt;/author&gt;&lt;author&gt;Coxson, P. G.&lt;/author&gt;&lt;author&gt;Fernandez, A.&lt;/author&gt;&lt;author&gt;Mason, A.&lt;/author&gt;&lt;author&gt;Moran, A. E.&lt;/author&gt;&lt;author&gt;Avila-Burgos, L.&lt;/author&gt;&lt;author&gt;Odden, M.&lt;/author&gt;&lt;author&gt;Barquera, S.&lt;/author&gt;&lt;author&gt;Bibbins-Domingo, K.&lt;/author&gt;&lt;/authors&gt;&lt;/contributors&gt;&lt;titles&gt;&lt;title&gt;Projected Impact of Mexico&amp;apos;s Sugar-Sweetened Beverage Tax Policy on Diabetes and Cardiovascular Disease: A Modeling Study&lt;/title&gt;&lt;secondary-title&gt;PLoS Medicine / Public Library of Science&lt;/secondary-title&gt;&lt;/titles&gt;&lt;periodical&gt;&lt;full-title&gt;PLoS Medicine / Public Library of Science&lt;/full-title&gt;&lt;/periodical&gt;&lt;pages&gt;e1002158&lt;/pages&gt;&lt;volume&gt;13&lt;/volume&gt;&lt;number&gt;11&lt;/number&gt;&lt;dates&gt;&lt;year&gt;2016&lt;/year&gt;&lt;/dates&gt;&lt;accession-num&gt;27802278&lt;/accession-num&gt;&lt;urls&gt;&lt;related-urls&gt;&lt;url&gt;http://ovidsp.ovid.com/ovidweb.cgi?T=JS&amp;amp;CSC=Y&amp;amp;NEWS=N&amp;amp;PAGE=fulltext&amp;amp;D=medc&amp;amp;AN=27802278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3" w:tooltip="Sanchez-Romero, 2016 #92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3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41549A4" w14:textId="6D6F5C7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0FB6D7D2" w14:textId="643B64B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74825273" w14:textId="5593F43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46A20AB3" w14:textId="280D7246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5E91E02A" w14:textId="192646E5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D3B3664" w14:textId="780E3BF6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chwendick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chwendicke&lt;/Author&gt;&lt;Year&gt;2016&lt;/Year&gt;&lt;RecNum&gt;91&lt;/RecNum&gt;&lt;DisplayText&gt;[34]&lt;/DisplayText&gt;&lt;record&gt;&lt;rec-number&gt;91&lt;/rec-number&gt;&lt;foreign-keys&gt;&lt;key app="EN" db-id="2w2svvvrt9epeeeext2vrdd1srtdpwfvw5av" timestamp="1582583467"&gt;91&lt;/key&gt;&lt;/foreign-keys&gt;&lt;ref-type name="Journal Article"&gt;17&lt;/ref-type&gt;&lt;contributors&gt;&lt;authors&gt;&lt;author&gt;Schwendicke, F.&lt;/author&gt;&lt;author&gt;Thomson, W. M.&lt;/author&gt;&lt;author&gt;Broadbent, J. M.&lt;/author&gt;&lt;author&gt;Stolpe, M.&lt;/author&gt;&lt;/authors&gt;&lt;/contributors&gt;&lt;titles&gt;&lt;title&gt;Effects of Taxing Sugar-Sweetened Beverages on Caries and Treatment Costs&lt;/title&gt;&lt;secondary-title&gt;Journal of Dental Research&lt;/secondary-title&gt;&lt;/titles&gt;&lt;periodical&gt;&lt;full-title&gt;Journal of Dental Research&lt;/full-title&gt;&lt;/periodical&gt;&lt;pages&gt;1327-1332&lt;/pages&gt;&lt;volume&gt;95&lt;/volume&gt;&lt;number&gt;12&lt;/number&gt;&lt;dates&gt;&lt;year&gt;2016&lt;/year&gt;&lt;/dates&gt;&lt;accession-num&gt;118946121. Language: English. Entry Date: 20170601. Revision Date: 20170601. Publication Type: journal article. Journal Subset: Biomedical&lt;/accession-num&gt;&lt;urls&gt;&lt;related-urls&gt;&lt;url&gt;http://libproxy.tulane.edu:2048/login?url=http://search.ebscohost.com/login.aspx?direct=true&amp;amp;db=rzh&amp;amp;AN=118946121&amp;amp;login.asp&amp;amp;site=ehost-live&amp;amp;scope=site&lt;/url&gt;&lt;/related-urls&gt;&lt;/urls&gt;&lt;electronic-resource-num&gt;10.1177/002203451666027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4" w:tooltip="Schwendicke, 2016 #91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4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3A265C9" w14:textId="26E59E0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08278021" w14:textId="51ED428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6E6B16A0" w14:textId="161DD47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D4FF183" w14:textId="116BAAA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59275A7F" w14:textId="2FE4436D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D518B8B" w14:textId="32DE2F12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ingh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ingh&lt;/Author&gt;&lt;Year&gt;2015&lt;/Year&gt;&lt;RecNum&gt;114&lt;/RecNum&gt;&lt;DisplayText&gt;[35]&lt;/DisplayText&gt;&lt;record&gt;&lt;rec-number&gt;114&lt;/rec-number&gt;&lt;foreign-keys&gt;&lt;key app="EN" db-id="2w2svvvrt9epeeeext2vrdd1srtdpwfvw5av" timestamp="1582583467"&gt;114&lt;/key&gt;&lt;/foreign-keys&gt;&lt;ref-type name="Journal Article"&gt;17&lt;/ref-type&gt;&lt;contributors&gt;&lt;authors&gt;&lt;author&gt;Singh, Gitanjali M.&lt;/author&gt;&lt;author&gt;Micha, Renata&lt;/author&gt;&lt;author&gt;Khatibzadeh, Shahab&lt;/author&gt;&lt;author&gt;Lim, Stephen&lt;/author&gt;&lt;author&gt;Ezzati, Majid&lt;/author&gt;&lt;author&gt;Mozaffarian, Dariush&lt;/author&gt;&lt;/authors&gt;&lt;/contributors&gt;&lt;titles&gt;&lt;title&gt;Estimated Global, Regional, and National Disease Burdens Related to Sugar-Sweetened Beverage Consumption in 2010&lt;/title&gt;&lt;secondary-title&gt;Circulation&lt;/secondary-title&gt;&lt;/titles&gt;&lt;periodical&gt;&lt;full-title&gt;Circulation&lt;/full-title&gt;&lt;/periodical&gt;&lt;pages&gt;639-666&lt;/pages&gt;&lt;volume&gt;132&lt;/volume&gt;&lt;number&gt;8&lt;/number&gt;&lt;dates&gt;&lt;year&gt;2015&lt;/year&gt;&lt;/dates&gt;&lt;accession-num&gt;109632200. Corporate Author: Global Burden of Diseases Nutrition and Chronic Diseases Expert Group (NutriCoDE)*. Language: English. Entry Date: 20150923. Revision Date: 20180502. Publication Type: journal article&lt;/accession-num&gt;&lt;urls&gt;&lt;related-urls&gt;&lt;url&gt;http://libproxy.tulane.edu:2048/login?url=http://search.ebscohost.com/login.aspx?direct=true&amp;amp;db=rzh&amp;amp;AN=109632200&amp;amp;login.asp&amp;amp;site=ehost-live&amp;amp;scope=site&lt;/url&gt;&lt;/related-urls&gt;&lt;/urls&gt;&lt;electronic-resource-num&gt;10.1161/CIRCULATIONAHA.114.01063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5" w:tooltip="Singh, 2015 #114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5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C6316A1" w14:textId="6A7E739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0681519" w14:textId="1025B7D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Epidemiological</w:t>
            </w:r>
          </w:p>
        </w:tc>
        <w:tc>
          <w:tcPr>
            <w:tcW w:w="1701" w:type="dxa"/>
            <w:shd w:val="clear" w:color="auto" w:fill="auto"/>
            <w:noWrap/>
          </w:tcPr>
          <w:p w14:paraId="13FE4E88" w14:textId="120B2F64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Un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E1760D8" w14:textId="5225D93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4DE0B959" w14:textId="628474D8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5C7A9EE" w14:textId="135D85C1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cino-Ortiz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cino-Ortiz&lt;/Author&gt;&lt;Year&gt;2018&lt;/Year&gt;&lt;RecNum&gt;82&lt;/RecNum&gt;&lt;DisplayText&gt;[36]&lt;/DisplayText&gt;&lt;record&gt;&lt;rec-number&gt;82&lt;/rec-number&gt;&lt;foreign-keys&gt;&lt;key app="EN" db-id="2w2svvvrt9epeeeext2vrdd1srtdpwfvw5av" timestamp="1582583467"&gt;82&lt;/key&gt;&lt;/foreign-keys&gt;&lt;ref-type name="Journal Article"&gt;17&lt;/ref-type&gt;&lt;contributors&gt;&lt;authors&gt;&lt;author&gt;Vecino-Ortiz, Andres I.&lt;/author&gt;&lt;author&gt;Arroyo-Ariza, Daniel&lt;/author&gt;&lt;/authors&gt;&lt;/contributors&gt;&lt;titles&gt;&lt;title&gt;A tax on sugar sweetened beverages in Colombia: Estimating the impact on overweight and obesity prevalence across socio economic levels&lt;/title&gt;&lt;secondary-title&gt;Social Science &amp;amp; Medicine&lt;/secondary-title&gt;&lt;/titles&gt;&lt;periodical&gt;&lt;full-title&gt;Social Science &amp;amp; Medicine&lt;/full-title&gt;&lt;/periodical&gt;&lt;pages&gt;111-116&lt;/pages&gt;&lt;volume&gt;209&lt;/volume&gt;&lt;dates&gt;&lt;year&gt;2018&lt;/year&gt;&lt;/dates&gt;&lt;accession-num&gt;130046934. Language: English. Entry Date: 20180612. Revision Date: 20180612. Publication Type: Article. Journal Subset: Allied Health&lt;/accession-num&gt;&lt;urls&gt;&lt;related-urls&gt;&lt;url&gt;http://libproxy.tulane.edu:2048/login?url=http://search.ebscohost.com/login.aspx?direct=true&amp;amp;db=rzh&amp;amp;AN=130046934&amp;amp;login.asp&amp;amp;site=ehost-live&amp;amp;scope=site&lt;/url&gt;&lt;/related-urls&gt;&lt;/urls&gt;&lt;electronic-resource-num&gt;10.1016/j.socscimed.2018.05.04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6" w:tooltip="Vecino-Ortiz, 2018 #82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6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7CEE999" w14:textId="110AA3D8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07E48022" w14:textId="603C43E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64143AE4" w14:textId="0306A64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772432E9" w14:textId="3124C63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R</w:t>
            </w:r>
          </w:p>
        </w:tc>
      </w:tr>
      <w:tr w:rsidR="00FB69E7" w:rsidRPr="000F6D12" w14:paraId="318E2B5E" w14:textId="65E29609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133780E" w14:textId="5CD5E07A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erman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erman&lt;/Author&gt;&lt;Year&gt;2016&lt;/Year&gt;&lt;RecNum&gt;90&lt;/RecNum&gt;&lt;DisplayText&gt;[37]&lt;/DisplayText&gt;&lt;record&gt;&lt;rec-number&gt;90&lt;/rec-number&gt;&lt;foreign-keys&gt;&lt;key app="EN" db-id="2w2svvvrt9epeeeext2vrdd1srtdpwfvw5av" timestamp="1582583467"&gt;90&lt;/key&gt;&lt;/foreign-keys&gt;&lt;ref-type name="Journal Article"&gt;17&lt;/ref-type&gt;&lt;contributors&gt;&lt;authors&gt;&lt;author&gt;Veerman, J. L.&lt;/author&gt;&lt;author&gt;Sacks, G.&lt;/author&gt;&lt;author&gt;Antonopoulos, N.&lt;/author&gt;&lt;author&gt;Martin, J.&lt;/author&gt;&lt;/authors&gt;&lt;/contributors&gt;&lt;titles&gt;&lt;title&gt;The impact of a tax on sugar-sweetened beverages on health and health care costs: A modelling study&lt;/title&gt;&lt;secondary-title&gt;PLoS ONE&lt;/secondary-title&gt;&lt;/titles&gt;&lt;periodical&gt;&lt;full-title&gt;PLoS ONE&lt;/full-title&gt;&lt;/periodical&gt;&lt;volume&gt;11&lt;/volume&gt;&lt;number&gt;4&lt;/number&gt;&lt;dates&gt;&lt;year&gt;2016&lt;/year&gt;&lt;/dates&gt;&lt;urls&gt;&lt;related-urls&gt;&lt;url&gt;http://www.embase.com/search/results?subaction=viewrecord&amp;amp;from=export&amp;amp;id=L609839821 http://dx.doi.org/10.1371/journal.pone.0151460&lt;/url&gt;&lt;/related-urls&gt;&lt;/urls&gt;&lt;electronic-resource-num&gt;10.1371/journal.pone.01514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7" w:tooltip="Veerman, 2016 #90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7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E917A10" w14:textId="6AD4BAB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5E04B4DE" w14:textId="7E0CF38C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Aggregated</w:t>
            </w:r>
          </w:p>
        </w:tc>
        <w:tc>
          <w:tcPr>
            <w:tcW w:w="1701" w:type="dxa"/>
            <w:shd w:val="clear" w:color="auto" w:fill="auto"/>
            <w:noWrap/>
          </w:tcPr>
          <w:p w14:paraId="759B88A1" w14:textId="51E82AAF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AD57C7A" w14:textId="305D000A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Multi-cohort</w:t>
            </w:r>
          </w:p>
        </w:tc>
      </w:tr>
      <w:tr w:rsidR="00FB69E7" w:rsidRPr="000F6D12" w14:paraId="13082AAC" w14:textId="3DA7C2E1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62282DA" w14:textId="20252389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ang 2012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ang&lt;/Author&gt;&lt;Year&gt;2012&lt;/Year&gt;&lt;RecNum&gt;120&lt;/RecNum&gt;&lt;DisplayText&gt;[38]&lt;/DisplayText&gt;&lt;record&gt;&lt;rec-number&gt;120&lt;/rec-number&gt;&lt;foreign-keys&gt;&lt;key app="EN" db-id="2w2svvvrt9epeeeext2vrdd1srtdpwfvw5av" timestamp="1582583467"&gt;120&lt;/key&gt;&lt;/foreign-keys&gt;&lt;ref-type name="Journal Article"&gt;17&lt;/ref-type&gt;&lt;contributors&gt;&lt;authors&gt;&lt;author&gt;Wang, Y. Claire&lt;/author&gt;&lt;author&gt;Coxson, Pamela&lt;/author&gt;&lt;author&gt;Shen, Yu-Ming&lt;/author&gt;&lt;author&gt;Goldman, Lee&lt;/author&gt;&lt;author&gt;Bibbins-Domingo, Kirsten&lt;/author&gt;&lt;/authors&gt;&lt;/contributors&gt;&lt;titles&gt;&lt;title&gt;A Penny-Per-Ounce Tax On Sugar-Sweetened Beverages Would Cut Health And Cost Burdens Of Diabetes&lt;/title&gt;&lt;secondary-title&gt;Health Affairs&lt;/secondary-title&gt;&lt;/titles&gt;&lt;periodical&gt;&lt;full-title&gt;Health Affairs&lt;/full-title&gt;&lt;/periodical&gt;&lt;pages&gt;199-207&lt;/pages&gt;&lt;volume&gt;31&lt;/volume&gt;&lt;number&gt;1&lt;/number&gt;&lt;dates&gt;&lt;year&gt;2012&lt;/year&gt;&lt;/dates&gt;&lt;accession-num&gt;104510923. Language: English. Entry Date: 20120213. Revision Date: 20150711. Publication Type: Journal Article&lt;/accession-num&gt;&lt;urls&gt;&lt;related-urls&gt;&lt;url&gt;http://libproxy.tulane.edu:2048/login?url=http://search.ebscohost.com/login.aspx?direct=true&amp;amp;db=rzh&amp;amp;AN=104510923&amp;amp;login.asp&amp;amp;site=ehost-live&amp;amp;scope=site&lt;/url&gt;&lt;/related-urls&gt;&lt;/urls&gt;&lt;electronic-resource-num&gt;10.1377/hlthaff.2011.041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8" w:tooltip="Wang, 2012 #120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8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502A688" w14:textId="52180D6B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31BB983B" w14:textId="7FC7B089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04CBEDB3" w14:textId="2ACC82D7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E6A8C79" w14:textId="02C42A6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128C127C" w14:textId="61FE670B" w:rsidTr="006D36F6">
        <w:trPr>
          <w:trHeight w:val="300"/>
        </w:trPr>
        <w:tc>
          <w:tcPr>
            <w:tcW w:w="3109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B59CF38" w14:textId="368FC30C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ilso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ilson&lt;/Author&gt;&lt;Year&gt;2015&lt;/Year&gt;&lt;RecNum&gt;101&lt;/RecNum&gt;&lt;DisplayText&gt;[39]&lt;/DisplayText&gt;&lt;record&gt;&lt;rec-number&gt;101&lt;/rec-number&gt;&lt;foreign-keys&gt;&lt;key app="EN" db-id="2w2svvvrt9epeeeext2vrdd1srtdpwfvw5av" timestamp="1582583467"&gt;101&lt;/key&gt;&lt;/foreign-keys&gt;&lt;ref-type name="Journal Article"&gt;17&lt;/ref-type&gt;&lt;contributors&gt;&lt;authors&gt;&lt;author&gt;Wilson, K. J.&lt;/author&gt;&lt;author&gt;Brown, H. S.&lt;/author&gt;&lt;author&gt;Bastida, E.&lt;/author&gt;&lt;/authors&gt;&lt;/contributors&gt;&lt;titles&gt;&lt;title&gt;Cost-effectiveness of a community-based weight control intervention targeting a low-socioeconomic-status Mexican-origin population&lt;/title&gt;&lt;secondary-title&gt;Health promotion practice&lt;/secondary-title&gt;&lt;/titles&gt;&lt;periodical&gt;&lt;full-title&gt;Health promotion practice&lt;/full-title&gt;&lt;/periodical&gt;&lt;pages&gt;101-108&lt;/pages&gt;&lt;volume&gt;16&lt;/volume&gt;&lt;number&gt;1&lt;/number&gt;&lt;dates&gt;&lt;year&gt;2015&lt;/year&gt;&lt;/dates&gt;&lt;urls&gt;&lt;related-urls&gt;&lt;url&gt;http://www.embase.com/search/results?subaction=viewrecord&amp;amp;from=export&amp;amp;id=L613655581 http://dx.doi.org/10.1177/1524839914537274&lt;/url&gt;&lt;/related-urls&gt;&lt;/urls&gt;&lt;electronic-resource-num&gt;10.1177/152483991453727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9" w:tooltip="Wilson, 2015 #101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9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F6F5CCC" w14:textId="3A9A8E86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</w:tcPr>
          <w:p w14:paraId="6E480CEC" w14:textId="565A88DE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shd w:val="clear" w:color="auto" w:fill="auto"/>
            <w:noWrap/>
          </w:tcPr>
          <w:p w14:paraId="5D249BAA" w14:textId="6A41837D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ntinuous</w:t>
            </w:r>
          </w:p>
        </w:tc>
        <w:tc>
          <w:tcPr>
            <w:tcW w:w="1845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074B22E" w14:textId="6E5E404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  <w:tr w:rsidR="00FB69E7" w:rsidRPr="000F6D12" w14:paraId="1C386F59" w14:textId="3636B5D3" w:rsidTr="006D36F6">
        <w:trPr>
          <w:trHeight w:val="320"/>
        </w:trPr>
        <w:tc>
          <w:tcPr>
            <w:tcW w:w="3109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2ADD73F" w14:textId="1D615F7D" w:rsidR="00FB69E7" w:rsidRPr="000F6D12" w:rsidRDefault="00FB69E7" w:rsidP="00FB69E7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right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right&lt;/Author&gt;&lt;Year&gt;2015&lt;/Year&gt;&lt;RecNum&gt;100&lt;/RecNum&gt;&lt;DisplayText&gt;[40]&lt;/DisplayText&gt;&lt;record&gt;&lt;rec-number&gt;100&lt;/rec-number&gt;&lt;foreign-keys&gt;&lt;key app="EN" db-id="2w2svvvrt9epeeeext2vrdd1srtdpwfvw5av" timestamp="1582583467"&gt;100&lt;/key&gt;&lt;/foreign-keys&gt;&lt;ref-type name="Journal Article"&gt;17&lt;/ref-type&gt;&lt;contributors&gt;&lt;authors&gt;&lt;author&gt;Wright, Davene R.&lt;/author&gt;&lt;author&gt;Kenney, Erica L.&lt;/author&gt;&lt;author&gt;Giles, Catherine M.&lt;/author&gt;&lt;author&gt;Long, Michael W.&lt;/author&gt;&lt;author&gt;Ward, Zachary J.&lt;/author&gt;&lt;author&gt;Resch, Stephen C.&lt;/author&gt;&lt;author&gt;Moodie, Marj L.&lt;/author&gt;&lt;author&gt;Carter, Robert C.&lt;/author&gt;&lt;author&gt;Wang, Y. Claire&lt;/author&gt;&lt;author&gt;Sacks, Gary&lt;/author&gt;&lt;author&gt;Swinburn, Boyd A.&lt;/author&gt;&lt;author&gt;Gortmaker, Steven L.&lt;/author&gt;&lt;author&gt;Cradock, Angie L.&lt;/author&gt;&lt;/authors&gt;&lt;/contributors&gt;&lt;titles&gt;&lt;title&gt;Modeling the Cost Effectiveness of Child Care Policy Changes in the U.S&lt;/title&gt;&lt;secondary-title&gt;American Journal of Preventive Medicine&lt;/secondary-title&gt;&lt;/titles&gt;&lt;periodical&gt;&lt;full-title&gt;American Journal of Preventive Medicine&lt;/full-title&gt;&lt;/periodical&gt;&lt;pages&gt;135-147&lt;/pages&gt;&lt;volume&gt;49&lt;/volume&gt;&lt;number&gt;1&lt;/number&gt;&lt;dates&gt;&lt;year&gt;2015&lt;/year&gt;&lt;/dates&gt;&lt;accession-num&gt;109583900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900&amp;amp;login.asp&amp;amp;site=ehost-live&amp;amp;scope=site&lt;/url&gt;&lt;/related-urls&gt;&lt;/urls&gt;&lt;electronic-resource-num&gt;10.1016/j.amepre.2015.03.01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0" w:tooltip="Wright, 2015 #100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0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701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14:paraId="02274835" w14:textId="30D3E265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No</w:t>
            </w:r>
          </w:p>
        </w:tc>
        <w:tc>
          <w:tcPr>
            <w:tcW w:w="2987" w:type="dxa"/>
            <w:tcBorders>
              <w:bottom w:val="single" w:sz="12" w:space="0" w:color="auto"/>
            </w:tcBorders>
          </w:tcPr>
          <w:p w14:paraId="3809D533" w14:textId="4BA0FC01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Individual</w:t>
            </w:r>
          </w:p>
        </w:tc>
        <w:tc>
          <w:tcPr>
            <w:tcW w:w="1701" w:type="dxa"/>
            <w:tcBorders>
              <w:bottom w:val="single" w:sz="12" w:space="0" w:color="auto"/>
            </w:tcBorders>
            <w:shd w:val="clear" w:color="auto" w:fill="auto"/>
            <w:noWrap/>
          </w:tcPr>
          <w:p w14:paraId="6C44C4FE" w14:textId="79F09EDB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Timed</w:t>
            </w:r>
          </w:p>
        </w:tc>
        <w:tc>
          <w:tcPr>
            <w:tcW w:w="1845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5462F59" w14:textId="1F0B385D" w:rsidR="00FB69E7" w:rsidRPr="00FB69E7" w:rsidRDefault="00FB69E7" w:rsidP="00FB69E7">
            <w:pPr>
              <w:spacing w:after="0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B69E7">
              <w:rPr>
                <w:rFonts w:ascii="Calibri" w:hAnsi="Calibri" w:cs="Calibri"/>
              </w:rPr>
              <w:t>Cohort</w:t>
            </w:r>
          </w:p>
        </w:tc>
      </w:tr>
    </w:tbl>
    <w:p w14:paraId="2B27E9B8" w14:textId="77777777" w:rsidR="00634301" w:rsidRDefault="00634301">
      <w:pPr>
        <w:rPr>
          <w:b/>
          <w:bCs/>
        </w:rPr>
      </w:pPr>
    </w:p>
    <w:p w14:paraId="33134095" w14:textId="77777777" w:rsidR="00C93D21" w:rsidRDefault="00C93D21">
      <w:pPr>
        <w:rPr>
          <w:b/>
          <w:bCs/>
        </w:rPr>
      </w:pPr>
    </w:p>
    <w:p w14:paraId="297606D4" w14:textId="77777777" w:rsidR="00C93D21" w:rsidRDefault="00C93D21">
      <w:pPr>
        <w:rPr>
          <w:rFonts w:ascii="Arial" w:eastAsia="Times New Roman" w:hAnsi="Arial" w:cs="Arial"/>
          <w:b/>
          <w:bCs/>
          <w:lang w:eastAsia="es-AR"/>
        </w:rPr>
      </w:pPr>
      <w:r>
        <w:rPr>
          <w:rFonts w:ascii="Arial" w:eastAsia="Times New Roman" w:hAnsi="Arial" w:cs="Arial"/>
          <w:b/>
          <w:bCs/>
          <w:lang w:eastAsia="es-AR"/>
        </w:rPr>
        <w:br w:type="page"/>
      </w:r>
    </w:p>
    <w:p w14:paraId="04A162A8" w14:textId="1B33B366" w:rsidR="00C93D21" w:rsidRPr="00C476B5" w:rsidRDefault="00C93D21" w:rsidP="00C93D21">
      <w:pPr>
        <w:pStyle w:val="Prrafodelista"/>
        <w:numPr>
          <w:ilvl w:val="0"/>
          <w:numId w:val="4"/>
        </w:numPr>
        <w:spacing w:after="0" w:line="240" w:lineRule="auto"/>
        <w:ind w:left="-284" w:right="-648" w:hanging="283"/>
        <w:outlineLvl w:val="1"/>
        <w:rPr>
          <w:rFonts w:ascii="Arial" w:eastAsia="Times New Roman" w:hAnsi="Arial" w:cs="Arial"/>
          <w:b/>
          <w:bCs/>
          <w:lang w:eastAsia="es-AR"/>
        </w:rPr>
      </w:pPr>
      <w:r w:rsidRPr="00731082">
        <w:rPr>
          <w:rFonts w:ascii="Arial" w:eastAsia="Times New Roman" w:hAnsi="Arial" w:cs="Arial"/>
          <w:b/>
          <w:bCs/>
          <w:lang w:eastAsia="es-AR"/>
        </w:rPr>
        <w:lastRenderedPageBreak/>
        <w:t xml:space="preserve">Model </w:t>
      </w:r>
      <w:r>
        <w:rPr>
          <w:rFonts w:ascii="Arial" w:eastAsia="Times New Roman" w:hAnsi="Arial" w:cs="Arial"/>
          <w:b/>
          <w:bCs/>
          <w:lang w:eastAsia="es-AR"/>
        </w:rPr>
        <w:t>subgroups, interventions assessed and a</w:t>
      </w:r>
      <w:r w:rsidRPr="00C9505B">
        <w:rPr>
          <w:rFonts w:ascii="Arial" w:eastAsia="Times New Roman" w:hAnsi="Arial" w:cs="Arial"/>
          <w:b/>
          <w:bCs/>
          <w:lang w:eastAsia="es-AR"/>
        </w:rPr>
        <w:t>pplicability</w:t>
      </w:r>
      <w:r>
        <w:rPr>
          <w:rFonts w:ascii="Arial" w:eastAsia="Times New Roman" w:hAnsi="Arial" w:cs="Arial"/>
          <w:b/>
          <w:bCs/>
          <w:lang w:eastAsia="es-AR"/>
        </w:rPr>
        <w:t xml:space="preserve"> </w:t>
      </w:r>
      <w:r w:rsidRPr="00731082">
        <w:rPr>
          <w:rFonts w:ascii="Arial" w:eastAsia="Times New Roman" w:hAnsi="Arial" w:cs="Arial"/>
          <w:b/>
          <w:bCs/>
          <w:lang w:eastAsia="es-AR"/>
        </w:rPr>
        <w:t>by study</w:t>
      </w:r>
    </w:p>
    <w:tbl>
      <w:tblPr>
        <w:tblW w:w="14017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42"/>
        <w:gridCol w:w="981"/>
        <w:gridCol w:w="850"/>
        <w:gridCol w:w="993"/>
        <w:gridCol w:w="1134"/>
        <w:gridCol w:w="708"/>
        <w:gridCol w:w="1417"/>
        <w:gridCol w:w="851"/>
        <w:gridCol w:w="709"/>
        <w:gridCol w:w="994"/>
        <w:gridCol w:w="1412"/>
        <w:gridCol w:w="1417"/>
        <w:gridCol w:w="9"/>
      </w:tblGrid>
      <w:tr w:rsidR="00C93D21" w:rsidRPr="000F6D12" w14:paraId="35D24C99" w14:textId="77777777" w:rsidTr="00C93D21">
        <w:trPr>
          <w:trHeight w:val="393"/>
          <w:tblHeader/>
        </w:trPr>
        <w:tc>
          <w:tcPr>
            <w:tcW w:w="2542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14:paraId="3E52884B" w14:textId="77777777" w:rsidR="00C93D21" w:rsidRPr="000F6D12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  <w:r w:rsidRPr="000F6D12"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  <w:t>Study ID</w:t>
            </w:r>
          </w:p>
        </w:tc>
        <w:tc>
          <w:tcPr>
            <w:tcW w:w="3958" w:type="dxa"/>
            <w:gridSpan w:val="4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14:paraId="7F438719" w14:textId="77777777" w:rsidR="00C93D21" w:rsidRPr="009226CF" w:rsidRDefault="00C93D21" w:rsidP="00C93D21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9226CF">
              <w:rPr>
                <w:rFonts w:ascii="Calibri" w:hAnsi="Calibri" w:cs="Calibri"/>
                <w:b/>
                <w:bCs/>
                <w:color w:val="000000"/>
              </w:rPr>
              <w:t>Subgroups</w:t>
            </w:r>
          </w:p>
        </w:tc>
        <w:tc>
          <w:tcPr>
            <w:tcW w:w="4679" w:type="dxa"/>
            <w:gridSpan w:val="5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14:paraId="5CA2D2D3" w14:textId="77777777" w:rsidR="00C93D21" w:rsidRPr="009226CF" w:rsidRDefault="00C93D21" w:rsidP="00C93D21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9226CF">
              <w:rPr>
                <w:rFonts w:ascii="Calibri" w:hAnsi="Calibri" w:cs="Calibri"/>
                <w:b/>
                <w:bCs/>
                <w:color w:val="000000"/>
              </w:rPr>
              <w:t>interventions assessed</w:t>
            </w:r>
          </w:p>
        </w:tc>
        <w:tc>
          <w:tcPr>
            <w:tcW w:w="2838" w:type="dxa"/>
            <w:gridSpan w:val="3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14:paraId="6D7ED585" w14:textId="77777777" w:rsidR="00C93D21" w:rsidRDefault="00C93D21" w:rsidP="00C93D21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C9505B">
              <w:rPr>
                <w:rFonts w:ascii="Calibri" w:hAnsi="Calibri" w:cs="Calibri"/>
                <w:b/>
                <w:bCs/>
                <w:color w:val="000000"/>
              </w:rPr>
              <w:t>Applicability</w:t>
            </w:r>
          </w:p>
        </w:tc>
      </w:tr>
      <w:tr w:rsidR="00C93D21" w:rsidRPr="000F6D12" w14:paraId="3D8A1A1A" w14:textId="77777777" w:rsidTr="00C93D21">
        <w:trPr>
          <w:gridAfter w:val="1"/>
          <w:wAfter w:w="9" w:type="dxa"/>
          <w:trHeight w:val="649"/>
          <w:tblHeader/>
        </w:trPr>
        <w:tc>
          <w:tcPr>
            <w:tcW w:w="2542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hideMark/>
          </w:tcPr>
          <w:p w14:paraId="5FD15808" w14:textId="77777777" w:rsidR="00C93D21" w:rsidRPr="000F6D12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981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7D2B0B8F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Children/teenage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77677949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Gender</w:t>
            </w:r>
          </w:p>
        </w:tc>
        <w:tc>
          <w:tcPr>
            <w:tcW w:w="993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57A4EDF6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Income level</w:t>
            </w:r>
          </w:p>
        </w:tc>
        <w:tc>
          <w:tcPr>
            <w:tcW w:w="1134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14:paraId="6D49EDBA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Vulnerable group</w:t>
            </w:r>
          </w:p>
        </w:tc>
        <w:tc>
          <w:tcPr>
            <w:tcW w:w="708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4831DFF9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Taxes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3C6A2069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School environment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4E6A2486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Adver</w:t>
            </w:r>
            <w:r>
              <w:rPr>
                <w:rFonts w:ascii="Calibri" w:hAnsi="Calibri" w:cs="Calibri"/>
                <w:b/>
                <w:bCs/>
                <w:color w:val="000000" w:themeColor="text1"/>
              </w:rPr>
              <w:t>-</w:t>
            </w: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tising</w:t>
            </w:r>
          </w:p>
        </w:tc>
        <w:tc>
          <w:tcPr>
            <w:tcW w:w="709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5908145A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Label</w:t>
            </w:r>
            <w:r>
              <w:rPr>
                <w:rFonts w:ascii="Calibri" w:hAnsi="Calibri" w:cs="Calibri"/>
                <w:b/>
                <w:bCs/>
                <w:color w:val="000000" w:themeColor="text1"/>
              </w:rPr>
              <w:t>-</w:t>
            </w: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ling</w:t>
            </w:r>
          </w:p>
        </w:tc>
        <w:tc>
          <w:tcPr>
            <w:tcW w:w="994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14:paraId="26019B36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Other</w:t>
            </w:r>
          </w:p>
        </w:tc>
        <w:tc>
          <w:tcPr>
            <w:tcW w:w="141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26AC2A48" w14:textId="77777777" w:rsidR="00C93D21" w:rsidRPr="004A61D7" w:rsidRDefault="00C93D21" w:rsidP="00C93D21">
            <w:pPr>
              <w:spacing w:after="0" w:line="240" w:lineRule="auto"/>
              <w:ind w:right="-111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Effort / requirement</w:t>
            </w:r>
          </w:p>
        </w:tc>
        <w:tc>
          <w:tcPr>
            <w:tcW w:w="141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14:paraId="35DEC075" w14:textId="77777777" w:rsidR="00C93D21" w:rsidRPr="004A61D7" w:rsidRDefault="00C93D21" w:rsidP="00C93D21">
            <w:pPr>
              <w:spacing w:after="0" w:line="240" w:lineRule="auto"/>
              <w:ind w:left="-181" w:right="-111"/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4A61D7">
              <w:rPr>
                <w:rFonts w:ascii="Calibri" w:hAnsi="Calibri" w:cs="Calibri"/>
                <w:b/>
                <w:bCs/>
                <w:color w:val="000000" w:themeColor="text1"/>
              </w:rPr>
              <w:t>Applicability  /     reproducibility</w:t>
            </w:r>
          </w:p>
        </w:tc>
      </w:tr>
      <w:tr w:rsidR="00C93D21" w:rsidRPr="000F6D12" w14:paraId="5FEA49F1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761829DD" w14:textId="1AC26E97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Afshi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Afshin&lt;/Author&gt;&lt;Year&gt;2015&lt;/Year&gt;&lt;RecNum&gt;103&lt;/RecNum&gt;&lt;DisplayText&gt;[1]&lt;/DisplayText&gt;&lt;record&gt;&lt;rec-number&gt;103&lt;/rec-number&gt;&lt;foreign-keys&gt;&lt;key app="EN" db-id="2w2svvvrt9epeeeext2vrdd1srtdpwfvw5av" timestamp="1582583467"&gt;103&lt;/key&gt;&lt;/foreign-keys&gt;&lt;ref-type name="Journal Article"&gt;17&lt;/ref-type&gt;&lt;contributors&gt;&lt;authors&gt;&lt;author&gt;Afshin, A.&lt;/author&gt;&lt;author&gt;Micha, R.&lt;/author&gt;&lt;author&gt;Khatibzadeh, S.&lt;/author&gt;&lt;author&gt;Fahimi, S.&lt;/author&gt;&lt;author&gt;Shi, P.&lt;/author&gt;&lt;author&gt;Powles, J.&lt;/author&gt;&lt;author&gt;Singh, G.&lt;/author&gt;&lt;author&gt;Yakoob, M. Y.&lt;/author&gt;&lt;author&gt;Abdollahi, M.&lt;/author&gt;&lt;author&gt;Al-Hooti, S.&lt;/author&gt;&lt;author&gt;Farzadfar, F.&lt;/author&gt;&lt;author&gt;Houshiar-Rad, A.&lt;/author&gt;&lt;author&gt;Hwalla, N.&lt;/author&gt;&lt;author&gt;Koksal, E.&lt;/author&gt;&lt;author&gt;Musaiger, A.&lt;/author&gt;&lt;author&gt;Pekcan, G.&lt;/author&gt;&lt;author&gt;Sibai, A. M.&lt;/author&gt;&lt;author&gt;Zaghloul, S.&lt;/author&gt;&lt;author&gt;Danaei, G.&lt;/author&gt;&lt;author&gt;Ezzati, M.&lt;/author&gt;&lt;author&gt;Mozaffarian, D.&lt;/author&gt;&lt;/authors&gt;&lt;/contributors&gt;&lt;titles&gt;&lt;title&gt;The impact of dietary habits and metabolic risk factors on cardiovascular and diabetes mortality in countries of the Middle East and North Africa in 2010: A comparative risk assessment analysis&lt;/title&gt;&lt;secondary-title&gt;BMJ Open&lt;/secondary-title&gt;&lt;/titles&gt;&lt;periodical&gt;&lt;full-title&gt;BMJ Open&lt;/full-title&gt;&lt;/periodical&gt;&lt;volume&gt;5&lt;/volume&gt;&lt;number&gt;5&lt;/number&gt;&lt;dates&gt;&lt;year&gt;2015&lt;/year&gt;&lt;/dates&gt;&lt;urls&gt;&lt;related-urls&gt;&lt;url&gt;http://www.embase.com/search/results?subaction=viewrecord&amp;amp;from=export&amp;amp;id=L604465268 http://dx.doi.org/10.1136/bmjopen-2014-006385&lt;/url&gt;&lt;/related-urls&gt;&lt;/urls&gt;&lt;electronic-resource-num&gt;10.1136/bmjopen-2014-00638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" w:tooltip="Afshin, 2015 #103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top w:val="single" w:sz="12" w:space="0" w:color="auto"/>
              <w:left w:val="single" w:sz="12" w:space="0" w:color="auto"/>
            </w:tcBorders>
            <w:shd w:val="clear" w:color="auto" w:fill="auto"/>
            <w:noWrap/>
          </w:tcPr>
          <w:p w14:paraId="180AFBF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  <w:tcBorders>
              <w:top w:val="single" w:sz="12" w:space="0" w:color="auto"/>
            </w:tcBorders>
          </w:tcPr>
          <w:p w14:paraId="7872311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tcBorders>
              <w:top w:val="single" w:sz="12" w:space="0" w:color="auto"/>
            </w:tcBorders>
            <w:shd w:val="clear" w:color="auto" w:fill="auto"/>
            <w:noWrap/>
          </w:tcPr>
          <w:p w14:paraId="4FD215D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top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99C0AC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Socioeconomic level area</w:t>
            </w:r>
          </w:p>
        </w:tc>
        <w:tc>
          <w:tcPr>
            <w:tcW w:w="708" w:type="dxa"/>
            <w:tcBorders>
              <w:top w:val="single" w:sz="12" w:space="0" w:color="auto"/>
              <w:left w:val="single" w:sz="12" w:space="0" w:color="auto"/>
            </w:tcBorders>
            <w:shd w:val="clear" w:color="auto" w:fill="auto"/>
            <w:noWrap/>
          </w:tcPr>
          <w:p w14:paraId="025761C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6D4F843B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  <w:tcBorders>
              <w:top w:val="single" w:sz="12" w:space="0" w:color="auto"/>
            </w:tcBorders>
          </w:tcPr>
          <w:p w14:paraId="1E90C35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709" w:type="dxa"/>
            <w:tcBorders>
              <w:top w:val="single" w:sz="12" w:space="0" w:color="auto"/>
            </w:tcBorders>
          </w:tcPr>
          <w:p w14:paraId="32A2035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top w:val="single" w:sz="12" w:space="0" w:color="auto"/>
              <w:right w:val="single" w:sz="12" w:space="0" w:color="auto"/>
            </w:tcBorders>
          </w:tcPr>
          <w:p w14:paraId="0C66352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top w:val="single" w:sz="12" w:space="0" w:color="auto"/>
              <w:left w:val="single" w:sz="12" w:space="0" w:color="auto"/>
            </w:tcBorders>
          </w:tcPr>
          <w:p w14:paraId="48122D9A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top w:val="single" w:sz="12" w:space="0" w:color="auto"/>
              <w:right w:val="single" w:sz="12" w:space="0" w:color="auto"/>
            </w:tcBorders>
          </w:tcPr>
          <w:p w14:paraId="7C6C4043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384DC0C6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A238947" w14:textId="1DAAFA0C" w:rsidR="00C93D21" w:rsidRPr="00B10A70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B10A70">
              <w:rPr>
                <w:rFonts w:eastAsia="Times New Roman" w:cstheme="minorHAnsi"/>
                <w:color w:val="000000"/>
                <w:sz w:val="24"/>
                <w:szCs w:val="24"/>
              </w:rPr>
              <w:t>Barrientos-G. 2017</w:t>
            </w:r>
            <w:r w:rsidRPr="00B10A70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rrientos-Gutierrez&lt;/Author&gt;&lt;Year&gt;2017&lt;/Year&gt;&lt;RecNum&gt;89&lt;/RecNum&gt;&lt;DisplayText&gt;[2]&lt;/DisplayText&gt;&lt;record&gt;&lt;rec-number&gt;89&lt;/rec-number&gt;&lt;foreign-keys&gt;&lt;key app="EN" db-id="2w2svvvrt9epeeeext2vrdd1srtdpwfvw5av" timestamp="1582583467"&gt;89&lt;/key&gt;&lt;/foreign-keys&gt;&lt;ref-type name="Journal Article"&gt;17&lt;/ref-type&gt;&lt;contributors&gt;&lt;authors&gt;&lt;author&gt;Barrientos-Gutierrez, T.&lt;/author&gt;&lt;author&gt;Zepeda-Tello, R.&lt;/author&gt;&lt;author&gt;Rodrigues, E. R.&lt;/author&gt;&lt;author&gt;Colchero-Aragones, A.&lt;/author&gt;&lt;author&gt;Rojas-Martõnez, R.&lt;/author&gt;&lt;author&gt;Lazcano-Ponce, E.&lt;/author&gt;&lt;author&gt;Hernandez-Avila, M.&lt;/author&gt;&lt;author&gt;Rivera-Dommarco, J.&lt;/author&gt;&lt;author&gt;Meza, R.&lt;/author&gt;&lt;/authors&gt;&lt;/contributors&gt;&lt;titles&gt;&lt;title&gt;Expected population weight and diabetes impact of the 1-peso-per-litre tax to sugar sweetened beverages in Mexico&lt;/title&gt;&lt;secondary-title&gt;PLoS ONE&lt;/secondary-title&gt;&lt;/titles&gt;&lt;periodical&gt;&lt;full-title&gt;PLoS ONE&lt;/full-title&gt;&lt;/periodical&gt;&lt;volume&gt;12&lt;/volume&gt;&lt;number&gt;5&lt;/number&gt;&lt;dates&gt;&lt;year&gt;2017&lt;/year&gt;&lt;/dates&gt;&lt;urls&gt;&lt;related-urls&gt;&lt;url&gt;http://www.embase.com/search/results?subaction=viewrecord&amp;amp;from=export&amp;amp;id=L616276364 http://dx.doi.org/10.1371/journal.pone.0176336&lt;/url&gt;&lt;/related-urls&gt;&lt;/urls&gt;&lt;electronic-resource-num&gt;10.1371/journal.pone.0176336&lt;/electronic-resource-num&gt;&lt;/record&gt;&lt;/Cite&gt;&lt;/EndNote&gt;</w:instrText>
            </w:r>
            <w:r w:rsidRPr="00B10A70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" w:tooltip="Barrientos-Gutierrez, 2017 #89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B10A70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05643C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0872309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1FBEAC6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70E9DA2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6640CA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</w:tcPr>
          <w:p w14:paraId="57478272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1" w:type="dxa"/>
          </w:tcPr>
          <w:p w14:paraId="6D64265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361F595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6BB2CC3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455279D5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Low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0818BE6B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High</w:t>
            </w:r>
          </w:p>
        </w:tc>
      </w:tr>
      <w:tr w:rsidR="00C93D21" w:rsidRPr="000F6D12" w14:paraId="1E758E4E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9E944B9" w14:textId="2D2F0142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3&lt;/Year&gt;&lt;RecNum&gt;119&lt;/RecNum&gt;&lt;DisplayText&gt;[3]&lt;/DisplayText&gt;&lt;record&gt;&lt;rec-number&gt;119&lt;/rec-number&gt;&lt;foreign-keys&gt;&lt;key app="EN" db-id="2w2svvvrt9epeeeext2vrdd1srtdpwfvw5av" timestamp="1582583467"&gt;119&lt;/key&gt;&lt;/foreign-keys&gt;&lt;ref-type name="Journal Article"&gt;17&lt;/ref-type&gt;&lt;contributors&gt;&lt;authors&gt;&lt;author&gt;Basu, S.&lt;/author&gt;&lt;author&gt;Seligman, H.&lt;/author&gt;&lt;author&gt;Bhattacharya, J.&lt;/author&gt;&lt;/authors&gt;&lt;/contributors&gt;&lt;titles&gt;&lt;title&gt;Nutritional policy changes in the supplemental nutrition assistance program: a microsimulation and cost-effectiveness analysis&lt;/title&gt;&lt;secondary-title&gt;Medical Decision Making&lt;/secondary-title&gt;&lt;/titles&gt;&lt;periodical&gt;&lt;full-title&gt;Medical Decision Making&lt;/full-title&gt;&lt;/periodical&gt;&lt;pages&gt;937-48&lt;/pages&gt;&lt;volume&gt;33&lt;/volume&gt;&lt;number&gt;7&lt;/number&gt;&lt;dates&gt;&lt;year&gt;2013&lt;/year&gt;&lt;/dates&gt;&lt;accession-num&gt;23811757&lt;/accession-num&gt;&lt;urls&gt;&lt;related-urls&gt;&lt;url&gt;http://ovidsp.ovid.com/ovidweb.cgi?T=JS&amp;amp;CSC=Y&amp;amp;NEWS=N&amp;amp;PAGE=fulltext&amp;amp;D=medc&amp;amp;AN=2381175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" w:tooltip="Basu, 2013 #119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4FE2A0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459FFB1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25701D9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92CC05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4DC8FB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</w:tcPr>
          <w:p w14:paraId="3C816652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4B3F3CA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54064C2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10A42F3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05B4098E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66DF4561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75236E2B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EE107AD" w14:textId="051614FD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7&lt;/RecNum&gt;&lt;DisplayText&gt;[4]&lt;/DisplayText&gt;&lt;record&gt;&lt;rec-number&gt;107&lt;/rec-number&gt;&lt;foreign-keys&gt;&lt;key app="EN" db-id="2w2svvvrt9epeeeext2vrdd1srtdpwfvw5av" timestamp="1582583467"&gt;107&lt;/key&gt;&lt;/foreign-keys&gt;&lt;ref-type name="Journal Article"&gt;17&lt;/ref-type&gt;&lt;contributors&gt;&lt;authors&gt;&lt;author&gt;Basu, Sanjay&lt;/author&gt;&lt;author&gt;Vellakkal, Sukumar&lt;/author&gt;&lt;author&gt;Agrawal, Sutapa&lt;/author&gt;&lt;author&gt;Stuckler, David&lt;/author&gt;&lt;author&gt;Popkin, Barry&lt;/author&gt;&lt;author&gt;Ebrahim, Shah&lt;/author&gt;&lt;/authors&gt;&lt;/contributors&gt;&lt;titles&gt;&lt;title&gt;Averting obesity and type 2 diabetes in India through sugar-sweetened beverage taxation: an economic-epidemiologic modeling study&lt;/title&gt;&lt;secondary-title&gt;PLoS Medicine&lt;/secondary-title&gt;&lt;/titles&gt;&lt;periodical&gt;&lt;full-title&gt;PLoS Medicine&lt;/full-title&gt;&lt;/periodical&gt;&lt;pages&gt;e1001582-e1001582&lt;/pages&gt;&lt;volume&gt;11&lt;/volume&gt;&lt;number&gt;1&lt;/number&gt;&lt;dates&gt;&lt;year&gt;2014&lt;/year&gt;&lt;/dates&gt;&lt;accession-num&gt;104002862. Language: English. Entry Date: 20140919. Revision Date: 20180502. Publication Type: journal article&lt;/accession-num&gt;&lt;urls&gt;&lt;related-urls&gt;&lt;url&gt;http://libproxy.tulane.edu:2048/login?url=http://search.ebscohost.com/login.aspx?direct=true&amp;amp;db=rzh&amp;amp;AN=104002862&amp;amp;login.asp&amp;amp;site=ehost-live&amp;amp;scope=site&lt;/url&gt;&lt;/related-urls&gt;&lt;/urls&gt;&lt;electronic-resource-num&gt;10.1371/journal.pmed.100158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" w:tooltip="Basu, 2014 #107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9F03A4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4FF9C6F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3C52922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46BE94C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85E544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75D34A21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45CFD23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50C170E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2815731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59EBED2D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4AF6B24F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2C4C6339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B464FEB" w14:textId="2170586F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asu 2014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asu&lt;/Author&gt;&lt;Year&gt;2014&lt;/Year&gt;&lt;RecNum&gt;108&lt;/RecNum&gt;&lt;DisplayText&gt;[5]&lt;/DisplayText&gt;&lt;record&gt;&lt;rec-number&gt;108&lt;/rec-number&gt;&lt;foreign-keys&gt;&lt;key app="EN" db-id="2w2svvvrt9epeeeext2vrdd1srtdpwfvw5av" timestamp="1582583467"&gt;108&lt;/key&gt;&lt;/foreign-keys&gt;&lt;ref-type name="Journal Article"&gt;17&lt;/ref-type&gt;&lt;contributors&gt;&lt;authors&gt;&lt;author&gt;Basu, Sanjay&lt;/author&gt;&lt;author&gt;Lewis, Kristina&lt;/author&gt;&lt;/authors&gt;&lt;/contributors&gt;&lt;titles&gt;&lt;title&gt;Reducing Added Sugars in the Food Supply Through a Cap-and-Trade Approach&lt;/title&gt;&lt;secondary-title&gt;American Journal of Public Health&lt;/secondary-title&gt;&lt;/titles&gt;&lt;periodical&gt;&lt;full-title&gt;American Journal of Public Health&lt;/full-title&gt;&lt;/periodical&gt;&lt;pages&gt;2432-2438&lt;/pages&gt;&lt;volume&gt;104&lt;/volume&gt;&lt;number&gt;12&lt;/number&gt;&lt;dates&gt;&lt;year&gt;2014&lt;/year&gt;&lt;/dates&gt;&lt;accession-num&gt;103858828. Language: English. Entry Date: 20141121. Revision Date: 20150710. Publication Type: Journal Article&lt;/accession-num&gt;&lt;urls&gt;&lt;related-urls&gt;&lt;url&gt;http://libproxy.tulane.edu:2048/login?url=http://search.ebscohost.com/login.aspx?direct=true&amp;amp;db=rzh&amp;amp;AN=103858828&amp;amp;login.asp&amp;amp;site=ehost-live&amp;amp;scope=site&lt;/url&gt;&lt;/related-urls&gt;&lt;/urls&gt;&lt;electronic-resource-num&gt;10.2105/AJPH.2014.30217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5" w:tooltip="Basu, 2014 #108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5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374E49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3671E57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4A7E09E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04F022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Ethnicity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211F86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167301F3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551E972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11997EC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48A12FF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6ABA2637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0259061E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6CB20D55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9874FA3" w14:textId="3148D116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eeze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eeze&lt;/Author&gt;&lt;Year&gt;2017&lt;/Year&gt;&lt;RecNum&gt;88&lt;/RecNum&gt;&lt;DisplayText&gt;[6]&lt;/DisplayText&gt;&lt;record&gt;&lt;rec-number&gt;88&lt;/rec-number&gt;&lt;foreign-keys&gt;&lt;key app="EN" db-id="2w2svvvrt9epeeeext2vrdd1srtdpwfvw5av" timestamp="1582583467"&gt;88&lt;/key&gt;&lt;/foreign-keys&gt;&lt;ref-type name="Journal Article"&gt;17&lt;/ref-type&gt;&lt;contributors&gt;&lt;authors&gt;&lt;author&gt;Breeze, P. R.&lt;/author&gt;&lt;author&gt;Thomas, C.&lt;/author&gt;&lt;author&gt;Squires, H.&lt;/author&gt;&lt;author&gt;Brennan, A.&lt;/author&gt;&lt;author&gt;Greaves, C.&lt;/author&gt;&lt;author&gt;Diggle, P.&lt;/author&gt;&lt;author&gt;Brunner, E.&lt;/author&gt;&lt;author&gt;Tabak, A.&lt;/author&gt;&lt;author&gt;Preston, L.&lt;/author&gt;&lt;author&gt;Chilcott, J.&lt;/author&gt;&lt;/authors&gt;&lt;/contributors&gt;&lt;titles&gt;&lt;title&gt;Cost-effectiveness of population-based, community, workplace and individual policies for diabetes prevention in the UK&lt;/title&gt;&lt;secondary-title&gt;Diabetic Medicine&lt;/secondary-title&gt;&lt;/titles&gt;&lt;periodical&gt;&lt;full-title&gt;Diabetic Medicine&lt;/full-title&gt;&lt;/periodical&gt;&lt;pages&gt;1136-1144&lt;/pages&gt;&lt;volume&gt;34&lt;/volume&gt;&lt;number&gt;8&lt;/number&gt;&lt;dates&gt;&lt;year&gt;2017&lt;/year&gt;&lt;/dates&gt;&lt;accession-num&gt;124130318. Language: English. Entry Date: 20170718. Revision Date: 20170720. Publication Type: Article&lt;/accession-num&gt;&lt;urls&gt;&lt;related-urls&gt;&lt;url&gt;http://libproxy.tulane.edu:2048/login?url=http://search.ebscohost.com/login.aspx?direct=true&amp;amp;db=rzh&amp;amp;AN=124130318&amp;amp;login.asp&amp;amp;site=ehost-live&amp;amp;scope=site&lt;/url&gt;&lt;/related-urls&gt;&lt;/urls&gt;&lt;electronic-resource-num&gt;10.1111/dme.13349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6" w:tooltip="Breeze, 2017 #88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6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706E71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4EDC7D7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7BC6918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BC9CA9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Rural/Urban status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76D3DD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14EA7C82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02B7566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4E7B6D3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701993B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20460325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38F3668D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High</w:t>
            </w:r>
          </w:p>
        </w:tc>
      </w:tr>
      <w:tr w:rsidR="00C93D21" w:rsidRPr="000F6D12" w14:paraId="076C350C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5B6551E" w14:textId="0EDB7A5B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7&lt;/RecNum&gt;&lt;DisplayText&gt;[7]&lt;/DisplayText&gt;&lt;record&gt;&lt;rec-number&gt;117&lt;/rec-number&gt;&lt;foreign-keys&gt;&lt;key app="EN" db-id="2w2svvvrt9epeeeext2vrdd1srtdpwfvw5av" timestamp="1582583467"&gt;117&lt;/key&gt;&lt;/foreign-keys&gt;&lt;ref-type name="Journal Article"&gt;17&lt;/ref-type&gt;&lt;contributors&gt;&lt;authors&gt;&lt;author&gt;Briggs, A. D.&lt;/author&gt;&lt;author&gt;Mytton, O. T.&lt;/author&gt;&lt;author&gt;Kehlbacher, A.&lt;/author&gt;&lt;author&gt;Tiffin, R.&lt;/author&gt;&lt;author&gt;Rayner, M.&lt;/author&gt;&lt;author&gt;Scarborough, P.&lt;/author&gt;&lt;/authors&gt;&lt;/contributors&gt;&lt;titles&gt;&lt;title&gt;Overall and income specific effect on prevalence of overweight and obesity of 20% sugar sweetened drink tax in UK: econometric and comparative risk assessment modelling study&lt;/title&gt;&lt;secondary-title&gt;BMJ&lt;/secondary-title&gt;&lt;/titles&gt;&lt;periodical&gt;&lt;full-title&gt;BMJ&lt;/full-title&gt;&lt;/periodical&gt;&lt;pages&gt;f6189&lt;/pages&gt;&lt;volume&gt;347&lt;/volume&gt;&lt;dates&gt;&lt;year&gt;2013&lt;/year&gt;&lt;/dates&gt;&lt;accession-num&gt;24179043&lt;/accession-num&gt;&lt;urls&gt;&lt;related-urls&gt;&lt;url&gt;http://ovidsp.ovid.com/ovidweb.cgi?T=JS&amp;amp;CSC=Y&amp;amp;NEWS=N&amp;amp;PAGE=fulltext&amp;amp;D=med7&amp;amp;AN=24179043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7" w:tooltip="Briggs, 2013 #117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7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EEC0E4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00ECA45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116982B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17C74EB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Ethnicity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422967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4DF3DB64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1F34604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375F1CB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56DCD7B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714D7042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42D884D2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58747A82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D3BCF25" w14:textId="179971B2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3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3&lt;/Year&gt;&lt;RecNum&gt;118&lt;/RecNum&gt;&lt;DisplayText&gt;[8]&lt;/DisplayText&gt;&lt;record&gt;&lt;rec-number&gt;118&lt;/rec-number&gt;&lt;foreign-keys&gt;&lt;key app="EN" db-id="2w2svvvrt9epeeeext2vrdd1srtdpwfvw5av" timestamp="1582583467"&gt;118&lt;/key&gt;&lt;/foreign-keys&gt;&lt;ref-type name="Journal Article"&gt;17&lt;/ref-type&gt;&lt;contributors&gt;&lt;authors&gt;&lt;author&gt;Briggs, A. D.&lt;/author&gt;&lt;author&gt;Mytton, O. T.&lt;/author&gt;&lt;author&gt;Madden, D.&lt;/author&gt;&lt;author&gt;O&amp;apos;Shea, D.&lt;/author&gt;&lt;author&gt;Rayner, M.&lt;/author&gt;&lt;author&gt;Scarborough, P.&lt;/author&gt;&lt;/authors&gt;&lt;/contributors&gt;&lt;titles&gt;&lt;title&gt;The potential impact on obesity of a 10% tax on sugar-sweetened beverages in Ireland, an effect assessment modelling study&lt;/title&gt;&lt;secondary-title&gt;BMC public health&lt;/secondary-title&gt;&lt;/titles&gt;&lt;periodical&gt;&lt;full-title&gt;BMC Public Health&lt;/full-title&gt;&lt;/periodical&gt;&lt;pages&gt;860&lt;/pages&gt;&lt;volume&gt;13&lt;/volume&gt;&lt;dates&gt;&lt;year&gt;2013&lt;/year&gt;&lt;/dates&gt;&lt;urls&gt;&lt;related-urls&gt;&lt;url&gt;http://www.embase.com/search/results?subaction=viewrecord&amp;amp;from=export&amp;amp;id=L604576198 http://dx.doi.org/10.1186/1471-2458-13-860&lt;/url&gt;&lt;/related-urls&gt;&lt;/urls&gt;&lt;electronic-resource-num&gt;10.1186/1471-2458-13-8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8" w:tooltip="Briggs, 2013 #118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8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A86AAB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7B4FF40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4551068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07386F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B0D6E1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4D468489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25575D8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23ACC5A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3626C8C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08F0FD25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High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202C242C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253725E4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78CB4DB" w14:textId="5E4EDE3B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iggs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iggs&lt;/Author&gt;&lt;Year&gt;2017&lt;/Year&gt;&lt;RecNum&gt;87&lt;/RecNum&gt;&lt;DisplayText&gt;[9]&lt;/DisplayText&gt;&lt;record&gt;&lt;rec-number&gt;87&lt;/rec-number&gt;&lt;foreign-keys&gt;&lt;key app="EN" db-id="2w2svvvrt9epeeeext2vrdd1srtdpwfvw5av" timestamp="1582583467"&gt;87&lt;/key&gt;&lt;/foreign-keys&gt;&lt;ref-type name="Journal Article"&gt;17&lt;/ref-type&gt;&lt;contributors&gt;&lt;authors&gt;&lt;author&gt;Briggs, A. D. M.&lt;/author&gt;&lt;author&gt;Mytton, O. T.&lt;/author&gt;&lt;author&gt;Kehlbacher, A.&lt;/author&gt;&lt;author&gt;Tiffin, R.&lt;/author&gt;&lt;author&gt;Elhussein, A.&lt;/author&gt;&lt;author&gt;Rayner, M.&lt;/author&gt;&lt;author&gt;Jebb, S. A.&lt;/author&gt;&lt;author&gt;Blakely, T.&lt;/author&gt;&lt;author&gt;Scarborough, P.&lt;/author&gt;&lt;/authors&gt;&lt;/contributors&gt;&lt;titles&gt;&lt;title&gt;Health impact assessment of the UK soft drinks industry levy: a comparative risk assessment modelling study&lt;/title&gt;&lt;secondary-title&gt;The Lancet Public Health&lt;/secondary-title&gt;&lt;/titles&gt;&lt;periodical&gt;&lt;full-title&gt;The Lancet Public Health&lt;/full-title&gt;&lt;/periodical&gt;&lt;pages&gt;e15-e22&lt;/pages&gt;&lt;volume&gt;2&lt;/volume&gt;&lt;number&gt;1&lt;/number&gt;&lt;dates&gt;&lt;year&gt;2017&lt;/year&gt;&lt;/dates&gt;&lt;urls&gt;&lt;related-urls&gt;&lt;url&gt;http://www.embase.com/search/results?subaction=viewrecord&amp;amp;from=export&amp;amp;id=L616354149 http://dx.doi.org/10.1016/S2468-2667(16)30037-8&lt;/url&gt;&lt;/related-urls&gt;&lt;/urls&gt;&lt;electronic-resource-num&gt;10.1016/S2468-2667(16)30037-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9" w:tooltip="Briggs, 2017 #87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9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C02F10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57E6621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3C4E6C3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79B567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D51328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7F0C4553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14CC6AA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012458E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6A73F77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7DE8ECF0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6BD6A9A6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11EEC716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FB5548C" w14:textId="40DF2BD9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Brown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Brown&lt;/Author&gt;&lt;Year&gt;2018&lt;/Year&gt;&lt;RecNum&gt;104&lt;/RecNum&gt;&lt;DisplayText&gt;[10]&lt;/DisplayText&gt;&lt;record&gt;&lt;rec-number&gt;104&lt;/rec-number&gt;&lt;foreign-keys&gt;&lt;key app="EN" db-id="2w2svvvrt9epeeeext2vrdd1srtdpwfvw5av" timestamp="1582583467"&gt;104&lt;/key&gt;&lt;/foreign-keys&gt;&lt;ref-type name="Journal Article"&gt;17&lt;/ref-type&gt;&lt;contributors&gt;&lt;authors&gt;&lt;author&gt;Brown, Vicki&lt;/author&gt;&lt;author&gt;Ananthapavan, Jaithri&lt;/author&gt;&lt;author&gt;Veerman, Lennert&lt;/author&gt;&lt;author&gt;Sacks, Gary&lt;/author&gt;&lt;author&gt;Lal, Anita&lt;/author&gt;&lt;author&gt;Peeters, Anna&lt;/author&gt;&lt;author&gt;Backholer, Kathryn&lt;/author&gt;&lt;author&gt;Moodie, Marjory&lt;/author&gt;&lt;/authors&gt;&lt;/contributors&gt;&lt;titles&gt;&lt;title&gt;The Potential Cost-Effectiveness and Equity Impacts of Restricting Television Advertising of Unhealthy Food and Beverages to Australian Children&lt;/title&gt;&lt;secondary-title&gt;Nutrients&lt;/secondary-title&gt;&lt;/titles&gt;&lt;periodical&gt;&lt;full-title&gt;Nutrients&lt;/full-title&gt;&lt;/periodical&gt;&lt;pages&gt;N.PAG-N.PAG&lt;/pages&gt;&lt;volume&gt;10&lt;/volume&gt;&lt;number&gt;5&lt;/number&gt;&lt;dates&gt;&lt;year&gt;2018&lt;/year&gt;&lt;/dates&gt;&lt;accession-num&gt;129789227. Language: English. Entry Date: 20180602. Revision Date: 20180602. Publication Type: Article&lt;/accession-num&gt;&lt;urls&gt;&lt;related-urls&gt;&lt;url&gt;http://libproxy.tulane.edu:2048/login?url=http://search.ebscohost.com/login.aspx?direct=true&amp;amp;db=rzh&amp;amp;AN=129789227&amp;amp;login.asp&amp;amp;site=ehost-live&amp;amp;scope=site&lt;/url&gt;&lt;/related-urls&gt;&lt;/urls&gt;&lt;electronic-resource-num&gt;10.3390/nu1005062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0" w:tooltip="Brown, 2018 #104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0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A796BF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1F2F5B7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76D4A66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700331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DB45DB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4B7BC19E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65BFB49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067F2DA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5806B5E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147E64FF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4FF555F0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413AD238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05843E1" w14:textId="3CA870BD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biac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biac&lt;/Author&gt;&lt;Year&gt;2017&lt;/Year&gt;&lt;RecNum&gt;86&lt;/RecNum&gt;&lt;DisplayText&gt;[11]&lt;/DisplayText&gt;&lt;record&gt;&lt;rec-number&gt;86&lt;/rec-number&gt;&lt;foreign-keys&gt;&lt;key app="EN" db-id="2w2svvvrt9epeeeext2vrdd1srtdpwfvw5av" timestamp="1582583467"&gt;86&lt;/key&gt;&lt;/foreign-keys&gt;&lt;ref-type name="Journal Article"&gt;17&lt;/ref-type&gt;&lt;contributors&gt;&lt;authors&gt;&lt;author&gt;Cobiac, L. J.&lt;/author&gt;&lt;author&gt;Tam, K.&lt;/author&gt;&lt;author&gt;Veerman, L.&lt;/author&gt;&lt;author&gt;Blakely, T.&lt;/author&gt;&lt;/authors&gt;&lt;/contributors&gt;&lt;titles&gt;&lt;title&gt;Taxes and Subsidies for Improving Diet and Population Health in Australia: A Cost-Effectiveness Modelling Study&lt;/title&gt;&lt;secondary-title&gt;PLoS Medicine&lt;/secondary-title&gt;&lt;/titles&gt;&lt;periodical&gt;&lt;full-title&gt;PLoS Medicine&lt;/full-title&gt;&lt;/periodical&gt;&lt;volume&gt;14&lt;/volume&gt;&lt;number&gt;2&lt;/number&gt;&lt;dates&gt;&lt;year&gt;2017&lt;/year&gt;&lt;/dates&gt;&lt;urls&gt;&lt;related-urls&gt;&lt;url&gt;http://www.embase.com/search/results?subaction=viewrecord&amp;amp;from=export&amp;amp;id=L614693425 http://dx.doi.org/10.1371/journal.pmed.1002232&lt;/url&gt;&lt;/related-urls&gt;&lt;/urls&gt;&lt;electronic-resource-num&gt;10.1371/journal.pmed.10022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1" w:tooltip="Cobiac, 2017 #86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1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530BAA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597536B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00C0DE1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2155A3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832065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0229CBE0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187F052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5BF63D9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10A5A65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3DEBC0C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184F9CB0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5C1CEA81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89F96B9" w14:textId="27A8981B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ollins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ollins&lt;/Author&gt;&lt;Year&gt;2015&lt;/Year&gt;&lt;RecNum&gt;102&lt;/RecNum&gt;&lt;DisplayText&gt;[12]&lt;/DisplayText&gt;&lt;record&gt;&lt;rec-number&gt;102&lt;/rec-number&gt;&lt;foreign-keys&gt;&lt;key app="EN" db-id="2w2svvvrt9epeeeext2vrdd1srtdpwfvw5av" timestamp="1582583467"&gt;102&lt;/key&gt;&lt;/foreign-keys&gt;&lt;ref-type name="Journal Article"&gt;17&lt;/ref-type&gt;&lt;contributors&gt;&lt;authors&gt;&lt;author&gt;Collins, B.&lt;/author&gt;&lt;author&gt;Capewell, S.&lt;/author&gt;&lt;author&gt;O&amp;apos;Flaherty, M.&lt;/author&gt;&lt;author&gt;Timpson, H.&lt;/author&gt;&lt;author&gt;Razzaq, A.&lt;/author&gt;&lt;author&gt;Cheater, S.&lt;/author&gt;&lt;author&gt;Ireland, R.&lt;/author&gt;&lt;author&gt;Bromley, H.&lt;/author&gt;&lt;/authors&gt;&lt;/contributors&gt;&lt;titles&gt;&lt;title&gt;Modelling the Health Impact of an English Sugary Drinks Duty at National and Local Levels&lt;/title&gt;&lt;secondary-title&gt;PLoS ONE [Electronic Resource]&lt;/secondary-title&gt;&lt;/titles&gt;&lt;periodical&gt;&lt;full-title&gt;PLoS ONE [Electronic Resource]&lt;/full-title&gt;&lt;/periodical&gt;&lt;pages&gt;e0130770&lt;/pages&gt;&lt;volume&gt;10&lt;/volume&gt;&lt;number&gt;6&lt;/number&gt;&lt;dates&gt;&lt;year&gt;2015&lt;/year&gt;&lt;/dates&gt;&lt;accession-num&gt;26121677&lt;/accession-num&gt;&lt;urls&gt;&lt;related-urls&gt;&lt;url&gt;http://ovidsp.ovid.com/ovidweb.cgi?T=JS&amp;amp;CSC=Y&amp;amp;NEWS=N&amp;amp;PAGE=fulltext&amp;amp;D=med8&amp;amp;AN=2612167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2" w:tooltip="Collins, 2015 #102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2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D65EBA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7A0E6B9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164163E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5A37B9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BC98A2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0DC4DCE6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1" w:type="dxa"/>
          </w:tcPr>
          <w:p w14:paraId="545B0CE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440B510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0130B2E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444CA362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Low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4B24C16A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2BC1A4DB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C5D3F63" w14:textId="678A186A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Crin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Crino&lt;/Author&gt;&lt;Year&gt;2017&lt;/Year&gt;&lt;RecNum&gt;85&lt;/RecNum&gt;&lt;DisplayText&gt;[13]&lt;/DisplayText&gt;&lt;record&gt;&lt;rec-number&gt;85&lt;/rec-number&gt;&lt;foreign-keys&gt;&lt;key app="EN" db-id="2w2svvvrt9epeeeext2vrdd1srtdpwfvw5av" timestamp="1582583467"&gt;85&lt;/key&gt;&lt;/foreign-keys&gt;&lt;ref-type name="Journal Article"&gt;17&lt;/ref-type&gt;&lt;contributors&gt;&lt;authors&gt;&lt;author&gt;Crino, Michelle&lt;/author&gt;&lt;author&gt;Mantilla Herrera, Ana Maria&lt;/author&gt;&lt;author&gt;Ananthapavan, Jaithri&lt;/author&gt;&lt;author&gt;Wu, Jason H. Y.&lt;/author&gt;&lt;author&gt;Neal, Bruce&lt;/author&gt;&lt;author&gt;Yong Yi, Lee&lt;/author&gt;&lt;author&gt;Miaobing, Zheng&lt;/author&gt;&lt;author&gt;Lal, Anita&lt;/author&gt;&lt;author&gt;Sacks, Gary&lt;/author&gt;&lt;/authors&gt;&lt;/contributors&gt;&lt;titles&gt;&lt;title&gt;Modelled Cost-Effectiveness of a Package Size Cap and a Kilojoule Reduction Intervention to Reduce Energy Intake from Sugar-Sweetened Beverages in Australia&lt;/title&gt;&lt;secondary-title&gt;Nutrients&lt;/secondary-title&gt;&lt;/titles&gt;&lt;periodical&gt;&lt;full-title&gt;Nutrients&lt;/full-title&gt;&lt;/periodical&gt;&lt;pages&gt;1-17&lt;/pages&gt;&lt;volume&gt;9&lt;/volume&gt;&lt;number&gt;9&lt;/number&gt;&lt;dates&gt;&lt;year&gt;2017&lt;/year&gt;&lt;/dates&gt;&lt;accession-num&gt;125362122. Language: English. Entry Date: 20180117. Revision Date: 20180118. Publication Type: Article&lt;/accession-num&gt;&lt;urls&gt;&lt;related-urls&gt;&lt;url&gt;http://libproxy.tulane.edu:2048/login?url=http://search.ebscohost.com/login.aspx?direct=true&amp;amp;db=rzh&amp;amp;AN=125362122&amp;amp;login.asp&amp;amp;site=ehost-live&amp;amp;scope=site&lt;/url&gt;&lt;/related-urls&gt;&lt;/urls&gt;&lt;electronic-resource-num&gt;10.3390/nu909098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3" w:tooltip="Crino, 2017 #85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3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055A1B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7029C0C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0CD536D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AA6705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E315C7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</w:tcPr>
          <w:p w14:paraId="16B5931C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4ED9440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0013BCD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1040B7C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20% sugary drinks duty on local authorities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1DD76387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6B11FA71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7A48C3AB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3EDE3D4D" w14:textId="5F2C542F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Gortmaker 2015a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2&lt;/RecNum&gt;&lt;DisplayText&gt;[14]&lt;/DisplayText&gt;&lt;record&gt;&lt;rec-number&gt;112&lt;/rec-number&gt;&lt;foreign-keys&gt;&lt;key app="EN" db-id="2w2svvvrt9epeeeext2vrdd1srtdpwfvw5av" timestamp="1582583467"&gt;112&lt;/key&gt;&lt;/foreign-keys&gt;&lt;ref-type name="Journal Article"&gt;17&lt;/ref-type&gt;&lt;contributors&gt;&lt;authors&gt;&lt;author&gt;Gortmaker, Steven L.&lt;/author&gt;&lt;author&gt;Long, Michael W.&lt;/author&gt;&lt;author&gt;Resch, Stephen C.&lt;/author&gt;&lt;author&gt;Ward, Zachary J.&lt;/author&gt;&lt;author&gt;Cradock, Angie L.&lt;/author&gt;&lt;author&gt;Barrett, Jessica L.&lt;/author&gt;&lt;author&gt;Wright, Davene R.&lt;/author&gt;&lt;author&gt;Sonneville, Kendrin R.&lt;/author&gt;&lt;author&gt;Giles, Catherine M.&lt;/author&gt;&lt;author&gt;Carter, Rob C.&lt;/author&gt;&lt;author&gt;Moodie, Marj L.&lt;/author&gt;&lt;author&gt;Sacks, Gary&lt;/author&gt;&lt;author&gt;Swinburn, Boyd A.&lt;/author&gt;&lt;author&gt;Hsiao, Amber&lt;/author&gt;&lt;author&gt;Vine, Seanna&lt;/author&gt;&lt;author&gt;Barendregt, Jan&lt;/author&gt;&lt;author&gt;Vos, Theo&lt;/author&gt;&lt;author&gt;Wang, Y. Claire&lt;/author&gt;&lt;/authors&gt;&lt;/contributors&gt;&lt;titles&gt;&lt;title&gt;Cost Effectiveness of Childhood Obesity Interventions: Evidence and Methods for CHOICES&lt;/title&gt;&lt;secondary-title&gt;American Journal of Preventive Medicine&lt;/secondary-title&gt;&lt;/titles&gt;&lt;periodical&gt;&lt;full-title&gt;American Journal of Preventive Medicine&lt;/full-title&gt;&lt;/periodical&gt;&lt;pages&gt;102-111&lt;/pages&gt;&lt;volume&gt;49&lt;/volume&gt;&lt;number&gt;1&lt;/number&gt;&lt;dates&gt;&lt;year&gt;2015&lt;/year&gt;&lt;/dates&gt;&lt;accession-num&gt;109583897. Language: English. Entry Date: 20150923. Revision Date: 20160329. Publication Type: journal article. Journal Subset: Biomedical&lt;/accession-num&gt;&lt;urls&gt;&lt;related-urls&gt;&lt;url&gt;http://libproxy.tulane.edu:2048/login?url=http://search.ebscohost.com/login.aspx?direct=true&amp;amp;db=rzh&amp;amp;AN=109583897&amp;amp;login.asp&amp;amp;site=ehost-live&amp;amp;scope=site&lt;/url&gt;&lt;/related-urls&gt;&lt;/urls&gt;&lt;electronic-resource-num&gt;10.1016/j.amepre.2015.03.032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4" w:tooltip="Gortmaker, 2015 #112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4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EE2815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02890D0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5EC562F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5736C8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816BDF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</w:tcPr>
          <w:p w14:paraId="2B81DD62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3016C4B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7486026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5416829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Ration restriction and product reformulation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7E9D4AD9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734D5F2A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7A996FF8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487693C" w14:textId="2A1AD7A3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Gortmaker 2015b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Gortmaker&lt;/Author&gt;&lt;Year&gt;2015&lt;/Year&gt;&lt;RecNum&gt;111&lt;/RecNum&gt;&lt;DisplayText&gt;[15]&lt;/DisplayText&gt;&lt;record&gt;&lt;rec-number&gt;111&lt;/rec-number&gt;&lt;foreign-keys&gt;&lt;key app="EN" db-id="2w2svvvrt9epeeeext2vrdd1srtdpwfvw5av" timestamp="1582583467"&gt;111&lt;/key&gt;&lt;/foreign-keys&gt;&lt;ref-type name="Journal Article"&gt;17&lt;/ref-type&gt;&lt;contributors&gt;&lt;authors&gt;&lt;author&gt;Gortmaker, Steven L.&lt;/author&gt;&lt;author&gt;Wang, Y. Claire&lt;/author&gt;&lt;author&gt;Long, Michael W.&lt;/author&gt;&lt;author&gt;Giles, Catherine M.&lt;/author&gt;&lt;author&gt;Ward, Zachary J.&lt;/author&gt;&lt;author&gt;Barrett, Jessica L.&lt;/author&gt;&lt;author&gt;Kenney, Erica L.&lt;/author&gt;&lt;author&gt;Sonneville, Kendrin R.&lt;/author&gt;&lt;author&gt;Sadaf Afzal, Amna&lt;/author&gt;&lt;author&gt;Resch, Stephen C.&lt;/author&gt;&lt;author&gt;Cradock, Angie L.&lt;/author&gt;&lt;/authors&gt;&lt;/contributors&gt;&lt;titles&gt;&lt;title&gt;Three Interventions That Reduce Childhood Obesity Are Projected To Save More Than They Cost To Implement&lt;/title&gt;&lt;secondary-title&gt;Health Affairs&lt;/secondary-title&gt;&lt;/titles&gt;&lt;periodical&gt;&lt;full-title&gt;Health Affairs&lt;/full-title&gt;&lt;/periodical&gt;&lt;pages&gt;1932-1939&lt;/pages&gt;&lt;volume&gt;34&lt;/volume&gt;&lt;number&gt;11&lt;/number&gt;&lt;dates&gt;&lt;year&gt;2015&lt;/year&gt;&lt;/dates&gt;&lt;accession-num&gt;110787147. Language: English. Entry Date: 20151203. Revision Date: 20151203. Publication Type: Article&lt;/accession-num&gt;&lt;urls&gt;&lt;related-urls&gt;&lt;url&gt;http://libproxy.tulane.edu:2048/login?url=http://search.ebscohost.com/login.aspx?direct=true&amp;amp;db=rzh&amp;amp;AN=110787147&amp;amp;login.asp&amp;amp;site=ehost-live&amp;amp;scope=site&lt;/url&gt;&lt;/related-urls&gt;&lt;/urls&gt;&lt;electronic-resource-num&gt;10.1377/hlthaff.2015.0631&lt;/electronic-resource-num&gt;&lt;research-notes&gt;2015b&lt;/research-note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5" w:tooltip="Gortmaker, 2015 #111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5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9DD153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6183A07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11AFEBF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4FD454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35815C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05494539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1" w:type="dxa"/>
          </w:tcPr>
          <w:p w14:paraId="66F156D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709" w:type="dxa"/>
          </w:tcPr>
          <w:p w14:paraId="539CC28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3FE09CA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26E57434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4BA7ACB5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058DC0E8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B698396" w14:textId="5ACAE508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Kristensen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Kristensen&lt;/Author&gt;&lt;Year&gt;2014&lt;/Year&gt;&lt;RecNum&gt;106&lt;/RecNum&gt;&lt;DisplayText&gt;[16]&lt;/DisplayText&gt;&lt;record&gt;&lt;rec-number&gt;106&lt;/rec-number&gt;&lt;foreign-keys&gt;&lt;key app="EN" db-id="2w2svvvrt9epeeeext2vrdd1srtdpwfvw5av" timestamp="1582583467"&gt;106&lt;/key&gt;&lt;/foreign-keys&gt;&lt;ref-type name="Journal Article"&gt;17&lt;/ref-type&gt;&lt;contributors&gt;&lt;authors&gt;&lt;author&gt;Kristensen, Alyson H.&lt;/author&gt;&lt;author&gt;Flottemesch, Thomas J.&lt;/author&gt;&lt;author&gt;Maciosek, Michael V.&lt;/author&gt;&lt;author&gt;Jenson, Jennifer&lt;/author&gt;&lt;author&gt;Barclay, Gillian&lt;/author&gt;&lt;author&gt;Ashe, Marice&lt;/author&gt;&lt;author&gt;Sanchez, Eduardo J.&lt;/author&gt;&lt;author&gt;Story, Mary&lt;/author&gt;&lt;author&gt;Teutsch, Steven M.&lt;/author&gt;&lt;author&gt;Brownson, Ross C.&lt;/author&gt;&lt;/authors&gt;&lt;/contributors&gt;&lt;titles&gt;&lt;title&gt;Reducing childhood obesity through U.S. federal policy: a microsimulation analysis&lt;/title&gt;&lt;secondary-title&gt;American Journal of Preventive Medicine&lt;/secondary-title&gt;&lt;/titles&gt;&lt;periodical&gt;&lt;full-title&gt;American Journal of Preventive Medicine&lt;/full-title&gt;&lt;/periodical&gt;&lt;pages&gt;604-612&lt;/pages&gt;&lt;volume&gt;47&lt;/volume&gt;&lt;number&gt;5&lt;/number&gt;&lt;dates&gt;&lt;year&gt;2014&lt;/year&gt;&lt;/dates&gt;&lt;accession-num&gt;109760653. Language: English. Entry Date: 20150703. Revision Date: 20161119. Publication Type: journal article&lt;/accession-num&gt;&lt;urls&gt;&lt;related-urls&gt;&lt;url&gt;http://libproxy.tulane.edu:2048/login?url=http://search.ebscohost.com/login.aspx?direct=true&amp;amp;db=rzh&amp;amp;AN=109760653&amp;amp;login.asp&amp;amp;site=ehost-live&amp;amp;scope=site&lt;/url&gt;&lt;/related-urls&gt;&lt;/urls&gt;&lt;electronic-resource-num&gt;10.1016/j.amepre.2014.07.01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6" w:tooltip="Kristensen, 2014 #106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6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9EA137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33FAA84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3217A8E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0B692D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72BE01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39402BEB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1" w:type="dxa"/>
          </w:tcPr>
          <w:p w14:paraId="6DE1A93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709" w:type="dxa"/>
          </w:tcPr>
          <w:p w14:paraId="0526855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31D54D8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5F0B99AB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5B13115B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09EE24F6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A2E2686" w14:textId="47D3952C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al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al&lt;/Author&gt;&lt;Year&gt;2017&lt;/Year&gt;&lt;RecNum&gt;99&lt;/RecNum&gt;&lt;DisplayText&gt;[17]&lt;/DisplayText&gt;&lt;record&gt;&lt;rec-number&gt;99&lt;/rec-number&gt;&lt;foreign-keys&gt;&lt;key app="EN" db-id="2w2svvvrt9epeeeext2vrdd1srtdpwfvw5av" timestamp="1582583467"&gt;99&lt;/key&gt;&lt;/foreign-keys&gt;&lt;ref-type name="Journal Article"&gt;17&lt;/ref-type&gt;&lt;contributors&gt;&lt;authors&gt;&lt;author&gt;Lal, Anita&lt;/author&gt;&lt;author&gt;Mantilla-Herrera, Ana Maria&lt;/author&gt;&lt;author&gt;Veerman, Lennert&lt;/author&gt;&lt;author&gt;Backholer, Kathryn&lt;/author&gt;&lt;author&gt;Sacks, Gary&lt;/author&gt;&lt;author&gt;Moodie, Marjory&lt;/author&gt;&lt;author&gt;Siahpush, Mohammad&lt;/author&gt;&lt;author&gt;Carter, Rob&lt;/author&gt;&lt;author&gt;Peeters, Anna&lt;/author&gt;&lt;/authors&gt;&lt;/contributors&gt;&lt;titles&gt;&lt;title&gt;Modelled health benefits of a sugar-sweetened beverage tax across different socioeconomic groups in Australia: A cost-effectiveness and equity analysis&lt;/title&gt;&lt;secondary-title&gt;PLoS Medicine&lt;/secondary-title&gt;&lt;/titles&gt;&lt;periodical&gt;&lt;full-title&gt;PLoS Medicine&lt;/full-title&gt;&lt;/periodical&gt;&lt;pages&gt;1-17&lt;/pages&gt;&lt;volume&gt;14&lt;/volume&gt;&lt;number&gt;6&lt;/number&gt;&lt;dates&gt;&lt;year&gt;2017&lt;/year&gt;&lt;/dates&gt;&lt;accession-num&gt;123828479. Language: English. Entry Date: 20170710. Revision Date: 20180504. Publication Type: journal article&lt;/accession-num&gt;&lt;urls&gt;&lt;related-urls&gt;&lt;url&gt;http://libproxy.tulane.edu:2048/login?url=http://search.ebscohost.com/login.aspx?direct=true&amp;amp;db=rzh&amp;amp;AN=123828479&amp;amp;login.asp&amp;amp;site=ehost-live&amp;amp;scope=site&lt;/url&gt;&lt;/related-urls&gt;&lt;/urls&gt;&lt;electronic-resource-num&gt;10.1371/journal.pmed.100232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7" w:tooltip="Lal, 2017 #99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7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788BCE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63C36B5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5AF9D3C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D3D633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Ethnicity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713EF1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52C976AA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15DA421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7125EFC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576D72F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1CDFA846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4B4750A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469572BA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00CA260" w14:textId="5CD318AD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ee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ee&lt;/Author&gt;&lt;Year&gt;2018&lt;/Year&gt;&lt;RecNum&gt;84&lt;/RecNum&gt;&lt;DisplayText&gt;[18]&lt;/DisplayText&gt;&lt;record&gt;&lt;rec-number&gt;84&lt;/rec-number&gt;&lt;foreign-keys&gt;&lt;key app="EN" db-id="2w2svvvrt9epeeeext2vrdd1srtdpwfvw5av" timestamp="1582583467"&gt;84&lt;/key&gt;&lt;/foreign-keys&gt;&lt;ref-type name="Journal Article"&gt;17&lt;/ref-type&gt;&lt;contributors&gt;&lt;authors&gt;&lt;author&gt;Lee, Bruce Y.&lt;/author&gt;&lt;author&gt;Ferguson, Marie C.&lt;/author&gt;&lt;author&gt;Hertenstein, Daniel L.&lt;/author&gt;&lt;author&gt;Adam, Atif&lt;/author&gt;&lt;author&gt;Zenkov, Eli&lt;/author&gt;&lt;author&gt;Wang, Peggy I.&lt;/author&gt;&lt;author&gt;Wong, Michelle S.&lt;/author&gt;&lt;author&gt;Gittelsohn, Joel&lt;/author&gt;&lt;author&gt;Mui, Yeeli&lt;/author&gt;&lt;author&gt;Brown, Shawn T.&lt;/author&gt;&lt;/authors&gt;&lt;/contributors&gt;&lt;titles&gt;&lt;title&gt;Simulating the Impact of Sugar-Sweetened Beverage Warning Labels in Three Cities&lt;/title&gt;&lt;secondary-title&gt;American Journal of Preventive Medicine&lt;/secondary-title&gt;&lt;/titles&gt;&lt;periodical&gt;&lt;full-title&gt;American Journal of Preventive Medicine&lt;/full-title&gt;&lt;/periodical&gt;&lt;pages&gt;197-204&lt;/pages&gt;&lt;volume&gt;54&lt;/volume&gt;&lt;number&gt;2&lt;/number&gt;&lt;dates&gt;&lt;year&gt;2018&lt;/year&gt;&lt;/dates&gt;&lt;accession-num&gt;127237377. Language: English. Entry Date: In Process. Revision Date: 20180309. Publication Type: journal article. Journal Subset: Biomedical&lt;/accession-num&gt;&lt;urls&gt;&lt;related-urls&gt;&lt;url&gt;http://libproxy.tulane.edu:2048/login?url=http://search.ebscohost.com/login.aspx?direct=true&amp;amp;db=rzh&amp;amp;AN=127237377&amp;amp;login.asp&amp;amp;site=ehost-live&amp;amp;scope=site&lt;/url&gt;&lt;/related-urls&gt;&lt;/urls&gt;&lt;electronic-resource-num&gt;10.1016/j.amepre.2017.11.00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8" w:tooltip="Lee, 2018 #84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8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FBDE86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4389CC1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1866DD2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D3E07D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Socioeconomic deprivation quintiles area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FC0911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6989DC3D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68D310A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043310F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361DB67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2CED763B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2CDD731A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61222EFF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E5F31F1" w14:textId="678BF5C2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effers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effers&lt;/Author&gt;&lt;Year&gt;2018&lt;/Year&gt;&lt;RecNum&gt;83&lt;/RecNum&gt;&lt;DisplayText&gt;[19]&lt;/DisplayText&gt;&lt;record&gt;&lt;rec-number&gt;83&lt;/rec-number&gt;&lt;foreign-keys&gt;&lt;key app="EN" db-id="2w2svvvrt9epeeeext2vrdd1srtdpwfvw5av" timestamp="1582583467"&gt;83&lt;/key&gt;&lt;/foreign-keys&gt;&lt;ref-type name="Journal Article"&gt;17&lt;/ref-type&gt;&lt;contributors&gt;&lt;authors&gt;&lt;author&gt;Lieffers, J. R. L.&lt;/author&gt;&lt;author&gt;Ekwaru, J. P.&lt;/author&gt;&lt;author&gt;Ohinmaa, A.&lt;/author&gt;&lt;author&gt;Veugelers, P. J.&lt;/author&gt;&lt;/authors&gt;&lt;/contributors&gt;&lt;titles&gt;&lt;title&gt;The economic burden of not meeting food recommendations in Canada: The cost of doing nothing&lt;/title&gt;&lt;secondary-title&gt;PLoS ONE&lt;/secondary-title&gt;&lt;/titles&gt;&lt;periodical&gt;&lt;full-title&gt;PLoS ONE&lt;/full-title&gt;&lt;/periodical&gt;&lt;volume&gt;13&lt;/volume&gt;&lt;number&gt;4&lt;/number&gt;&lt;dates&gt;&lt;year&gt;2018&lt;/year&gt;&lt;/dates&gt;&lt;urls&gt;&lt;related-urls&gt;&lt;url&gt;http://www.embase.com/search/results?subaction=viewrecord&amp;amp;from=export&amp;amp;id=L621862170 http://dx.doi.org/10.1371/journal.pone.0196333&lt;/url&gt;&lt;/related-urls&gt;&lt;/urls&gt;&lt;electronic-resource-num&gt;10.1371/journal.pone.019633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19" w:tooltip="Lieffers, 2018 #83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19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50BEBB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455F1E1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6D12BBF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2C2AC0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Literacy, City of residence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14D8D2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</w:tcPr>
          <w:p w14:paraId="172C4B57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195307F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2166554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6DE14A3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76E883A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High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510FAB0F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689F7E36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7771D097" w14:textId="2A7B8EAE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in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in&lt;/Author&gt;&lt;Year&gt;2011&lt;/Year&gt;&lt;RecNum&gt;116&lt;/RecNum&gt;&lt;DisplayText&gt;[20]&lt;/DisplayText&gt;&lt;record&gt;&lt;rec-number&gt;116&lt;/rec-number&gt;&lt;foreign-keys&gt;&lt;key app="EN" db-id="2w2svvvrt9epeeeext2vrdd1srtdpwfvw5av" timestamp="1582583467"&gt;116&lt;/key&gt;&lt;/foreign-keys&gt;&lt;ref-type name="Journal Article"&gt;17&lt;/ref-type&gt;&lt;contributors&gt;&lt;authors&gt;&lt;author&gt;Lin, B. H.&lt;/author&gt;&lt;author&gt;Smith, T. A.&lt;/author&gt;&lt;author&gt;Lee, J. Y.&lt;/author&gt;&lt;author&gt;Hall, K. D.&lt;/author&gt;&lt;/authors&gt;&lt;/contributors&gt;&lt;titles&gt;&lt;title&gt;Measuring weight outcomes for obesity intervention strategies: The case of a sugar-sweetened beverage tax&lt;/title&gt;&lt;secondary-title&gt;Economics and Human Biology&lt;/secondary-title&gt;&lt;/titles&gt;&lt;periodical&gt;&lt;full-title&gt;Economics and Human Biology&lt;/full-title&gt;&lt;/periodical&gt;&lt;pages&gt;329-341&lt;/pages&gt;&lt;volume&gt;9&lt;/volume&gt;&lt;number&gt;4&lt;/number&gt;&lt;dates&gt;&lt;year&gt;2011&lt;/year&gt;&lt;/dates&gt;&lt;urls&gt;&lt;related-urls&gt;&lt;url&gt;http://www.embase.com/search/results?subaction=viewrecord&amp;amp;from=export&amp;amp;id=L51628721 http://dx.doi.org/10.1016/j.ehb.2011.08.007&lt;/url&gt;&lt;/related-urls&gt;&lt;/urls&gt;&lt;electronic-resource-num&gt;10.1016/j.ehb.2011.08.00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0" w:tooltip="Lin, 2011 #116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0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45C168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3BD94BF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1A44973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46A6B0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197E48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</w:tcPr>
          <w:p w14:paraId="0B26B662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672F8EF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268B760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4F3B2F5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Healthy diet promotion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2C945681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51C75F4A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08A55E6D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9B9BFC6" w14:textId="3848A79E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Long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Long&lt;/Author&gt;&lt;Year&gt;2015&lt;/Year&gt;&lt;RecNum&gt;110&lt;/RecNum&gt;&lt;DisplayText&gt;[21]&lt;/DisplayText&gt;&lt;record&gt;&lt;rec-number&gt;110&lt;/rec-number&gt;&lt;foreign-keys&gt;&lt;key app="EN" db-id="2w2svvvrt9epeeeext2vrdd1srtdpwfvw5av" timestamp="1582583467"&gt;110&lt;/key&gt;&lt;/foreign-keys&gt;&lt;ref-type name="Journal Article"&gt;17&lt;/ref-type&gt;&lt;contributors&gt;&lt;authors&gt;&lt;author&gt;Long, Michael W.&lt;/author&gt;&lt;author&gt;Gortmaker, Steven L.&lt;/author&gt;&lt;author&gt;Ward, Zachary J.&lt;/author&gt;&lt;author&gt;Resch, Stephen C.&lt;/author&gt;&lt;author&gt;Moodie, Marj L.&lt;/author&gt;&lt;author&gt;Sacks, Gary&lt;/author&gt;&lt;author&gt;Swinburn, Boyd A.&lt;/author&gt;&lt;author&gt;Carter, Rob C.&lt;/author&gt;&lt;author&gt;Claire Wang, Y.&lt;/author&gt;&lt;/authors&gt;&lt;/contributors&gt;&lt;titles&gt;&lt;title&gt;Cost Effectiveness of a Sugar-Sweetened Beverage Excise Tax in the U.S&lt;/title&gt;&lt;secondary-title&gt;American Journal of Preventive Medicine&lt;/secondary-title&gt;&lt;/titles&gt;&lt;periodical&gt;&lt;full-title&gt;American Journal of Preventive Medicine&lt;/full-title&gt;&lt;/periodical&gt;&lt;pages&gt;112-123&lt;/pages&gt;&lt;volume&gt;49&lt;/volume&gt;&lt;number&gt;1&lt;/number&gt;&lt;dates&gt;&lt;year&gt;2015&lt;/year&gt;&lt;/dates&gt;&lt;accession-num&gt;109583898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898&amp;amp;login.asp&amp;amp;site=ehost-live&amp;amp;scope=site&lt;/url&gt;&lt;/related-urls&gt;&lt;/urls&gt;&lt;electronic-resource-num&gt;10.1016/j.amepre.2015.03.00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1" w:tooltip="Long, 2015 #110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1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5FEE6D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4EE9E29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7DA6FF6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AA08A2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BE1BB1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2DD3138F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15A2234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082F20F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1310B85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037BB653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3C0E38CA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4DAE08B0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B24222F" w14:textId="10141E40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&lt;/Author&gt;&lt;Year&gt;2016&lt;/Year&gt;&lt;RecNum&gt;95&lt;/RecNum&gt;&lt;DisplayText&gt;[22]&lt;/DisplayText&gt;&lt;record&gt;&lt;rec-number&gt;95&lt;/rec-number&gt;&lt;foreign-keys&gt;&lt;key app="EN" db-id="2w2svvvrt9epeeeext2vrdd1srtdpwfvw5av" timestamp="1582583467"&gt;95&lt;/key&gt;&lt;/foreign-keys&gt;&lt;ref-type name="Journal Article"&gt;17&lt;/ref-type&gt;&lt;contributors&gt;&lt;authors&gt;&lt;author&gt;Ma, Y.&lt;/author&gt;&lt;author&gt;He, F. J.&lt;/author&gt;&lt;author&gt;Yin, Y.&lt;/author&gt;&lt;author&gt;Hashem, K. M.&lt;/author&gt;&lt;author&gt;MacGregor, G. A.&lt;/author&gt;&lt;/authors&gt;&lt;/contributors&gt;&lt;titles&gt;&lt;title&gt;Gradual reduction of sugar in soft drinks without substitution as a strategy to reduce overweight, obesity, and type 2 diabetes: A modelling study&lt;/title&gt;&lt;secondary-title&gt;The Lancet Diabetes and Endocrinology&lt;/secondary-title&gt;&lt;/titles&gt;&lt;periodical&gt;&lt;full-title&gt;The Lancet Diabetes and Endocrinology&lt;/full-title&gt;&lt;/periodical&gt;&lt;pages&gt;105-114&lt;/pages&gt;&lt;volume&gt;4&lt;/volume&gt;&lt;number&gt;2&lt;/number&gt;&lt;dates&gt;&lt;year&gt;2016&lt;/year&gt;&lt;/dates&gt;&lt;urls&gt;&lt;related-urls&gt;&lt;url&gt;http://www.embase.com/search/results?subaction=viewrecord&amp;amp;from=export&amp;amp;id=L607627171 http://dx.doi.org/10.1016/S2213-8587(15)00477-5&lt;/url&gt;&lt;/related-urls&gt;&lt;/urls&gt;&lt;electronic-resource-num&gt;10.1016/S2213-8587(15)00477-5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2" w:tooltip="Ma, 2016 #95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2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44053D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72DC649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0C0C1C1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479EAEB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DA289B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4F88F689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5466B83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03B5022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5220372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38F1D593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309B3787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High</w:t>
            </w:r>
          </w:p>
        </w:tc>
      </w:tr>
      <w:tr w:rsidR="00C93D21" w:rsidRPr="000F6D12" w14:paraId="6ABA1EC5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8902F31" w14:textId="4F3BC6EF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gnus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gnus&lt;/Author&gt;&lt;Year&gt;2016&lt;/Year&gt;&lt;RecNum&gt;94&lt;/RecNum&gt;&lt;DisplayText&gt;[23]&lt;/DisplayText&gt;&lt;record&gt;&lt;rec-number&gt;94&lt;/rec-number&gt;&lt;foreign-keys&gt;&lt;key app="EN" db-id="2w2svvvrt9epeeeext2vrdd1srtdpwfvw5av" timestamp="1582583467"&gt;94&lt;/key&gt;&lt;/foreign-keys&gt;&lt;ref-type name="Journal Article"&gt;17&lt;/ref-type&gt;&lt;contributors&gt;&lt;authors&gt;&lt;author&gt;Magnus, Anne&lt;/author&gt;&lt;author&gt;Moodie, Marj L.&lt;/author&gt;&lt;author&gt;Ferguson, Megan&lt;/author&gt;&lt;author&gt;Cobiac, Linda J.&lt;/author&gt;&lt;author&gt;Liberato, Selma C.&lt;/author&gt;&lt;author&gt;Brimblecombe, Julie&lt;/author&gt;&lt;/authors&gt;&lt;/contributors&gt;&lt;titles&gt;&lt;title&gt;The economic feasibility of price discounts to improve diet in Australian Aboriginal remote communities&lt;/title&gt;&lt;secondary-title&gt;Australian &amp;amp; New Zealand Journal of Public Health&lt;/secondary-title&gt;&lt;/titles&gt;&lt;periodical&gt;&lt;full-title&gt;Australian &amp;amp; New Zealand Journal of Public Health&lt;/full-title&gt;&lt;/periodical&gt;&lt;pages&gt;S36-S41&lt;/pages&gt;&lt;volume&gt;40&lt;/volume&gt;&lt;dates&gt;&lt;year&gt;2016&lt;/year&gt;&lt;/dates&gt;&lt;accession-num&gt;114602923. Language: English. Entry Date: 20160421. Revision Date: 20180627. Publication Type: Article&lt;/accession-num&gt;&lt;urls&gt;&lt;related-urls&gt;&lt;url&gt;http://libproxy.tulane.edu:2048/login?url=http://search.ebscohost.com/login.aspx?direct=true&amp;amp;db=rzh&amp;amp;AN=114602923&amp;amp;login.asp&amp;amp;site=ehost-live&amp;amp;scope=site&lt;/url&gt;&lt;/related-urls&gt;&lt;/urls&gt;&lt;electronic-resource-num&gt;10.1111/1753-6405.1239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3" w:tooltip="Magnus, 2016 #94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3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E6F29D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49A4078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34C270C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26D8A3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F5C267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6D3D6053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66A544F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6D53987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3B0CD3D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7626B09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4551B5D9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0CF45D05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13B5CB6" w14:textId="4CE273C4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4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4&lt;/Year&gt;&lt;RecNum&gt;105&lt;/RecNum&gt;&lt;DisplayText&gt;[24]&lt;/DisplayText&gt;&lt;record&gt;&lt;rec-number&gt;105&lt;/rec-number&gt;&lt;foreign-keys&gt;&lt;key app="EN" db-id="2w2svvvrt9epeeeext2vrdd1srtdpwfvw5av" timestamp="1582583467"&gt;105&lt;/key&gt;&lt;/foreign-keys&gt;&lt;ref-type name="Journal Article"&gt;17&lt;/ref-type&gt;&lt;contributors&gt;&lt;authors&gt;&lt;author&gt;Manyema, M.&lt;/author&gt;&lt;author&gt;Veerman, L. J.&lt;/author&gt;&lt;author&gt;Chola, L.&lt;/author&gt;&lt;author&gt;Tugendhaft, A.&lt;/author&gt;&lt;author&gt;Sartorius, B.&lt;/author&gt;&lt;author&gt;Labadarios, D.&lt;/author&gt;&lt;author&gt;Hofman, K. J.&lt;/author&gt;&lt;/authors&gt;&lt;/contributors&gt;&lt;titles&gt;&lt;title&gt;The potential impact of a 20% tax on sugar-sweetened beverages on obesity in South African adults: A mathematical model&lt;/title&gt;&lt;secondary-title&gt;PLoS ONE&lt;/secondary-title&gt;&lt;/titles&gt;&lt;periodical&gt;&lt;full-title&gt;PLoS ONE&lt;/full-title&gt;&lt;/periodical&gt;&lt;volume&gt;9&lt;/volume&gt;&lt;number&gt;8&lt;/number&gt;&lt;dates&gt;&lt;year&gt;2014&lt;/year&gt;&lt;/dates&gt;&lt;urls&gt;&lt;related-urls&gt;&lt;url&gt;http://www.embase.com/search/results?subaction=viewrecord&amp;amp;from=export&amp;amp;id=L373787374 http://dx.doi.org/10.1371/journal.pone.0105287&lt;/url&gt;&lt;/related-urls&gt;&lt;/urls&gt;&lt;electronic-resource-num&gt;10.1371/journal.pone.0105287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4" w:tooltip="Manyema, 2014 #105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4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D60703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57BE778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40FC512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2AC2409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934277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60DAAE76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4063C18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4E05328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386FA1D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2DA044D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787DCB7C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55981413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5A13DCB" w14:textId="36A55D14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5&lt;/Year&gt;&lt;RecNum&gt;109&lt;/RecNum&gt;&lt;DisplayText&gt;[25]&lt;/DisplayText&gt;&lt;record&gt;&lt;rec-number&gt;109&lt;/rec-number&gt;&lt;foreign-keys&gt;&lt;key app="EN" db-id="2w2svvvrt9epeeeext2vrdd1srtdpwfvw5av" timestamp="1582583467"&gt;109&lt;/key&gt;&lt;/foreign-keys&gt;&lt;ref-type name="Journal Article"&gt;17&lt;/ref-type&gt;&lt;contributors&gt;&lt;authors&gt;&lt;author&gt;Manyema, M.&lt;/author&gt;&lt;author&gt;Veerman, J. L.&lt;/author&gt;&lt;author&gt;Chola, L.&lt;/author&gt;&lt;author&gt;Tugendhaft, A.&lt;/author&gt;&lt;author&gt;Labadarios, D.&lt;/author&gt;&lt;author&gt;Hofman, K.&lt;/author&gt;&lt;/authors&gt;&lt;/contributors&gt;&lt;titles&gt;&lt;title&gt;Decreasing the burden of type 2 diabetes in South Africa: The impact of taxing sugar-sweetened beverages&lt;/title&gt;&lt;secondary-title&gt;PLoS ONE&lt;/secondary-title&gt;&lt;/titles&gt;&lt;periodical&gt;&lt;full-title&gt;PLoS ONE&lt;/full-title&gt;&lt;/periodical&gt;&lt;volume&gt;10&lt;/volume&gt;&lt;number&gt;11&lt;/number&gt;&lt;dates&gt;&lt;year&gt;2015&lt;/year&gt;&lt;/dates&gt;&lt;urls&gt;&lt;related-urls&gt;&lt;url&gt;http://www.embase.com/search/results?subaction=viewrecord&amp;amp;from=export&amp;amp;id=L608007741 http://dx.doi.org/10.1371/journal.pone.0143050&lt;/url&gt;&lt;/related-urls&gt;&lt;/urls&gt;&lt;electronic-resource-num&gt;10.1371/journal.pone.014305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5" w:tooltip="Manyema, 2015 #109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5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5CC585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6B65889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3135451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3A9884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9DF149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7E24DEA8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677EC71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05A8CB8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3793909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331DE4D1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1CDFED1C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5A14833F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64712FD" w14:textId="7C87F6B5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anyema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anyema&lt;/Author&gt;&lt;Year&gt;2016&lt;/Year&gt;&lt;RecNum&gt;93&lt;/RecNum&gt;&lt;DisplayText&gt;[26]&lt;/DisplayText&gt;&lt;record&gt;&lt;rec-number&gt;93&lt;/rec-number&gt;&lt;foreign-keys&gt;&lt;key app="EN" db-id="2w2svvvrt9epeeeext2vrdd1srtdpwfvw5av" timestamp="1582583467"&gt;93&lt;/key&gt;&lt;/foreign-keys&gt;&lt;ref-type name="Journal Article"&gt;17&lt;/ref-type&gt;&lt;contributors&gt;&lt;authors&gt;&lt;author&gt;Manyema, Mercy&lt;/author&gt;&lt;author&gt;Veerman, Lennert J.&lt;/author&gt;&lt;author&gt;Tugendhaft, Aviva&lt;/author&gt;&lt;author&gt;Labadarios, Demetre&lt;/author&gt;&lt;author&gt;Hofman, Karen J.&lt;/author&gt;&lt;/authors&gt;&lt;/contributors&gt;&lt;titles&gt;&lt;title&gt;Modelling the potential impact of a sugar-sweetened beverage tax on stroke mortality, costs and health-adjusted life years in South Africa&lt;/title&gt;&lt;secondary-title&gt;BMC Public Health&lt;/secondary-title&gt;&lt;/titles&gt;&lt;periodical&gt;&lt;full-title&gt;BMC Public Health&lt;/full-title&gt;&lt;/periodical&gt;&lt;pages&gt;1-10&lt;/pages&gt;&lt;volume&gt;16&lt;/volume&gt;&lt;number&gt;1&lt;/number&gt;&lt;dates&gt;&lt;year&gt;2016&lt;/year&gt;&lt;/dates&gt;&lt;accession-num&gt;115870031. Language: English. Entry Date: In Process. Revision Date: 20171231. Publication Type: journal article&lt;/accession-num&gt;&lt;urls&gt;&lt;related-urls&gt;&lt;url&gt;http://libproxy.tulane.edu:2048/login?url=http://search.ebscohost.com/login.aspx?direct=true&amp;amp;db=rzh&amp;amp;AN=115870031&amp;amp;login.asp&amp;amp;site=ehost-live&amp;amp;scope=site&lt;/url&gt;&lt;/related-urls&gt;&lt;/urls&gt;&lt;electronic-resource-num&gt;10.1186/s12889-016-3085-y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6" w:tooltip="Manyema, 2016 #93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6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FB057F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1B2A7ED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485099C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7275BE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BFE72A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0B807B09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5AFCB50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2BB8ABB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669FBEA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1962EC16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0307B76D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387CD8FD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FFBFFFF" w14:textId="7BFAE650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Mekonnen 2013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Mekonnen&lt;/Author&gt;&lt;Year&gt;2013&lt;/Year&gt;&lt;RecNum&gt;113&lt;/RecNum&gt;&lt;DisplayText&gt;[27]&lt;/DisplayText&gt;&lt;record&gt;&lt;rec-number&gt;113&lt;/rec-number&gt;&lt;foreign-keys&gt;&lt;key app="EN" db-id="2w2svvvrt9epeeeext2vrdd1srtdpwfvw5av" timestamp="1582583467"&gt;113&lt;/key&gt;&lt;/foreign-keys&gt;&lt;ref-type name="Journal Article"&gt;17&lt;/ref-type&gt;&lt;contributors&gt;&lt;authors&gt;&lt;author&gt;Mekonnen, T. A.&lt;/author&gt;&lt;author&gt;Odden, M. C.&lt;/author&gt;&lt;author&gt;Coxson, P. G.&lt;/author&gt;&lt;author&gt;Guzman, D.&lt;/author&gt;&lt;author&gt;Lightwood, J.&lt;/author&gt;&lt;author&gt;Wang, Y. C.&lt;/author&gt;&lt;author&gt;Bibbins-Domingo, K.&lt;/author&gt;&lt;/authors&gt;&lt;/contributors&gt;&lt;titles&gt;&lt;title&gt;Health benefits of reducing sugar-sweetened beverage intake in high risk populations of California: Results from the Cardiovascular Disease (CVD) policy model&lt;/title&gt;&lt;secondary-title&gt;PLoS ONE&lt;/secondary-title&gt;&lt;/titles&gt;&lt;periodical&gt;&lt;full-title&gt;PLoS ONE&lt;/full-title&gt;&lt;/periodical&gt;&lt;volume&gt;8&lt;/volume&gt;&lt;number&gt;12&lt;/number&gt;&lt;dates&gt;&lt;year&gt;2013&lt;/year&gt;&lt;/dates&gt;&lt;urls&gt;&lt;related-urls&gt;&lt;url&gt;http://www.embase.com/search/results?subaction=viewrecord&amp;amp;from=export&amp;amp;id=L372134007 http://dx.doi.org/10.1371/journal.pone.0081723&lt;/url&gt;&lt;/related-urls&gt;&lt;/urls&gt;&lt;electronic-resource-num&gt;10.1371/journal.pone.008172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7" w:tooltip="Mekonnen, 2013 #113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7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198D0F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3E96AE0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359F829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43617CD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E0062B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3FD6AE17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29E16C0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47F9B01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50E6407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2C451A8F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7218B24B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056C07EF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89D3190" w14:textId="34810A70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Nomaguchi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Nomaguchi&lt;/Author&gt;&lt;Year&gt;2017&lt;/Year&gt;&lt;RecNum&gt;98&lt;/RecNum&gt;&lt;DisplayText&gt;[28]&lt;/DisplayText&gt;&lt;record&gt;&lt;rec-number&gt;98&lt;/rec-number&gt;&lt;foreign-keys&gt;&lt;key app="EN" db-id="2w2svvvrt9epeeeext2vrdd1srtdpwfvw5av" timestamp="1582583467"&gt;98&lt;/key&gt;&lt;/foreign-keys&gt;&lt;ref-type name="Journal Article"&gt;17&lt;/ref-type&gt;&lt;contributors&gt;&lt;authors&gt;&lt;author&gt;Nomaguchi, Takeshi&lt;/author&gt;&lt;author&gt;Cunich, Michelle&lt;/author&gt;&lt;author&gt;Zapata-Diomedi, Belen&lt;/author&gt;&lt;author&gt;Veerman, J. Lennert&lt;/author&gt;&lt;/authors&gt;&lt;/contributors&gt;&lt;titles&gt;&lt;title&gt;The impact on productivity of a hypothetical tax on sugar-sweetened beverages&lt;/title&gt;&lt;secondary-title&gt;Health Policy&lt;/secondary-title&gt;&lt;/titles&gt;&lt;periodical&gt;&lt;full-title&gt;Health Policy&lt;/full-title&gt;&lt;/periodical&gt;&lt;pages&gt;715-725&lt;/pages&gt;&lt;volume&gt;121&lt;/volume&gt;&lt;number&gt;6&lt;/number&gt;&lt;dates&gt;&lt;year&gt;2017&lt;/year&gt;&lt;/dates&gt;&lt;accession-num&gt;123256386. Language: English. Entry Date: In Process. Revision Date: 20171222. Publication Type: journal article. Journal Subset: Continental Europe&lt;/accession-num&gt;&lt;urls&gt;&lt;related-urls&gt;&lt;url&gt;http://libproxy.tulane.edu:2048/login?url=http://search.ebscohost.com/login.aspx?direct=true&amp;amp;db=rzh&amp;amp;AN=123256386&amp;amp;login.asp&amp;amp;site=ehost-live&amp;amp;scope=site&lt;/url&gt;&lt;/related-urls&gt;&lt;/urls&gt;&lt;electronic-resource-num&gt;10.1016/j.healthpol.2017.04.001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8" w:tooltip="Nomaguchi, 2017 #98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8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183180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0D3CF57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76A2CAC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E49EC4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Africans/</w:t>
            </w:r>
            <w:r>
              <w:rPr>
                <w:rFonts w:ascii="Calibri" w:hAnsi="Calibri" w:cs="Calibri"/>
                <w:color w:val="000000" w:themeColor="text1"/>
              </w:rPr>
              <w:t xml:space="preserve"> </w:t>
            </w:r>
            <w:r w:rsidRPr="009226CF">
              <w:rPr>
                <w:rFonts w:ascii="Calibri" w:hAnsi="Calibri" w:cs="Calibri"/>
                <w:color w:val="000000" w:themeColor="text1"/>
              </w:rPr>
              <w:t>Mexicans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4F9BA8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0B76A8DD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6238E08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3B0993D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797AB82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73F706A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66C74341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5A3D71BA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1C78FDD8" w14:textId="36FA6B1B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Pearson-Stuttard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Pearson-Stuttard&lt;/Author&gt;&lt;Year&gt;2017&lt;/Year&gt;&lt;RecNum&gt;97&lt;/RecNum&gt;&lt;DisplayText&gt;[29]&lt;/DisplayText&gt;&lt;record&gt;&lt;rec-number&gt;97&lt;/rec-number&gt;&lt;foreign-keys&gt;&lt;key app="EN" db-id="2w2svvvrt9epeeeext2vrdd1srtdpwfvw5av" timestamp="1582583467"&gt;97&lt;/key&gt;&lt;/foreign-keys&gt;&lt;ref-type name="Journal Article"&gt;17&lt;/ref-type&gt;&lt;contributors&gt;&lt;authors&gt;&lt;author&gt;Pearson-Stuttard, J.&lt;/author&gt;&lt;author&gt;Bandosz, P.&lt;/author&gt;&lt;author&gt;Rehm, C. D.&lt;/author&gt;&lt;author&gt;Penalvo, J.&lt;/author&gt;&lt;author&gt;Whitsel, L.&lt;/author&gt;&lt;author&gt;Gaziano, T.&lt;/author&gt;&lt;author&gt;Conrad, Z.&lt;/author&gt;&lt;author&gt;Wilde, P.&lt;/author&gt;&lt;author&gt;Micha, R.&lt;/author&gt;&lt;author&gt;Lloyd-Williams, F.&lt;/author&gt;&lt;author&gt;Capewell, S.&lt;/author&gt;&lt;author&gt;Mozaffarian, D.&lt;/author&gt;&lt;author&gt;O&amp;apos;Flaherty, M.&lt;/author&gt;&lt;/authors&gt;&lt;/contributors&gt;&lt;titles&gt;&lt;title&gt;Reducing us cardiovascular disease disparities through dietary policy&lt;/title&gt;&lt;secondary-title&gt;Circulation&lt;/secondary-title&gt;&lt;/titles&gt;&lt;periodical&gt;&lt;full-title&gt;Circulation&lt;/full-title&gt;&lt;/periodical&gt;&lt;volume&gt;135&lt;/volume&gt;&lt;dates&gt;&lt;year&gt;2017&lt;/year&gt;&lt;/dates&gt;&lt;urls&gt;&lt;related-urls&gt;&lt;url&gt;http://www.embase.com/search/results?subaction=viewrecord&amp;amp;from=export&amp;amp;id=L618429147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29" w:tooltip="Pearson-Stuttard, 2017 #97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29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8AF0CC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1E8A08C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3080B0D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40DC29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EEEC61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193232C7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35D2CEA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734E34F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1A526A8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66CCA60F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540B8D6D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High</w:t>
            </w:r>
          </w:p>
        </w:tc>
      </w:tr>
      <w:tr w:rsidR="00C93D21" w:rsidRPr="000F6D12" w14:paraId="4027A0ED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0240D254" w14:textId="5B4BE951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Penalvo 2017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Penalvo&lt;/Author&gt;&lt;RecNum&gt;96&lt;/RecNum&gt;&lt;DisplayText&gt;[30]&lt;/DisplayText&gt;&lt;record&gt;&lt;rec-number&gt;96&lt;/rec-number&gt;&lt;foreign-keys&gt;&lt;key app="EN" db-id="2w2svvvrt9epeeeext2vrdd1srtdpwfvw5av" timestamp="1582583467"&gt;96&lt;/key&gt;&lt;/foreign-keys&gt;&lt;ref-type name="Journal Article"&gt;17&lt;/ref-type&gt;&lt;contributors&gt;&lt;authors&gt;&lt;author&gt;Penalvo, J. L.&lt;/author&gt;&lt;author&gt;Cudhea, F.&lt;/author&gt;&lt;author&gt;Micha, R.&lt;/author&gt;&lt;author&gt;Rehm, C. D.&lt;/author&gt;&lt;author&gt;Afshin, A.&lt;/author&gt;&lt;author&gt;Whitsel, L.&lt;/author&gt;&lt;author&gt;Wilde, P.&lt;/author&gt;&lt;author&gt;Gaziano, T.&lt;/author&gt;&lt;author&gt;Pearson-Stuttard, J.&lt;/author&gt;&lt;author&gt;O&amp;apos;Flaherty, M.&lt;/author&gt;&lt;author&gt;Capewell, S.&lt;/author&gt;&lt;author&gt;Mozaffarian, D.&lt;/author&gt;&lt;/authors&gt;&lt;/contributors&gt;&lt;titles&gt;&lt;title&gt;The potential impact of food taxes and subsidies on cardiovascular disease and diabetes burden and disparities in the United States&lt;/title&gt;&lt;secondary-title&gt;BMC Medicine&lt;/secondary-title&gt;&lt;/titles&gt;&lt;periodical&gt;&lt;full-title&gt;BMC Medicine&lt;/full-title&gt;&lt;/periodical&gt;&lt;pages&gt;208&lt;/pages&gt;&lt;volume&gt;15&lt;/volume&gt;&lt;number&gt;1&lt;/number&gt;&lt;dates&gt;&lt;year&gt;2017&lt;/year&gt;&lt;/dates&gt;&lt;accession-num&gt;29178869&lt;/accession-num&gt;&lt;urls&gt;&lt;related-urls&gt;&lt;url&gt;http://ovidsp.ovid.com/ovidweb.cgi?T=JS&amp;amp;CSC=Y&amp;amp;NEWS=N&amp;amp;PAGE=fulltext&amp;amp;D=medc&amp;amp;AN=29178869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0" w:tooltip="Penalvo, 2017 #96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0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BD1874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003E9EF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7D640AE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202696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Participants of a nutritional assistance program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1928BE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5E0EF870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7F5DBC6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709" w:type="dxa"/>
          </w:tcPr>
          <w:p w14:paraId="4A117B7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1BBB033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Subsidies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70770D2D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22415A0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1A50FC94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B556A88" w14:textId="0420EDBF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Rezend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Rezende&lt;/Author&gt;&lt;RecNum&gt;121&lt;/RecNum&gt;&lt;DisplayText&gt;[31]&lt;/DisplayText&gt;&lt;record&gt;&lt;rec-number&gt;121&lt;/rec-number&gt;&lt;foreign-keys&gt;&lt;key app="EN" db-id="2w2svvvrt9epeeeext2vrdd1srtdpwfvw5av" timestamp="1582583467"&gt;121&lt;/key&gt;&lt;/foreign-keys&gt;&lt;ref-type name="Journal Article"&gt;17&lt;/ref-type&gt;&lt;contributors&gt;&lt;authors&gt;&lt;author&gt;Rezende, L. F.&lt;/author&gt;&lt;author&gt;Azeredo, C. M.&lt;/author&gt;&lt;author&gt;Canella, D. S.&lt;/author&gt;&lt;author&gt;Luiz Odo, C.&lt;/author&gt;&lt;author&gt;Levy, R. B.&lt;/author&gt;&lt;author&gt;Eluf-Neto, J.&lt;/author&gt;&lt;/authors&gt;&lt;/contributors&gt;&lt;titles&gt;&lt;title&gt;Coronary heart disease mortality, cardiovascular disease mortality and all-cause mortality attributable to dietary intake over 20years in Brazil&lt;/title&gt;&lt;secondary-title&gt;International Journal of Cardiology&lt;/secondary-title&gt;&lt;/titles&gt;&lt;periodical&gt;&lt;full-title&gt;International Journal of Cardiology&lt;/full-title&gt;&lt;/periodical&gt;&lt;pages&gt;64-8&lt;/pages&gt;&lt;volume&gt;217&lt;/volume&gt;&lt;dates&gt;&lt;year&gt;2016&lt;/year&gt;&lt;/dates&gt;&lt;accession-num&gt;27179210&lt;/accession-num&gt;&lt;urls&gt;&lt;related-urls&gt;&lt;url&gt;http://ovidsp.ovid.com/ovidweb.cgi?T=JS&amp;amp;CSC=Y&amp;amp;NEWS=N&amp;amp;PAGE=fulltext&amp;amp;D=med8&amp;amp;AN=27179210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1" w:tooltip="Rezende, 2016 #121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1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6E4B35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2EC17CA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4FD70CC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811CB1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Education level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DA81B6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2530ECAE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60F49F0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2384FAB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3F9373B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Subsidies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16CBB5B0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2005D1DE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1381A1B1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FF685D2" w14:textId="7B79A860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cks 2011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acks&lt;/Author&gt;&lt;Year&gt;2011&lt;/Year&gt;&lt;RecNum&gt;115&lt;/RecNum&gt;&lt;DisplayText&gt;[32]&lt;/DisplayText&gt;&lt;record&gt;&lt;rec-number&gt;115&lt;/rec-number&gt;&lt;foreign-keys&gt;&lt;key app="EN" db-id="2w2svvvrt9epeeeext2vrdd1srtdpwfvw5av" timestamp="1582583467"&gt;115&lt;/key&gt;&lt;/foreign-keys&gt;&lt;ref-type name="Journal Article"&gt;17&lt;/ref-type&gt;&lt;contributors&gt;&lt;authors&gt;&lt;author&gt;Sacks, G.&lt;/author&gt;&lt;author&gt;Veerman, J. L.&lt;/author&gt;&lt;author&gt;Moodie, M.&lt;/author&gt;&lt;author&gt;Swinburn, B.&lt;/author&gt;&lt;/authors&gt;&lt;/contributors&gt;&lt;titles&gt;&lt;title&gt;Traffic-light nutrition labelling and junk-food tax: A modelled comparison of cost-effectiveness for obesity prevention&lt;/title&gt;&lt;secondary-title&gt;International Journal of Obesity&lt;/secondary-title&gt;&lt;/titles&gt;&lt;periodical&gt;&lt;full-title&gt;International Journal of Obesity&lt;/full-title&gt;&lt;/periodical&gt;&lt;pages&gt;1001-1009&lt;/pages&gt;&lt;volume&gt;35&lt;/volume&gt;&lt;number&gt;7&lt;/number&gt;&lt;dates&gt;&lt;year&gt;2011&lt;/year&gt;&lt;/dates&gt;&lt;urls&gt;&lt;related-urls&gt;&lt;url&gt;http://www.embase.com/search/results?subaction=viewrecord&amp;amp;from=export&amp;amp;id=L51153966 http://dx.doi.org/10.1038/ijo.2010.228&lt;/url&gt;&lt;/related-urls&gt;&lt;/urls&gt;&lt;electronic-resource-num&gt;10.1038/ijo.2010.22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2" w:tooltip="Sacks, 2011 #115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2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F788AC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6E70C4B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7736905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034B615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7DE258C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</w:tcPr>
          <w:p w14:paraId="6F7525D5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7C39553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3E87DE8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7D71958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09820867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Low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5C891F46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5D8FBDF0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F24ADEF" w14:textId="771B6A74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anchez-R.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 ExcludeYear="1"&gt;&lt;Author&gt;Sanchez-Romero&lt;/Author&gt;&lt;RecNum&gt;92&lt;/RecNum&gt;&lt;DisplayText&gt;[33]&lt;/DisplayText&gt;&lt;record&gt;&lt;rec-number&gt;92&lt;/rec-number&gt;&lt;foreign-keys&gt;&lt;key app="EN" db-id="2w2svvvrt9epeeeext2vrdd1srtdpwfvw5av" timestamp="1582583467"&gt;92&lt;/key&gt;&lt;/foreign-keys&gt;&lt;ref-type name="Journal Article"&gt;17&lt;/ref-type&gt;&lt;contributors&gt;&lt;authors&gt;&lt;author&gt;Sanchez-Romero, L. M.&lt;/author&gt;&lt;author&gt;Penko, J.&lt;/author&gt;&lt;author&gt;Coxson, P. G.&lt;/author&gt;&lt;author&gt;Fernandez, A.&lt;/author&gt;&lt;author&gt;Mason, A.&lt;/author&gt;&lt;author&gt;Moran, A. E.&lt;/author&gt;&lt;author&gt;Avila-Burgos, L.&lt;/author&gt;&lt;author&gt;Odden, M.&lt;/author&gt;&lt;author&gt;Barquera, S.&lt;/author&gt;&lt;author&gt;Bibbins-Domingo, K.&lt;/author&gt;&lt;/authors&gt;&lt;/contributors&gt;&lt;titles&gt;&lt;title&gt;Projected Impact of Mexico&amp;apos;s Sugar-Sweetened Beverage Tax Policy on Diabetes and Cardiovascular Disease: A Modeling Study&lt;/title&gt;&lt;secondary-title&gt;PLoS Medicine / Public Library of Science&lt;/secondary-title&gt;&lt;/titles&gt;&lt;periodical&gt;&lt;full-title&gt;PLoS Medicine / Public Library of Science&lt;/full-title&gt;&lt;/periodical&gt;&lt;pages&gt;e1002158&lt;/pages&gt;&lt;volume&gt;13&lt;/volume&gt;&lt;number&gt;11&lt;/number&gt;&lt;dates&gt;&lt;year&gt;2016&lt;/year&gt;&lt;/dates&gt;&lt;accession-num&gt;27802278&lt;/accession-num&gt;&lt;urls&gt;&lt;related-urls&gt;&lt;url&gt;http://ovidsp.ovid.com/ovidweb.cgi?T=JS&amp;amp;CSC=Y&amp;amp;NEWS=N&amp;amp;PAGE=fulltext&amp;amp;D=medc&amp;amp;AN=27802278&lt;/url&gt;&lt;/related-urls&gt;&lt;/urls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3" w:tooltip="Sanchez-Romero, 2016 #92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3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D31913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219D2B0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25884DA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7917327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09F8E22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2C094FBC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7C44970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6E63603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756F8C2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536184F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5F370A37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0C207339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E7697D8" w14:textId="481F929F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chwendicke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chwendicke&lt;/Author&gt;&lt;Year&gt;2016&lt;/Year&gt;&lt;RecNum&gt;91&lt;/RecNum&gt;&lt;DisplayText&gt;[34]&lt;/DisplayText&gt;&lt;record&gt;&lt;rec-number&gt;91&lt;/rec-number&gt;&lt;foreign-keys&gt;&lt;key app="EN" db-id="2w2svvvrt9epeeeext2vrdd1srtdpwfvw5av" timestamp="1582583467"&gt;91&lt;/key&gt;&lt;/foreign-keys&gt;&lt;ref-type name="Journal Article"&gt;17&lt;/ref-type&gt;&lt;contributors&gt;&lt;authors&gt;&lt;author&gt;Schwendicke, F.&lt;/author&gt;&lt;author&gt;Thomson, W. M.&lt;/author&gt;&lt;author&gt;Broadbent, J. M.&lt;/author&gt;&lt;author&gt;Stolpe, M.&lt;/author&gt;&lt;/authors&gt;&lt;/contributors&gt;&lt;titles&gt;&lt;title&gt;Effects of Taxing Sugar-Sweetened Beverages on Caries and Treatment Costs&lt;/title&gt;&lt;secondary-title&gt;Journal of Dental Research&lt;/secondary-title&gt;&lt;/titles&gt;&lt;periodical&gt;&lt;full-title&gt;Journal of Dental Research&lt;/full-title&gt;&lt;/periodical&gt;&lt;pages&gt;1327-1332&lt;/pages&gt;&lt;volume&gt;95&lt;/volume&gt;&lt;number&gt;12&lt;/number&gt;&lt;dates&gt;&lt;year&gt;2016&lt;/year&gt;&lt;/dates&gt;&lt;accession-num&gt;118946121. Language: English. Entry Date: 20170601. Revision Date: 20170601. Publication Type: journal article. Journal Subset: Biomedical&lt;/accession-num&gt;&lt;urls&gt;&lt;related-urls&gt;&lt;url&gt;http://libproxy.tulane.edu:2048/login?url=http://search.ebscohost.com/login.aspx?direct=true&amp;amp;db=rzh&amp;amp;AN=118946121&amp;amp;login.asp&amp;amp;site=ehost-live&amp;amp;scope=site&lt;/url&gt;&lt;/related-urls&gt;&lt;/urls&gt;&lt;electronic-resource-num&gt;10.1177/0022034516660278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4" w:tooltip="Schwendicke, 2016 #91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4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6AC3CB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28A327D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163CC67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495944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966163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0C706068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4E2F306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035FAE5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08B0F75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080C5D28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5D5E77A2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5366A382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3F0FE5D" w14:textId="0AD77ABD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Singh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Singh&lt;/Author&gt;&lt;Year&gt;2015&lt;/Year&gt;&lt;RecNum&gt;114&lt;/RecNum&gt;&lt;DisplayText&gt;[35]&lt;/DisplayText&gt;&lt;record&gt;&lt;rec-number&gt;114&lt;/rec-number&gt;&lt;foreign-keys&gt;&lt;key app="EN" db-id="2w2svvvrt9epeeeext2vrdd1srtdpwfvw5av" timestamp="1582583467"&gt;114&lt;/key&gt;&lt;/foreign-keys&gt;&lt;ref-type name="Journal Article"&gt;17&lt;/ref-type&gt;&lt;contributors&gt;&lt;authors&gt;&lt;author&gt;Singh, Gitanjali M.&lt;/author&gt;&lt;author&gt;Micha, Renata&lt;/author&gt;&lt;author&gt;Khatibzadeh, Shahab&lt;/author&gt;&lt;author&gt;Lim, Stephen&lt;/author&gt;&lt;author&gt;Ezzati, Majid&lt;/author&gt;&lt;author&gt;Mozaffarian, Dariush&lt;/author&gt;&lt;/authors&gt;&lt;/contributors&gt;&lt;titles&gt;&lt;title&gt;Estimated Global, Regional, and National Disease Burdens Related to Sugar-Sweetened Beverage Consumption in 2010&lt;/title&gt;&lt;secondary-title&gt;Circulation&lt;/secondary-title&gt;&lt;/titles&gt;&lt;periodical&gt;&lt;full-title&gt;Circulation&lt;/full-title&gt;&lt;/periodical&gt;&lt;pages&gt;639-666&lt;/pages&gt;&lt;volume&gt;132&lt;/volume&gt;&lt;number&gt;8&lt;/number&gt;&lt;dates&gt;&lt;year&gt;2015&lt;/year&gt;&lt;/dates&gt;&lt;accession-num&gt;109632200. Corporate Author: Global Burden of Diseases Nutrition and Chronic Diseases Expert Group (NutriCoDE)*. Language: English. Entry Date: 20150923. Revision Date: 20180502. Publication Type: journal article&lt;/accession-num&gt;&lt;urls&gt;&lt;related-urls&gt;&lt;url&gt;http://libproxy.tulane.edu:2048/login?url=http://search.ebscohost.com/login.aspx?direct=true&amp;amp;db=rzh&amp;amp;AN=109632200&amp;amp;login.asp&amp;amp;site=ehost-live&amp;amp;scope=site&lt;/url&gt;&lt;/related-urls&gt;&lt;/urls&gt;&lt;electronic-resource-num&gt;10.1161/CIRCULATIONAHA.114.01063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5" w:tooltip="Singh, 2015 #114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5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F5B198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0" w:type="dxa"/>
          </w:tcPr>
          <w:p w14:paraId="44EEADB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138B8B1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B62E47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BE47D0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179D6BDC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0D3F832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5896694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1D51659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56B23BEC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0EB1BB2F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0666664B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39B9D3A" w14:textId="149952AE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cino-Ortiz 2018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cino-Ortiz&lt;/Author&gt;&lt;Year&gt;2018&lt;/Year&gt;&lt;RecNum&gt;82&lt;/RecNum&gt;&lt;DisplayText&gt;[36]&lt;/DisplayText&gt;&lt;record&gt;&lt;rec-number&gt;82&lt;/rec-number&gt;&lt;foreign-keys&gt;&lt;key app="EN" db-id="2w2svvvrt9epeeeext2vrdd1srtdpwfvw5av" timestamp="1582583467"&gt;82&lt;/key&gt;&lt;/foreign-keys&gt;&lt;ref-type name="Journal Article"&gt;17&lt;/ref-type&gt;&lt;contributors&gt;&lt;authors&gt;&lt;author&gt;Vecino-Ortiz, Andres I.&lt;/author&gt;&lt;author&gt;Arroyo-Ariza, Daniel&lt;/author&gt;&lt;/authors&gt;&lt;/contributors&gt;&lt;titles&gt;&lt;title&gt;A tax on sugar sweetened beverages in Colombia: Estimating the impact on overweight and obesity prevalence across socio economic levels&lt;/title&gt;&lt;secondary-title&gt;Social Science &amp;amp; Medicine&lt;/secondary-title&gt;&lt;/titles&gt;&lt;periodical&gt;&lt;full-title&gt;Social Science &amp;amp; Medicine&lt;/full-title&gt;&lt;/periodical&gt;&lt;pages&gt;111-116&lt;/pages&gt;&lt;volume&gt;209&lt;/volume&gt;&lt;dates&gt;&lt;year&gt;2018&lt;/year&gt;&lt;/dates&gt;&lt;accession-num&gt;130046934. Language: English. Entry Date: 20180612. Revision Date: 20180612. Publication Type: Article. Journal Subset: Allied Health&lt;/accession-num&gt;&lt;urls&gt;&lt;related-urls&gt;&lt;url&gt;http://libproxy.tulane.edu:2048/login?url=http://search.ebscohost.com/login.aspx?direct=true&amp;amp;db=rzh&amp;amp;AN=130046934&amp;amp;login.asp&amp;amp;site=ehost-live&amp;amp;scope=site&lt;/url&gt;&lt;/related-urls&gt;&lt;/urls&gt;&lt;electronic-resource-num&gt;10.1016/j.socscimed.2018.05.043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6" w:tooltip="Vecino-Ortiz, 2018 #82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6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23EB7C3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1C09CC3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3EEAFE5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82D271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740F65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</w:tcPr>
          <w:p w14:paraId="72366946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2C71993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1D0EC2E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5A5799B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6DB0E91B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36EB92AA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7EE03DBD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16EF941" w14:textId="7B1AC21E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Veerman 2016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Veerman&lt;/Author&gt;&lt;Year&gt;2016&lt;/Year&gt;&lt;RecNum&gt;90&lt;/RecNum&gt;&lt;DisplayText&gt;[37]&lt;/DisplayText&gt;&lt;record&gt;&lt;rec-number&gt;90&lt;/rec-number&gt;&lt;foreign-keys&gt;&lt;key app="EN" db-id="2w2svvvrt9epeeeext2vrdd1srtdpwfvw5av" timestamp="1582583467"&gt;90&lt;/key&gt;&lt;/foreign-keys&gt;&lt;ref-type name="Journal Article"&gt;17&lt;/ref-type&gt;&lt;contributors&gt;&lt;authors&gt;&lt;author&gt;Veerman, J. L.&lt;/author&gt;&lt;author&gt;Sacks, G.&lt;/author&gt;&lt;author&gt;Antonopoulos, N.&lt;/author&gt;&lt;author&gt;Martin, J.&lt;/author&gt;&lt;/authors&gt;&lt;/contributors&gt;&lt;titles&gt;&lt;title&gt;The impact of a tax on sugar-sweetened beverages on health and health care costs: A modelling study&lt;/title&gt;&lt;secondary-title&gt;PLoS ONE&lt;/secondary-title&gt;&lt;/titles&gt;&lt;periodical&gt;&lt;full-title&gt;PLoS ONE&lt;/full-title&gt;&lt;/periodical&gt;&lt;volume&gt;11&lt;/volume&gt;&lt;number&gt;4&lt;/number&gt;&lt;dates&gt;&lt;year&gt;2016&lt;/year&gt;&lt;/dates&gt;&lt;urls&gt;&lt;related-urls&gt;&lt;url&gt;http://www.embase.com/search/results?subaction=viewrecord&amp;amp;from=export&amp;amp;id=L609839821 http://dx.doi.org/10.1371/journal.pone.0151460&lt;/url&gt;&lt;/related-urls&gt;&lt;/urls&gt;&lt;electronic-resource-num&gt;10.1371/journal.pone.015146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7" w:tooltip="Veerman, 2016 #90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7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395CFA5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3EFBEF1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6210DE6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3C3148C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9C28E1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47D26D09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851" w:type="dxa"/>
          </w:tcPr>
          <w:p w14:paraId="6EADDA3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1E988788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5C943E74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3E2CBE02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Low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558232B5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721D57D7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7BAD82C1" w14:textId="5408C658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ang 2012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ang&lt;/Author&gt;&lt;Year&gt;2012&lt;/Year&gt;&lt;RecNum&gt;120&lt;/RecNum&gt;&lt;DisplayText&gt;[38]&lt;/DisplayText&gt;&lt;record&gt;&lt;rec-number&gt;120&lt;/rec-number&gt;&lt;foreign-keys&gt;&lt;key app="EN" db-id="2w2svvvrt9epeeeext2vrdd1srtdpwfvw5av" timestamp="1582583467"&gt;120&lt;/key&gt;&lt;/foreign-keys&gt;&lt;ref-type name="Journal Article"&gt;17&lt;/ref-type&gt;&lt;contributors&gt;&lt;authors&gt;&lt;author&gt;Wang, Y. Claire&lt;/author&gt;&lt;author&gt;Coxson, Pamela&lt;/author&gt;&lt;author&gt;Shen, Yu-Ming&lt;/author&gt;&lt;author&gt;Goldman, Lee&lt;/author&gt;&lt;author&gt;Bibbins-Domingo, Kirsten&lt;/author&gt;&lt;/authors&gt;&lt;/contributors&gt;&lt;titles&gt;&lt;title&gt;A Penny-Per-Ounce Tax On Sugar-Sweetened Beverages Would Cut Health And Cost Burdens Of Diabetes&lt;/title&gt;&lt;secondary-title&gt;Health Affairs&lt;/secondary-title&gt;&lt;/titles&gt;&lt;periodical&gt;&lt;full-title&gt;Health Affairs&lt;/full-title&gt;&lt;/periodical&gt;&lt;pages&gt;199-207&lt;/pages&gt;&lt;volume&gt;31&lt;/volume&gt;&lt;number&gt;1&lt;/number&gt;&lt;dates&gt;&lt;year&gt;2012&lt;/year&gt;&lt;/dates&gt;&lt;accession-num&gt;104510923. Language: English. Entry Date: 20120213. Revision Date: 20150711. Publication Type: Journal Article&lt;/accession-num&gt;&lt;urls&gt;&lt;related-urls&gt;&lt;url&gt;http://libproxy.tulane.edu:2048/login?url=http://search.ebscohost.com/login.aspx?direct=true&amp;amp;db=rzh&amp;amp;AN=104510923&amp;amp;login.asp&amp;amp;site=ehost-live&amp;amp;scope=site&lt;/url&gt;&lt;/related-urls&gt;&lt;/urls&gt;&lt;electronic-resource-num&gt;10.1377/hlthaff.2011.0410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8" w:tooltip="Wang, 2012 #120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8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4A7E132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61B0E44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993" w:type="dxa"/>
            <w:shd w:val="clear" w:color="auto" w:fill="auto"/>
            <w:noWrap/>
          </w:tcPr>
          <w:p w14:paraId="5A326B55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5B4C792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1FD11F9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34B4D950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1901B18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710424E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4708160B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1C428E52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405AAFF6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High</w:t>
            </w:r>
          </w:p>
        </w:tc>
      </w:tr>
      <w:tr w:rsidR="00C93D21" w:rsidRPr="000F6D12" w14:paraId="12F8EA16" w14:textId="77777777" w:rsidTr="00C93D21">
        <w:trPr>
          <w:gridAfter w:val="1"/>
          <w:wAfter w:w="9" w:type="dxa"/>
          <w:trHeight w:val="300"/>
        </w:trPr>
        <w:tc>
          <w:tcPr>
            <w:tcW w:w="2542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ABFCD63" w14:textId="4ADC4B3F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ilson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ilson&lt;/Author&gt;&lt;Year&gt;2015&lt;/Year&gt;&lt;RecNum&gt;101&lt;/RecNum&gt;&lt;DisplayText&gt;[39]&lt;/DisplayText&gt;&lt;record&gt;&lt;rec-number&gt;101&lt;/rec-number&gt;&lt;foreign-keys&gt;&lt;key app="EN" db-id="2w2svvvrt9epeeeext2vrdd1srtdpwfvw5av" timestamp="1582583467"&gt;101&lt;/key&gt;&lt;/foreign-keys&gt;&lt;ref-type name="Journal Article"&gt;17&lt;/ref-type&gt;&lt;contributors&gt;&lt;authors&gt;&lt;author&gt;Wilson, K. J.&lt;/author&gt;&lt;author&gt;Brown, H. S.&lt;/author&gt;&lt;author&gt;Bastida, E.&lt;/author&gt;&lt;/authors&gt;&lt;/contributors&gt;&lt;titles&gt;&lt;title&gt;Cost-effectiveness of a community-based weight control intervention targeting a low-socioeconomic-status Mexican-origin population&lt;/title&gt;&lt;secondary-title&gt;Health promotion practice&lt;/secondary-title&gt;&lt;/titles&gt;&lt;periodical&gt;&lt;full-title&gt;Health promotion practice&lt;/full-title&gt;&lt;/periodical&gt;&lt;pages&gt;101-108&lt;/pages&gt;&lt;volume&gt;16&lt;/volume&gt;&lt;number&gt;1&lt;/number&gt;&lt;dates&gt;&lt;year&gt;2015&lt;/year&gt;&lt;/dates&gt;&lt;urls&gt;&lt;related-urls&gt;&lt;url&gt;http://www.embase.com/search/results?subaction=viewrecord&amp;amp;from=export&amp;amp;id=L613655581 http://dx.doi.org/10.1177/1524839914537274&lt;/url&gt;&lt;/related-urls&gt;&lt;/urls&gt;&lt;electronic-resource-num&gt;10.1177/1524839914537274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39" w:tooltip="Wilson, 2015 #101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39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5B373996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</w:tcPr>
          <w:p w14:paraId="70A91B8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shd w:val="clear" w:color="auto" w:fill="auto"/>
            <w:noWrap/>
          </w:tcPr>
          <w:p w14:paraId="22925420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auto"/>
            <w:noWrap/>
          </w:tcPr>
          <w:p w14:paraId="62B2251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</w:tcBorders>
            <w:shd w:val="clear" w:color="auto" w:fill="auto"/>
            <w:noWrap/>
          </w:tcPr>
          <w:p w14:paraId="6746D367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Yes</w:t>
            </w:r>
          </w:p>
        </w:tc>
        <w:tc>
          <w:tcPr>
            <w:tcW w:w="1417" w:type="dxa"/>
          </w:tcPr>
          <w:p w14:paraId="2328F8A7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</w:tcPr>
          <w:p w14:paraId="75D7D72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</w:tcPr>
          <w:p w14:paraId="74663E72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right w:val="single" w:sz="12" w:space="0" w:color="auto"/>
            </w:tcBorders>
          </w:tcPr>
          <w:p w14:paraId="117693AD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2" w:type="dxa"/>
            <w:tcBorders>
              <w:left w:val="single" w:sz="12" w:space="0" w:color="auto"/>
            </w:tcBorders>
          </w:tcPr>
          <w:p w14:paraId="0D0C1BDB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right w:val="single" w:sz="12" w:space="0" w:color="auto"/>
            </w:tcBorders>
          </w:tcPr>
          <w:p w14:paraId="24956964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  <w:tr w:rsidR="00C93D21" w:rsidRPr="000F6D12" w14:paraId="597EF939" w14:textId="77777777" w:rsidTr="00C93D21">
        <w:trPr>
          <w:gridAfter w:val="1"/>
          <w:wAfter w:w="9" w:type="dxa"/>
          <w:trHeight w:val="320"/>
        </w:trPr>
        <w:tc>
          <w:tcPr>
            <w:tcW w:w="2542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72390FC7" w14:textId="47A4C849" w:rsidR="00C93D21" w:rsidRPr="000F6D12" w:rsidRDefault="00C93D21" w:rsidP="00C93D2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24"/>
                <w:szCs w:val="24"/>
              </w:rPr>
            </w:pP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t>Wright 2015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4"/>
                <w:szCs w:val="24"/>
              </w:rPr>
              <w:instrText xml:space="preserve"> ADDIN EN.CITE &lt;EndNote&gt;&lt;Cite&gt;&lt;Author&gt;Wright&lt;/Author&gt;&lt;Year&gt;2015&lt;/Year&gt;&lt;RecNum&gt;100&lt;/RecNum&gt;&lt;DisplayText&gt;[40]&lt;/DisplayText&gt;&lt;record&gt;&lt;rec-number&gt;100&lt;/rec-number&gt;&lt;foreign-keys&gt;&lt;key app="EN" db-id="2w2svvvrt9epeeeext2vrdd1srtdpwfvw5av" timestamp="1582583467"&gt;100&lt;/key&gt;&lt;/foreign-keys&gt;&lt;ref-type name="Journal Article"&gt;17&lt;/ref-type&gt;&lt;contributors&gt;&lt;authors&gt;&lt;author&gt;Wright, Davene R.&lt;/author&gt;&lt;author&gt;Kenney, Erica L.&lt;/author&gt;&lt;author&gt;Giles, Catherine M.&lt;/author&gt;&lt;author&gt;Long, Michael W.&lt;/author&gt;&lt;author&gt;Ward, Zachary J.&lt;/author&gt;&lt;author&gt;Resch, Stephen C.&lt;/author&gt;&lt;author&gt;Moodie, Marj L.&lt;/author&gt;&lt;author&gt;Carter, Robert C.&lt;/author&gt;&lt;author&gt;Wang, Y. Claire&lt;/author&gt;&lt;author&gt;Sacks, Gary&lt;/author&gt;&lt;author&gt;Swinburn, Boyd A.&lt;/author&gt;&lt;author&gt;Gortmaker, Steven L.&lt;/author&gt;&lt;author&gt;Cradock, Angie L.&lt;/author&gt;&lt;/authors&gt;&lt;/contributors&gt;&lt;titles&gt;&lt;title&gt;Modeling the Cost Effectiveness of Child Care Policy Changes in the U.S&lt;/title&gt;&lt;secondary-title&gt;American Journal of Preventive Medicine&lt;/secondary-title&gt;&lt;/titles&gt;&lt;periodical&gt;&lt;full-title&gt;American Journal of Preventive Medicine&lt;/full-title&gt;&lt;/periodical&gt;&lt;pages&gt;135-147&lt;/pages&gt;&lt;volume&gt;49&lt;/volume&gt;&lt;number&gt;1&lt;/number&gt;&lt;dates&gt;&lt;year&gt;2015&lt;/year&gt;&lt;/dates&gt;&lt;accession-num&gt;109583900. Language: English. Entry Date: 20150923. Revision Date: 20160329. Publication Type: journal article&lt;/accession-num&gt;&lt;urls&gt;&lt;related-urls&gt;&lt;url&gt;http://libproxy.tulane.edu:2048/login?url=http://search.ebscohost.com/login.aspx?direct=true&amp;amp;db=rzh&amp;amp;AN=109583900&amp;amp;login.asp&amp;amp;site=ehost-live&amp;amp;scope=site&lt;/url&gt;&lt;/related-urls&gt;&lt;/urls&gt;&lt;electronic-resource-num&gt;10.1016/j.amepre.2015.03.016&lt;/electronic-resource-num&gt;&lt;/record&gt;&lt;/Cite&gt;&lt;/EndNote&gt;</w:instrTex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[</w:t>
            </w:r>
            <w:hyperlink w:anchor="_ENREF_40" w:tooltip="Wright, 2015 #100" w:history="1">
              <w:r>
                <w:rPr>
                  <w:rFonts w:eastAsia="Times New Roman" w:cstheme="minorHAnsi"/>
                  <w:noProof/>
                  <w:color w:val="000000"/>
                  <w:sz w:val="24"/>
                  <w:szCs w:val="24"/>
                </w:rPr>
                <w:t>40</w:t>
              </w:r>
            </w:hyperlink>
            <w:r>
              <w:rPr>
                <w:rFonts w:eastAsia="Times New Roman" w:cstheme="minorHAnsi"/>
                <w:noProof/>
                <w:color w:val="000000"/>
                <w:sz w:val="24"/>
                <w:szCs w:val="24"/>
              </w:rPr>
              <w:t>]</w:t>
            </w:r>
            <w:r w:rsidRPr="000F6D12">
              <w:rPr>
                <w:rFonts w:eastAsia="Times New Roman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81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14:paraId="121F3191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0" w:type="dxa"/>
            <w:tcBorders>
              <w:bottom w:val="single" w:sz="12" w:space="0" w:color="auto"/>
            </w:tcBorders>
          </w:tcPr>
          <w:p w14:paraId="51BD4D4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3" w:type="dxa"/>
            <w:tcBorders>
              <w:bottom w:val="single" w:sz="12" w:space="0" w:color="auto"/>
            </w:tcBorders>
            <w:shd w:val="clear" w:color="auto" w:fill="auto"/>
            <w:noWrap/>
          </w:tcPr>
          <w:p w14:paraId="664AB98A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134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5BBCE309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8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14:paraId="785EAC6E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6309E1D5" w14:textId="77777777" w:rsidR="00C93D21" w:rsidRPr="004C2C6A" w:rsidRDefault="00C93D21" w:rsidP="00C93D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4C2C6A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851" w:type="dxa"/>
            <w:tcBorders>
              <w:bottom w:val="single" w:sz="12" w:space="0" w:color="auto"/>
            </w:tcBorders>
          </w:tcPr>
          <w:p w14:paraId="0D299B8C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709" w:type="dxa"/>
            <w:tcBorders>
              <w:bottom w:val="single" w:sz="12" w:space="0" w:color="auto"/>
            </w:tcBorders>
          </w:tcPr>
          <w:p w14:paraId="1041044F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No</w:t>
            </w:r>
          </w:p>
        </w:tc>
        <w:tc>
          <w:tcPr>
            <w:tcW w:w="994" w:type="dxa"/>
            <w:tcBorders>
              <w:bottom w:val="single" w:sz="12" w:space="0" w:color="auto"/>
              <w:right w:val="single" w:sz="12" w:space="0" w:color="auto"/>
            </w:tcBorders>
          </w:tcPr>
          <w:p w14:paraId="294EF1E3" w14:textId="77777777" w:rsidR="00C93D21" w:rsidRPr="009226CF" w:rsidRDefault="00C93D21" w:rsidP="00C93D2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 xml:space="preserve">Community-Based Weight Control Intervention </w:t>
            </w:r>
          </w:p>
        </w:tc>
        <w:tc>
          <w:tcPr>
            <w:tcW w:w="1412" w:type="dxa"/>
            <w:tcBorders>
              <w:left w:val="single" w:sz="12" w:space="0" w:color="auto"/>
              <w:bottom w:val="single" w:sz="12" w:space="0" w:color="auto"/>
            </w:tcBorders>
          </w:tcPr>
          <w:p w14:paraId="54A26B3A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  <w:tc>
          <w:tcPr>
            <w:tcW w:w="1417" w:type="dxa"/>
            <w:tcBorders>
              <w:bottom w:val="single" w:sz="12" w:space="0" w:color="auto"/>
              <w:right w:val="single" w:sz="12" w:space="0" w:color="auto"/>
            </w:tcBorders>
          </w:tcPr>
          <w:p w14:paraId="75F88122" w14:textId="77777777" w:rsidR="00C93D21" w:rsidRPr="009226CF" w:rsidRDefault="00C93D21" w:rsidP="00C93D21">
            <w:pPr>
              <w:spacing w:after="0" w:line="240" w:lineRule="auto"/>
              <w:rPr>
                <w:rFonts w:ascii="Calibri" w:hAnsi="Calibri" w:cs="Calibri"/>
                <w:color w:val="000000" w:themeColor="text1"/>
              </w:rPr>
            </w:pPr>
            <w:r w:rsidRPr="009226CF">
              <w:rPr>
                <w:rFonts w:ascii="Calibri" w:hAnsi="Calibri" w:cs="Calibri"/>
                <w:color w:val="000000" w:themeColor="text1"/>
              </w:rPr>
              <w:t>Moderate</w:t>
            </w:r>
          </w:p>
        </w:tc>
      </w:tr>
    </w:tbl>
    <w:p w14:paraId="2ABC26BE" w14:textId="26EED2A1" w:rsidR="00C93D21" w:rsidRDefault="00C93D21">
      <w:pPr>
        <w:rPr>
          <w:b/>
          <w:bCs/>
        </w:rPr>
        <w:sectPr w:rsidR="00C93D21" w:rsidSect="0063430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B46D64C" w14:textId="58DFEE76" w:rsidR="00A4260E" w:rsidRPr="00115BF0" w:rsidRDefault="00BF493E">
      <w:pPr>
        <w:rPr>
          <w:b/>
          <w:bCs/>
          <w:sz w:val="28"/>
          <w:szCs w:val="28"/>
        </w:rPr>
      </w:pPr>
      <w:r w:rsidRPr="00115BF0">
        <w:rPr>
          <w:b/>
          <w:bCs/>
          <w:sz w:val="28"/>
          <w:szCs w:val="28"/>
        </w:rPr>
        <w:lastRenderedPageBreak/>
        <w:t>References</w:t>
      </w:r>
    </w:p>
    <w:p w14:paraId="426FE357" w14:textId="77777777" w:rsidR="00C93D21" w:rsidRPr="00C93D21" w:rsidRDefault="00A4260E" w:rsidP="00C93D2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C93D21" w:rsidRPr="00C93D21">
        <w:t>1.</w:t>
      </w:r>
      <w:r w:rsidR="00C93D21" w:rsidRPr="00C93D21">
        <w:tab/>
        <w:t>Afshin A, Micha R, Khatibzadeh S, Fahimi S, Shi P, Powles J, Singh G, Yakoob MY, Abdollahi M, Al-Hooti S</w:t>
      </w:r>
      <w:r w:rsidR="00C93D21" w:rsidRPr="00C93D21">
        <w:rPr>
          <w:i/>
        </w:rPr>
        <w:t xml:space="preserve"> et al</w:t>
      </w:r>
      <w:r w:rsidR="00C93D21" w:rsidRPr="00C93D21">
        <w:t xml:space="preserve">: </w:t>
      </w:r>
      <w:r w:rsidR="00C93D21" w:rsidRPr="00C93D21">
        <w:rPr>
          <w:b/>
        </w:rPr>
        <w:t>The impact of dietary habits and metabolic risk factors on cardiovascular and diabetes mortality in countries of the Middle East and North Africa in 2010: A comparative risk assessment analysis</w:t>
      </w:r>
      <w:r w:rsidR="00C93D21" w:rsidRPr="00C93D21">
        <w:t xml:space="preserve">. </w:t>
      </w:r>
      <w:r w:rsidR="00C93D21" w:rsidRPr="00C93D21">
        <w:rPr>
          <w:i/>
        </w:rPr>
        <w:t xml:space="preserve">BMJ Open </w:t>
      </w:r>
      <w:r w:rsidR="00C93D21" w:rsidRPr="00C93D21">
        <w:t xml:space="preserve">2015, </w:t>
      </w:r>
      <w:r w:rsidR="00C93D21" w:rsidRPr="00C93D21">
        <w:rPr>
          <w:b/>
        </w:rPr>
        <w:t>5</w:t>
      </w:r>
      <w:r w:rsidR="00C93D21" w:rsidRPr="00C93D21">
        <w:t>(5).</w:t>
      </w:r>
      <w:bookmarkEnd w:id="0"/>
    </w:p>
    <w:p w14:paraId="7EC6C03B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" w:name="_ENREF_2"/>
      <w:r w:rsidRPr="00C93D21">
        <w:t>2.</w:t>
      </w:r>
      <w:r w:rsidRPr="00C93D21">
        <w:tab/>
        <w:t xml:space="preserve">Barrientos-Gutierrez T, Zepeda-Tello R, Rodrigues ER, Colchero-Aragones A, Rojas-Martõnez R, Lazcano-Ponce E, Hernandez-Avila M, Rivera-Dommarco J, Meza R: </w:t>
      </w:r>
      <w:r w:rsidRPr="00C93D21">
        <w:rPr>
          <w:b/>
        </w:rPr>
        <w:t>Expected population weight and diabetes impact of the 1-peso-per-litre tax to sugar sweetened beverages in Mexico</w:t>
      </w:r>
      <w:r w:rsidRPr="00C93D21">
        <w:t xml:space="preserve">. </w:t>
      </w:r>
      <w:r w:rsidRPr="00C93D21">
        <w:rPr>
          <w:i/>
        </w:rPr>
        <w:t xml:space="preserve">PLoS ONE </w:t>
      </w:r>
      <w:r w:rsidRPr="00C93D21">
        <w:t xml:space="preserve">2017, </w:t>
      </w:r>
      <w:r w:rsidRPr="00C93D21">
        <w:rPr>
          <w:b/>
        </w:rPr>
        <w:t>12</w:t>
      </w:r>
      <w:r w:rsidRPr="00C93D21">
        <w:t>(5).</w:t>
      </w:r>
      <w:bookmarkEnd w:id="1"/>
    </w:p>
    <w:p w14:paraId="534B62FB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" w:name="_ENREF_3"/>
      <w:r w:rsidRPr="00C93D21">
        <w:t>3.</w:t>
      </w:r>
      <w:r w:rsidRPr="00C93D21">
        <w:tab/>
        <w:t xml:space="preserve">Basu S, Seligman H, Bhattacharya J: </w:t>
      </w:r>
      <w:r w:rsidRPr="00C93D21">
        <w:rPr>
          <w:b/>
        </w:rPr>
        <w:t>Nutritional policy changes in the supplemental nutrition assistance program: a microsimulation and cost-effectiveness analysis</w:t>
      </w:r>
      <w:r w:rsidRPr="00C93D21">
        <w:t xml:space="preserve">. </w:t>
      </w:r>
      <w:r w:rsidRPr="00C93D21">
        <w:rPr>
          <w:i/>
        </w:rPr>
        <w:t xml:space="preserve">Medical Decision Making </w:t>
      </w:r>
      <w:r w:rsidRPr="00C93D21">
        <w:t xml:space="preserve">2013, </w:t>
      </w:r>
      <w:r w:rsidRPr="00C93D21">
        <w:rPr>
          <w:b/>
        </w:rPr>
        <w:t>33</w:t>
      </w:r>
      <w:r w:rsidRPr="00C93D21">
        <w:t>(7):937-948.</w:t>
      </w:r>
      <w:bookmarkEnd w:id="2"/>
    </w:p>
    <w:p w14:paraId="4C4984CE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" w:name="_ENREF_4"/>
      <w:r w:rsidRPr="00C93D21">
        <w:t>4.</w:t>
      </w:r>
      <w:r w:rsidRPr="00C93D21">
        <w:tab/>
        <w:t xml:space="preserve">Basu S, Vellakkal S, Agrawal S, Stuckler D, Popkin B, Ebrahim S: </w:t>
      </w:r>
      <w:r w:rsidRPr="00C93D21">
        <w:rPr>
          <w:b/>
        </w:rPr>
        <w:t>Averting obesity and type 2 diabetes in India through sugar-sweetened beverage taxation: an economic-epidemiologic modeling study</w:t>
      </w:r>
      <w:r w:rsidRPr="00C93D21">
        <w:t xml:space="preserve">. </w:t>
      </w:r>
      <w:r w:rsidRPr="00C93D21">
        <w:rPr>
          <w:i/>
        </w:rPr>
        <w:t xml:space="preserve">PLoS Medicine </w:t>
      </w:r>
      <w:r w:rsidRPr="00C93D21">
        <w:t xml:space="preserve">2014, </w:t>
      </w:r>
      <w:r w:rsidRPr="00C93D21">
        <w:rPr>
          <w:b/>
        </w:rPr>
        <w:t>11</w:t>
      </w:r>
      <w:r w:rsidRPr="00C93D21">
        <w:t>(1):e1001582-e1001582.</w:t>
      </w:r>
      <w:bookmarkEnd w:id="3"/>
    </w:p>
    <w:p w14:paraId="1DAAEFDC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4" w:name="_ENREF_5"/>
      <w:r w:rsidRPr="00C93D21">
        <w:t>5.</w:t>
      </w:r>
      <w:r w:rsidRPr="00C93D21">
        <w:tab/>
        <w:t xml:space="preserve">Basu S, Lewis K: </w:t>
      </w:r>
      <w:r w:rsidRPr="00C93D21">
        <w:rPr>
          <w:b/>
        </w:rPr>
        <w:t>Reducing Added Sugars in the Food Supply Through a Cap-and-Trade Approach</w:t>
      </w:r>
      <w:r w:rsidRPr="00C93D21">
        <w:t xml:space="preserve">. </w:t>
      </w:r>
      <w:r w:rsidRPr="00C93D21">
        <w:rPr>
          <w:i/>
        </w:rPr>
        <w:t xml:space="preserve">American Journal of Public Health </w:t>
      </w:r>
      <w:r w:rsidRPr="00C93D21">
        <w:t xml:space="preserve">2014, </w:t>
      </w:r>
      <w:r w:rsidRPr="00C93D21">
        <w:rPr>
          <w:b/>
        </w:rPr>
        <w:t>104</w:t>
      </w:r>
      <w:r w:rsidRPr="00C93D21">
        <w:t>(12):2432-2438.</w:t>
      </w:r>
      <w:bookmarkEnd w:id="4"/>
    </w:p>
    <w:p w14:paraId="19C8130E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5" w:name="_ENREF_6"/>
      <w:r w:rsidRPr="00C93D21">
        <w:t>6.</w:t>
      </w:r>
      <w:r w:rsidRPr="00C93D21">
        <w:tab/>
        <w:t xml:space="preserve">Breeze PR, Thomas C, Squires H, Brennan A, Greaves C, Diggle P, Brunner E, Tabak A, Preston L, Chilcott J: </w:t>
      </w:r>
      <w:r w:rsidRPr="00C93D21">
        <w:rPr>
          <w:b/>
        </w:rPr>
        <w:t>Cost-effectiveness of population-based, community, workplace and individual policies for diabetes prevention in the UK</w:t>
      </w:r>
      <w:r w:rsidRPr="00C93D21">
        <w:t xml:space="preserve">. </w:t>
      </w:r>
      <w:r w:rsidRPr="00C93D21">
        <w:rPr>
          <w:i/>
        </w:rPr>
        <w:t xml:space="preserve">Diabetic Medicine </w:t>
      </w:r>
      <w:r w:rsidRPr="00C93D21">
        <w:t xml:space="preserve">2017, </w:t>
      </w:r>
      <w:r w:rsidRPr="00C93D21">
        <w:rPr>
          <w:b/>
        </w:rPr>
        <w:t>34</w:t>
      </w:r>
      <w:r w:rsidRPr="00C93D21">
        <w:t>(8):1136-1144.</w:t>
      </w:r>
      <w:bookmarkEnd w:id="5"/>
    </w:p>
    <w:p w14:paraId="2285464A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6" w:name="_ENREF_7"/>
      <w:r w:rsidRPr="00C93D21">
        <w:t>7.</w:t>
      </w:r>
      <w:r w:rsidRPr="00C93D21">
        <w:tab/>
        <w:t xml:space="preserve">Briggs AD, Mytton OT, Kehlbacher A, Tiffin R, Rayner M, Scarborough P: </w:t>
      </w:r>
      <w:r w:rsidRPr="00C93D21">
        <w:rPr>
          <w:b/>
        </w:rPr>
        <w:t>Overall and income specific effect on prevalence of overweight and obesity of 20% sugar sweetened drink tax in UK: econometric and comparative risk assessment modelling study</w:t>
      </w:r>
      <w:r w:rsidRPr="00C93D21">
        <w:t xml:space="preserve">. </w:t>
      </w:r>
      <w:r w:rsidRPr="00C93D21">
        <w:rPr>
          <w:i/>
        </w:rPr>
        <w:t xml:space="preserve">BMJ </w:t>
      </w:r>
      <w:r w:rsidRPr="00C93D21">
        <w:t xml:space="preserve">2013, </w:t>
      </w:r>
      <w:r w:rsidRPr="00C93D21">
        <w:rPr>
          <w:b/>
        </w:rPr>
        <w:t>347</w:t>
      </w:r>
      <w:r w:rsidRPr="00C93D21">
        <w:t>:f6189.</w:t>
      </w:r>
      <w:bookmarkEnd w:id="6"/>
    </w:p>
    <w:p w14:paraId="3AA9F6DB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7" w:name="_ENREF_8"/>
      <w:r w:rsidRPr="00C93D21">
        <w:t>8.</w:t>
      </w:r>
      <w:r w:rsidRPr="00C93D21">
        <w:tab/>
        <w:t xml:space="preserve">Briggs AD, Mytton OT, Madden D, O'Shea D, Rayner M, Scarborough P: </w:t>
      </w:r>
      <w:r w:rsidRPr="00C93D21">
        <w:rPr>
          <w:b/>
        </w:rPr>
        <w:t>The potential impact on obesity of a 10% tax on sugar-sweetened beverages in Ireland, an effect assessment modelling study</w:t>
      </w:r>
      <w:r w:rsidRPr="00C93D21">
        <w:t xml:space="preserve">. </w:t>
      </w:r>
      <w:r w:rsidRPr="00C93D21">
        <w:rPr>
          <w:i/>
        </w:rPr>
        <w:t xml:space="preserve">BMC public health </w:t>
      </w:r>
      <w:r w:rsidRPr="00C93D21">
        <w:t xml:space="preserve">2013, </w:t>
      </w:r>
      <w:r w:rsidRPr="00C93D21">
        <w:rPr>
          <w:b/>
        </w:rPr>
        <w:t>13</w:t>
      </w:r>
      <w:r w:rsidRPr="00C93D21">
        <w:t>:860.</w:t>
      </w:r>
      <w:bookmarkEnd w:id="7"/>
    </w:p>
    <w:p w14:paraId="33E8CB1A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8" w:name="_ENREF_9"/>
      <w:r w:rsidRPr="00C93D21">
        <w:t>9.</w:t>
      </w:r>
      <w:r w:rsidRPr="00C93D21">
        <w:tab/>
        <w:t xml:space="preserve">Briggs ADM, Mytton OT, Kehlbacher A, Tiffin R, Elhussein A, Rayner M, Jebb SA, Blakely T, Scarborough P: </w:t>
      </w:r>
      <w:r w:rsidRPr="00C93D21">
        <w:rPr>
          <w:b/>
        </w:rPr>
        <w:t>Health impact assessment of the UK soft drinks industry levy: a comparative risk assessment modelling study</w:t>
      </w:r>
      <w:r w:rsidRPr="00C93D21">
        <w:t xml:space="preserve">. </w:t>
      </w:r>
      <w:r w:rsidRPr="00C93D21">
        <w:rPr>
          <w:i/>
        </w:rPr>
        <w:t xml:space="preserve">The Lancet Public Health </w:t>
      </w:r>
      <w:r w:rsidRPr="00C93D21">
        <w:t xml:space="preserve">2017, </w:t>
      </w:r>
      <w:r w:rsidRPr="00C93D21">
        <w:rPr>
          <w:b/>
        </w:rPr>
        <w:t>2</w:t>
      </w:r>
      <w:r w:rsidRPr="00C93D21">
        <w:t>(1):e15-e22.</w:t>
      </w:r>
      <w:bookmarkEnd w:id="8"/>
    </w:p>
    <w:p w14:paraId="4B8947D5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9" w:name="_ENREF_10"/>
      <w:r w:rsidRPr="00C93D21">
        <w:t>10.</w:t>
      </w:r>
      <w:r w:rsidRPr="00C93D21">
        <w:tab/>
        <w:t xml:space="preserve">Brown V, Ananthapavan J, Veerman L, Sacks G, Lal A, Peeters A, Backholer K, Moodie M: </w:t>
      </w:r>
      <w:r w:rsidRPr="00C93D21">
        <w:rPr>
          <w:b/>
        </w:rPr>
        <w:t>The Potential Cost-Effectiveness and Equity Impacts of Restricting Television Advertising of Unhealthy Food and Beverages to Australian Children</w:t>
      </w:r>
      <w:r w:rsidRPr="00C93D21">
        <w:t xml:space="preserve">. </w:t>
      </w:r>
      <w:r w:rsidRPr="00C93D21">
        <w:rPr>
          <w:i/>
        </w:rPr>
        <w:t xml:space="preserve">Nutrients </w:t>
      </w:r>
      <w:r w:rsidRPr="00C93D21">
        <w:t xml:space="preserve">2018, </w:t>
      </w:r>
      <w:r w:rsidRPr="00C93D21">
        <w:rPr>
          <w:b/>
        </w:rPr>
        <w:t>10</w:t>
      </w:r>
      <w:r w:rsidRPr="00C93D21">
        <w:t>(5):N.PAG-N.PAG.</w:t>
      </w:r>
      <w:bookmarkEnd w:id="9"/>
    </w:p>
    <w:p w14:paraId="151CF71E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0" w:name="_ENREF_11"/>
      <w:r w:rsidRPr="00C93D21">
        <w:t>11.</w:t>
      </w:r>
      <w:r w:rsidRPr="00C93D21">
        <w:tab/>
        <w:t xml:space="preserve">Cobiac LJ, Tam K, Veerman L, Blakely T: </w:t>
      </w:r>
      <w:r w:rsidRPr="00C93D21">
        <w:rPr>
          <w:b/>
        </w:rPr>
        <w:t>Taxes and Subsidies for Improving Diet and Population Health in Australia: A Cost-Effectiveness Modelling Study</w:t>
      </w:r>
      <w:r w:rsidRPr="00C93D21">
        <w:t xml:space="preserve">. </w:t>
      </w:r>
      <w:r w:rsidRPr="00C93D21">
        <w:rPr>
          <w:i/>
        </w:rPr>
        <w:t xml:space="preserve">PLoS Medicine </w:t>
      </w:r>
      <w:r w:rsidRPr="00C93D21">
        <w:t xml:space="preserve">2017, </w:t>
      </w:r>
      <w:r w:rsidRPr="00C93D21">
        <w:rPr>
          <w:b/>
        </w:rPr>
        <w:t>14</w:t>
      </w:r>
      <w:r w:rsidRPr="00C93D21">
        <w:t>(2).</w:t>
      </w:r>
      <w:bookmarkEnd w:id="10"/>
    </w:p>
    <w:p w14:paraId="2805967F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1" w:name="_ENREF_12"/>
      <w:r w:rsidRPr="00C93D21">
        <w:t>12.</w:t>
      </w:r>
      <w:r w:rsidRPr="00C93D21">
        <w:tab/>
        <w:t xml:space="preserve">Collins B, Capewell S, O'Flaherty M, Timpson H, Razzaq A, Cheater S, Ireland R, Bromley H: </w:t>
      </w:r>
      <w:r w:rsidRPr="00C93D21">
        <w:rPr>
          <w:b/>
        </w:rPr>
        <w:t>Modelling the Health Impact of an English Sugary Drinks Duty at National and Local Levels</w:t>
      </w:r>
      <w:r w:rsidRPr="00C93D21">
        <w:t xml:space="preserve">. </w:t>
      </w:r>
      <w:r w:rsidRPr="00C93D21">
        <w:rPr>
          <w:i/>
        </w:rPr>
        <w:t xml:space="preserve">PLoS ONE [Electronic Resource] </w:t>
      </w:r>
      <w:r w:rsidRPr="00C93D21">
        <w:t xml:space="preserve">2015, </w:t>
      </w:r>
      <w:r w:rsidRPr="00C93D21">
        <w:rPr>
          <w:b/>
        </w:rPr>
        <w:t>10</w:t>
      </w:r>
      <w:r w:rsidRPr="00C93D21">
        <w:t>(6):e0130770.</w:t>
      </w:r>
      <w:bookmarkEnd w:id="11"/>
    </w:p>
    <w:p w14:paraId="7718F36C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2" w:name="_ENREF_13"/>
      <w:r w:rsidRPr="00C93D21">
        <w:t>13.</w:t>
      </w:r>
      <w:r w:rsidRPr="00C93D21">
        <w:tab/>
        <w:t xml:space="preserve">Crino M, Mantilla Herrera AM, Ananthapavan J, Wu JHY, Neal B, Yong Yi L, Miaobing Z, Lal A, Sacks G: </w:t>
      </w:r>
      <w:r w:rsidRPr="00C93D21">
        <w:rPr>
          <w:b/>
        </w:rPr>
        <w:t>Modelled Cost-Effectiveness of a Package Size Cap and a Kilojoule Reduction Intervention to Reduce Energy Intake from Sugar-Sweetened Beverages in Australia</w:t>
      </w:r>
      <w:r w:rsidRPr="00C93D21">
        <w:t xml:space="preserve">. </w:t>
      </w:r>
      <w:r w:rsidRPr="00C93D21">
        <w:rPr>
          <w:i/>
        </w:rPr>
        <w:t xml:space="preserve">Nutrients </w:t>
      </w:r>
      <w:r w:rsidRPr="00C93D21">
        <w:t xml:space="preserve">2017, </w:t>
      </w:r>
      <w:r w:rsidRPr="00C93D21">
        <w:rPr>
          <w:b/>
        </w:rPr>
        <w:t>9</w:t>
      </w:r>
      <w:r w:rsidRPr="00C93D21">
        <w:t>(9):1-17.</w:t>
      </w:r>
      <w:bookmarkEnd w:id="12"/>
    </w:p>
    <w:p w14:paraId="069782C7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3" w:name="_ENREF_14"/>
      <w:r w:rsidRPr="00C93D21">
        <w:t>14.</w:t>
      </w:r>
      <w:r w:rsidRPr="00C93D21">
        <w:tab/>
        <w:t>Gortmaker SL, Long MW, Resch SC, Ward ZJ, Cradock AL, Barrett JL, Wright DR, Sonneville KR, Giles CM, Carter RC</w:t>
      </w:r>
      <w:r w:rsidRPr="00C93D21">
        <w:rPr>
          <w:i/>
        </w:rPr>
        <w:t xml:space="preserve"> et al</w:t>
      </w:r>
      <w:r w:rsidRPr="00C93D21">
        <w:t xml:space="preserve">: </w:t>
      </w:r>
      <w:r w:rsidRPr="00C93D21">
        <w:rPr>
          <w:b/>
        </w:rPr>
        <w:t>Cost Effectiveness of Childhood Obesity Interventions: Evidence and Methods for CHOICES</w:t>
      </w:r>
      <w:r w:rsidRPr="00C93D21">
        <w:t xml:space="preserve">. </w:t>
      </w:r>
      <w:r w:rsidRPr="00C93D21">
        <w:rPr>
          <w:i/>
        </w:rPr>
        <w:t xml:space="preserve">American Journal of Preventive Medicine </w:t>
      </w:r>
      <w:r w:rsidRPr="00C93D21">
        <w:t xml:space="preserve">2015, </w:t>
      </w:r>
      <w:r w:rsidRPr="00C93D21">
        <w:rPr>
          <w:b/>
        </w:rPr>
        <w:t>49</w:t>
      </w:r>
      <w:r w:rsidRPr="00C93D21">
        <w:t>(1):102-111.</w:t>
      </w:r>
      <w:bookmarkEnd w:id="13"/>
    </w:p>
    <w:p w14:paraId="4429C9E5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4" w:name="_ENREF_15"/>
      <w:r w:rsidRPr="00C93D21">
        <w:t>15.</w:t>
      </w:r>
      <w:r w:rsidRPr="00C93D21">
        <w:tab/>
        <w:t>Gortmaker SL, Wang YC, Long MW, Giles CM, Ward ZJ, Barrett JL, Kenney EL, Sonneville KR, Sadaf Afzal A, Resch SC</w:t>
      </w:r>
      <w:r w:rsidRPr="00C93D21">
        <w:rPr>
          <w:i/>
        </w:rPr>
        <w:t xml:space="preserve"> et al</w:t>
      </w:r>
      <w:r w:rsidRPr="00C93D21">
        <w:t xml:space="preserve">: </w:t>
      </w:r>
      <w:r w:rsidRPr="00C93D21">
        <w:rPr>
          <w:b/>
        </w:rPr>
        <w:t>Three Interventions That Reduce Childhood Obesity Are Projected To Save More Than They Cost To Implement</w:t>
      </w:r>
      <w:r w:rsidRPr="00C93D21">
        <w:t xml:space="preserve">. </w:t>
      </w:r>
      <w:r w:rsidRPr="00C93D21">
        <w:rPr>
          <w:i/>
        </w:rPr>
        <w:t xml:space="preserve">Health Affairs </w:t>
      </w:r>
      <w:r w:rsidRPr="00C93D21">
        <w:t xml:space="preserve">2015, </w:t>
      </w:r>
      <w:r w:rsidRPr="00C93D21">
        <w:rPr>
          <w:b/>
        </w:rPr>
        <w:t>34</w:t>
      </w:r>
      <w:r w:rsidRPr="00C93D21">
        <w:t>(11):1932-1939.</w:t>
      </w:r>
      <w:bookmarkEnd w:id="14"/>
    </w:p>
    <w:p w14:paraId="706C12BB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5" w:name="_ENREF_16"/>
      <w:r w:rsidRPr="00C93D21">
        <w:lastRenderedPageBreak/>
        <w:t>16.</w:t>
      </w:r>
      <w:r w:rsidRPr="00C93D21">
        <w:tab/>
        <w:t xml:space="preserve">Kristensen AH, Flottemesch TJ, Maciosek MV, Jenson J, Barclay G, Ashe M, Sanchez EJ, Story M, Teutsch SM, Brownson RC: </w:t>
      </w:r>
      <w:r w:rsidRPr="00C93D21">
        <w:rPr>
          <w:b/>
        </w:rPr>
        <w:t>Reducing childhood obesity through U.S. federal policy: a microsimulation analysis</w:t>
      </w:r>
      <w:r w:rsidRPr="00C93D21">
        <w:t xml:space="preserve">. </w:t>
      </w:r>
      <w:r w:rsidRPr="00C93D21">
        <w:rPr>
          <w:i/>
        </w:rPr>
        <w:t xml:space="preserve">American Journal of Preventive Medicine </w:t>
      </w:r>
      <w:r w:rsidRPr="00C93D21">
        <w:t xml:space="preserve">2014, </w:t>
      </w:r>
      <w:r w:rsidRPr="00C93D21">
        <w:rPr>
          <w:b/>
        </w:rPr>
        <w:t>47</w:t>
      </w:r>
      <w:r w:rsidRPr="00C93D21">
        <w:t>(5):604-612.</w:t>
      </w:r>
      <w:bookmarkEnd w:id="15"/>
    </w:p>
    <w:p w14:paraId="47283AE9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6" w:name="_ENREF_17"/>
      <w:r w:rsidRPr="00C93D21">
        <w:t>17.</w:t>
      </w:r>
      <w:r w:rsidRPr="00C93D21">
        <w:tab/>
        <w:t xml:space="preserve">Lal A, Mantilla-Herrera AM, Veerman L, Backholer K, Sacks G, Moodie M, Siahpush M, Carter R, Peeters A: </w:t>
      </w:r>
      <w:r w:rsidRPr="00C93D21">
        <w:rPr>
          <w:b/>
        </w:rPr>
        <w:t>Modelled health benefits of a sugar-sweetened beverage tax across different socioeconomic groups in Australia: A cost-effectiveness and equity analysis</w:t>
      </w:r>
      <w:r w:rsidRPr="00C93D21">
        <w:t xml:space="preserve">. </w:t>
      </w:r>
      <w:r w:rsidRPr="00C93D21">
        <w:rPr>
          <w:i/>
        </w:rPr>
        <w:t xml:space="preserve">PLoS Medicine </w:t>
      </w:r>
      <w:r w:rsidRPr="00C93D21">
        <w:t xml:space="preserve">2017, </w:t>
      </w:r>
      <w:r w:rsidRPr="00C93D21">
        <w:rPr>
          <w:b/>
        </w:rPr>
        <w:t>14</w:t>
      </w:r>
      <w:r w:rsidRPr="00C93D21">
        <w:t>(6):1-17.</w:t>
      </w:r>
      <w:bookmarkEnd w:id="16"/>
    </w:p>
    <w:p w14:paraId="7E36E6C2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7" w:name="_ENREF_18"/>
      <w:r w:rsidRPr="00C93D21">
        <w:t>18.</w:t>
      </w:r>
      <w:r w:rsidRPr="00C93D21">
        <w:tab/>
        <w:t xml:space="preserve">Lee BY, Ferguson MC, Hertenstein DL, Adam A, Zenkov E, Wang PI, Wong MS, Gittelsohn J, Mui Y, Brown ST: </w:t>
      </w:r>
      <w:r w:rsidRPr="00C93D21">
        <w:rPr>
          <w:b/>
        </w:rPr>
        <w:t>Simulating the Impact of Sugar-Sweetened Beverage Warning Labels in Three Cities</w:t>
      </w:r>
      <w:r w:rsidRPr="00C93D21">
        <w:t xml:space="preserve">. </w:t>
      </w:r>
      <w:r w:rsidRPr="00C93D21">
        <w:rPr>
          <w:i/>
        </w:rPr>
        <w:t xml:space="preserve">American Journal of Preventive Medicine </w:t>
      </w:r>
      <w:r w:rsidRPr="00C93D21">
        <w:t xml:space="preserve">2018, </w:t>
      </w:r>
      <w:r w:rsidRPr="00C93D21">
        <w:rPr>
          <w:b/>
        </w:rPr>
        <w:t>54</w:t>
      </w:r>
      <w:r w:rsidRPr="00C93D21">
        <w:t>(2):197-204.</w:t>
      </w:r>
      <w:bookmarkEnd w:id="17"/>
    </w:p>
    <w:p w14:paraId="72910A21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8" w:name="_ENREF_19"/>
      <w:r w:rsidRPr="00C93D21">
        <w:t>19.</w:t>
      </w:r>
      <w:r w:rsidRPr="00C93D21">
        <w:tab/>
        <w:t xml:space="preserve">Lieffers JRL, Ekwaru JP, Ohinmaa A, Veugelers PJ: </w:t>
      </w:r>
      <w:r w:rsidRPr="00C93D21">
        <w:rPr>
          <w:b/>
        </w:rPr>
        <w:t>The economic burden of not meeting food recommendations in Canada: The cost of doing nothing</w:t>
      </w:r>
      <w:r w:rsidRPr="00C93D21">
        <w:t xml:space="preserve">. </w:t>
      </w:r>
      <w:r w:rsidRPr="00C93D21">
        <w:rPr>
          <w:i/>
        </w:rPr>
        <w:t xml:space="preserve">PLoS ONE </w:t>
      </w:r>
      <w:r w:rsidRPr="00C93D21">
        <w:t xml:space="preserve">2018, </w:t>
      </w:r>
      <w:r w:rsidRPr="00C93D21">
        <w:rPr>
          <w:b/>
        </w:rPr>
        <w:t>13</w:t>
      </w:r>
      <w:r w:rsidRPr="00C93D21">
        <w:t>(4).</w:t>
      </w:r>
      <w:bookmarkEnd w:id="18"/>
    </w:p>
    <w:p w14:paraId="2FDCE7F0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19" w:name="_ENREF_20"/>
      <w:r w:rsidRPr="00C93D21">
        <w:t>20.</w:t>
      </w:r>
      <w:r w:rsidRPr="00C93D21">
        <w:tab/>
        <w:t xml:space="preserve">Lin BH, Smith TA, Lee JY, Hall KD: </w:t>
      </w:r>
      <w:r w:rsidRPr="00C93D21">
        <w:rPr>
          <w:b/>
        </w:rPr>
        <w:t>Measuring weight outcomes for obesity intervention strategies: The case of a sugar-sweetened beverage tax</w:t>
      </w:r>
      <w:r w:rsidRPr="00C93D21">
        <w:t xml:space="preserve">. </w:t>
      </w:r>
      <w:r w:rsidRPr="00C93D21">
        <w:rPr>
          <w:i/>
        </w:rPr>
        <w:t xml:space="preserve">Economics and Human Biology </w:t>
      </w:r>
      <w:r w:rsidRPr="00C93D21">
        <w:t xml:space="preserve">2011, </w:t>
      </w:r>
      <w:r w:rsidRPr="00C93D21">
        <w:rPr>
          <w:b/>
        </w:rPr>
        <w:t>9</w:t>
      </w:r>
      <w:r w:rsidRPr="00C93D21">
        <w:t>(4):329-341.</w:t>
      </w:r>
      <w:bookmarkEnd w:id="19"/>
    </w:p>
    <w:p w14:paraId="3BA177A6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0" w:name="_ENREF_21"/>
      <w:r w:rsidRPr="00C93D21">
        <w:t>21.</w:t>
      </w:r>
      <w:r w:rsidRPr="00C93D21">
        <w:tab/>
        <w:t xml:space="preserve">Long MW, Gortmaker SL, Ward ZJ, Resch SC, Moodie ML, Sacks G, Swinburn BA, Carter RC, Claire Wang Y: </w:t>
      </w:r>
      <w:r w:rsidRPr="00C93D21">
        <w:rPr>
          <w:b/>
        </w:rPr>
        <w:t>Cost Effectiveness of a Sugar-Sweetened Beverage Excise Tax in the U.S</w:t>
      </w:r>
      <w:r w:rsidRPr="00C93D21">
        <w:t xml:space="preserve">. </w:t>
      </w:r>
      <w:r w:rsidRPr="00C93D21">
        <w:rPr>
          <w:i/>
        </w:rPr>
        <w:t xml:space="preserve">American Journal of Preventive Medicine </w:t>
      </w:r>
      <w:r w:rsidRPr="00C93D21">
        <w:t xml:space="preserve">2015, </w:t>
      </w:r>
      <w:r w:rsidRPr="00C93D21">
        <w:rPr>
          <w:b/>
        </w:rPr>
        <w:t>49</w:t>
      </w:r>
      <w:r w:rsidRPr="00C93D21">
        <w:t>(1):112-123.</w:t>
      </w:r>
      <w:bookmarkEnd w:id="20"/>
    </w:p>
    <w:p w14:paraId="52869A47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1" w:name="_ENREF_22"/>
      <w:r w:rsidRPr="00C93D21">
        <w:t>22.</w:t>
      </w:r>
      <w:r w:rsidRPr="00C93D21">
        <w:tab/>
        <w:t xml:space="preserve">Ma Y, He FJ, Yin Y, Hashem KM, MacGregor GA: </w:t>
      </w:r>
      <w:r w:rsidRPr="00C93D21">
        <w:rPr>
          <w:b/>
        </w:rPr>
        <w:t>Gradual reduction of sugar in soft drinks without substitution as a strategy to reduce overweight, obesity, and type 2 diabetes: A modelling study</w:t>
      </w:r>
      <w:r w:rsidRPr="00C93D21">
        <w:t xml:space="preserve">. </w:t>
      </w:r>
      <w:r w:rsidRPr="00C93D21">
        <w:rPr>
          <w:i/>
        </w:rPr>
        <w:t xml:space="preserve">The Lancet Diabetes and Endocrinology </w:t>
      </w:r>
      <w:r w:rsidRPr="00C93D21">
        <w:t xml:space="preserve">2016, </w:t>
      </w:r>
      <w:r w:rsidRPr="00C93D21">
        <w:rPr>
          <w:b/>
        </w:rPr>
        <w:t>4</w:t>
      </w:r>
      <w:r w:rsidRPr="00C93D21">
        <w:t>(2):105-114.</w:t>
      </w:r>
      <w:bookmarkEnd w:id="21"/>
    </w:p>
    <w:p w14:paraId="7F738BD4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2" w:name="_ENREF_23"/>
      <w:r w:rsidRPr="00C93D21">
        <w:t>23.</w:t>
      </w:r>
      <w:r w:rsidRPr="00C93D21">
        <w:tab/>
        <w:t xml:space="preserve">Magnus A, Moodie ML, Ferguson M, Cobiac LJ, Liberato SC, Brimblecombe J: </w:t>
      </w:r>
      <w:r w:rsidRPr="00C93D21">
        <w:rPr>
          <w:b/>
        </w:rPr>
        <w:t>The economic feasibility of price discounts to improve diet in Australian Aboriginal remote communities</w:t>
      </w:r>
      <w:r w:rsidRPr="00C93D21">
        <w:t xml:space="preserve">. </w:t>
      </w:r>
      <w:r w:rsidRPr="00C93D21">
        <w:rPr>
          <w:i/>
        </w:rPr>
        <w:t xml:space="preserve">Australian &amp; New Zealand Journal of Public Health </w:t>
      </w:r>
      <w:r w:rsidRPr="00C93D21">
        <w:t xml:space="preserve">2016, </w:t>
      </w:r>
      <w:r w:rsidRPr="00C93D21">
        <w:rPr>
          <w:b/>
        </w:rPr>
        <w:t>40</w:t>
      </w:r>
      <w:r w:rsidRPr="00C93D21">
        <w:t>:S36-S41.</w:t>
      </w:r>
      <w:bookmarkEnd w:id="22"/>
    </w:p>
    <w:p w14:paraId="202EB98B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3" w:name="_ENREF_24"/>
      <w:r w:rsidRPr="00C93D21">
        <w:t>24.</w:t>
      </w:r>
      <w:r w:rsidRPr="00C93D21">
        <w:tab/>
        <w:t xml:space="preserve">Manyema M, Veerman LJ, Chola L, Tugendhaft A, Sartorius B, Labadarios D, Hofman KJ: </w:t>
      </w:r>
      <w:r w:rsidRPr="00C93D21">
        <w:rPr>
          <w:b/>
        </w:rPr>
        <w:t>The potential impact of a 20% tax on sugar-sweetened beverages on obesity in South African adults: A mathematical model</w:t>
      </w:r>
      <w:r w:rsidRPr="00C93D21">
        <w:t xml:space="preserve">. </w:t>
      </w:r>
      <w:r w:rsidRPr="00C93D21">
        <w:rPr>
          <w:i/>
        </w:rPr>
        <w:t xml:space="preserve">PLoS ONE </w:t>
      </w:r>
      <w:r w:rsidRPr="00C93D21">
        <w:t xml:space="preserve">2014, </w:t>
      </w:r>
      <w:r w:rsidRPr="00C93D21">
        <w:rPr>
          <w:b/>
        </w:rPr>
        <w:t>9</w:t>
      </w:r>
      <w:r w:rsidRPr="00C93D21">
        <w:t>(8).</w:t>
      </w:r>
      <w:bookmarkEnd w:id="23"/>
    </w:p>
    <w:p w14:paraId="589D8BD9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4" w:name="_ENREF_25"/>
      <w:r w:rsidRPr="00C93D21">
        <w:t>25.</w:t>
      </w:r>
      <w:r w:rsidRPr="00C93D21">
        <w:tab/>
        <w:t xml:space="preserve">Manyema M, Veerman JL, Chola L, Tugendhaft A, Labadarios D, Hofman K: </w:t>
      </w:r>
      <w:r w:rsidRPr="00C93D21">
        <w:rPr>
          <w:b/>
        </w:rPr>
        <w:t>Decreasing the burden of type 2 diabetes in South Africa: The impact of taxing sugar-sweetened beverages</w:t>
      </w:r>
      <w:r w:rsidRPr="00C93D21">
        <w:t xml:space="preserve">. </w:t>
      </w:r>
      <w:r w:rsidRPr="00C93D21">
        <w:rPr>
          <w:i/>
        </w:rPr>
        <w:t xml:space="preserve">PLoS ONE </w:t>
      </w:r>
      <w:r w:rsidRPr="00C93D21">
        <w:t xml:space="preserve">2015, </w:t>
      </w:r>
      <w:r w:rsidRPr="00C93D21">
        <w:rPr>
          <w:b/>
        </w:rPr>
        <w:t>10</w:t>
      </w:r>
      <w:r w:rsidRPr="00C93D21">
        <w:t>(11).</w:t>
      </w:r>
      <w:bookmarkEnd w:id="24"/>
    </w:p>
    <w:p w14:paraId="6CF76C36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5" w:name="_ENREF_26"/>
      <w:r w:rsidRPr="00C93D21">
        <w:t>26.</w:t>
      </w:r>
      <w:r w:rsidRPr="00C93D21">
        <w:tab/>
        <w:t xml:space="preserve">Manyema M, Veerman LJ, Tugendhaft A, Labadarios D, Hofman KJ: </w:t>
      </w:r>
      <w:r w:rsidRPr="00C93D21">
        <w:rPr>
          <w:b/>
        </w:rPr>
        <w:t>Modelling the potential impact of a sugar-sweetened beverage tax on stroke mortality, costs and health-adjusted life years in South Africa</w:t>
      </w:r>
      <w:r w:rsidRPr="00C93D21">
        <w:t xml:space="preserve">. </w:t>
      </w:r>
      <w:r w:rsidRPr="00C93D21">
        <w:rPr>
          <w:i/>
        </w:rPr>
        <w:t xml:space="preserve">BMC Public Health </w:t>
      </w:r>
      <w:r w:rsidRPr="00C93D21">
        <w:t xml:space="preserve">2016, </w:t>
      </w:r>
      <w:r w:rsidRPr="00C93D21">
        <w:rPr>
          <w:b/>
        </w:rPr>
        <w:t>16</w:t>
      </w:r>
      <w:r w:rsidRPr="00C93D21">
        <w:t>(1):1-10.</w:t>
      </w:r>
      <w:bookmarkEnd w:id="25"/>
    </w:p>
    <w:p w14:paraId="322C2623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6" w:name="_ENREF_27"/>
      <w:r w:rsidRPr="00C93D21">
        <w:t>27.</w:t>
      </w:r>
      <w:r w:rsidRPr="00C93D21">
        <w:tab/>
        <w:t xml:space="preserve">Mekonnen TA, Odden MC, Coxson PG, Guzman D, Lightwood J, Wang YC, Bibbins-Domingo K: </w:t>
      </w:r>
      <w:r w:rsidRPr="00C93D21">
        <w:rPr>
          <w:b/>
        </w:rPr>
        <w:t>Health benefits of reducing sugar-sweetened beverage intake in high risk populations of California: Results from the Cardiovascular Disease (CVD) policy model</w:t>
      </w:r>
      <w:r w:rsidRPr="00C93D21">
        <w:t xml:space="preserve">. </w:t>
      </w:r>
      <w:r w:rsidRPr="00C93D21">
        <w:rPr>
          <w:i/>
        </w:rPr>
        <w:t xml:space="preserve">PLoS ONE </w:t>
      </w:r>
      <w:r w:rsidRPr="00C93D21">
        <w:t xml:space="preserve">2013, </w:t>
      </w:r>
      <w:r w:rsidRPr="00C93D21">
        <w:rPr>
          <w:b/>
        </w:rPr>
        <w:t>8</w:t>
      </w:r>
      <w:r w:rsidRPr="00C93D21">
        <w:t>(12).</w:t>
      </w:r>
      <w:bookmarkEnd w:id="26"/>
    </w:p>
    <w:p w14:paraId="779AC024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7" w:name="_ENREF_28"/>
      <w:r w:rsidRPr="00C93D21">
        <w:t>28.</w:t>
      </w:r>
      <w:r w:rsidRPr="00C93D21">
        <w:tab/>
        <w:t xml:space="preserve">Nomaguchi T, Cunich M, Zapata-Diomedi B, Veerman JL: </w:t>
      </w:r>
      <w:r w:rsidRPr="00C93D21">
        <w:rPr>
          <w:b/>
        </w:rPr>
        <w:t>The impact on productivity of a hypothetical tax on sugar-sweetened beverages</w:t>
      </w:r>
      <w:r w:rsidRPr="00C93D21">
        <w:t xml:space="preserve">. </w:t>
      </w:r>
      <w:r w:rsidRPr="00C93D21">
        <w:rPr>
          <w:i/>
        </w:rPr>
        <w:t xml:space="preserve">Health Policy </w:t>
      </w:r>
      <w:r w:rsidRPr="00C93D21">
        <w:t xml:space="preserve">2017, </w:t>
      </w:r>
      <w:r w:rsidRPr="00C93D21">
        <w:rPr>
          <w:b/>
        </w:rPr>
        <w:t>121</w:t>
      </w:r>
      <w:r w:rsidRPr="00C93D21">
        <w:t>(6):715-725.</w:t>
      </w:r>
      <w:bookmarkEnd w:id="27"/>
    </w:p>
    <w:p w14:paraId="4A10EFEC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8" w:name="_ENREF_29"/>
      <w:r w:rsidRPr="00C93D21">
        <w:t>29.</w:t>
      </w:r>
      <w:r w:rsidRPr="00C93D21">
        <w:tab/>
        <w:t>Pearson-Stuttard J, Bandosz P, Rehm CD, Penalvo J, Whitsel L, Gaziano T, Conrad Z, Wilde P, Micha R, Lloyd-Williams F</w:t>
      </w:r>
      <w:r w:rsidRPr="00C93D21">
        <w:rPr>
          <w:i/>
        </w:rPr>
        <w:t xml:space="preserve"> et al</w:t>
      </w:r>
      <w:r w:rsidRPr="00C93D21">
        <w:t xml:space="preserve">: </w:t>
      </w:r>
      <w:r w:rsidRPr="00C93D21">
        <w:rPr>
          <w:b/>
        </w:rPr>
        <w:t>Reducing us cardiovascular disease disparities through dietary policy</w:t>
      </w:r>
      <w:r w:rsidRPr="00C93D21">
        <w:t xml:space="preserve">. </w:t>
      </w:r>
      <w:r w:rsidRPr="00C93D21">
        <w:rPr>
          <w:i/>
        </w:rPr>
        <w:t xml:space="preserve">Circulation </w:t>
      </w:r>
      <w:r w:rsidRPr="00C93D21">
        <w:t xml:space="preserve">2017, </w:t>
      </w:r>
      <w:r w:rsidRPr="00C93D21">
        <w:rPr>
          <w:b/>
        </w:rPr>
        <w:t>135</w:t>
      </w:r>
      <w:r w:rsidRPr="00C93D21">
        <w:t>.</w:t>
      </w:r>
      <w:bookmarkEnd w:id="28"/>
    </w:p>
    <w:p w14:paraId="51320FD3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29" w:name="_ENREF_30"/>
      <w:r w:rsidRPr="00C93D21">
        <w:t>30.</w:t>
      </w:r>
      <w:r w:rsidRPr="00C93D21">
        <w:tab/>
        <w:t>Penalvo JL, Cudhea F, Micha R, Rehm CD, Afshin A, Whitsel L, Wilde P, Gaziano T, Pearson-Stuttard J, O'Flaherty M</w:t>
      </w:r>
      <w:r w:rsidRPr="00C93D21">
        <w:rPr>
          <w:i/>
        </w:rPr>
        <w:t xml:space="preserve"> et al</w:t>
      </w:r>
      <w:r w:rsidRPr="00C93D21">
        <w:t xml:space="preserve">: </w:t>
      </w:r>
      <w:r w:rsidRPr="00C93D21">
        <w:rPr>
          <w:b/>
        </w:rPr>
        <w:t>The potential impact of food taxes and subsidies on cardiovascular disease and diabetes burden and disparities in the United States</w:t>
      </w:r>
      <w:r w:rsidRPr="00C93D21">
        <w:t xml:space="preserve">. </w:t>
      </w:r>
      <w:r w:rsidRPr="00C93D21">
        <w:rPr>
          <w:i/>
        </w:rPr>
        <w:t xml:space="preserve">BMC Medicine </w:t>
      </w:r>
      <w:r w:rsidRPr="00C93D21">
        <w:t xml:space="preserve">2017, </w:t>
      </w:r>
      <w:r w:rsidRPr="00C93D21">
        <w:rPr>
          <w:b/>
        </w:rPr>
        <w:t>15</w:t>
      </w:r>
      <w:r w:rsidRPr="00C93D21">
        <w:t>(1):208.</w:t>
      </w:r>
      <w:bookmarkEnd w:id="29"/>
    </w:p>
    <w:p w14:paraId="5789C46A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0" w:name="_ENREF_31"/>
      <w:r w:rsidRPr="00C93D21">
        <w:t>31.</w:t>
      </w:r>
      <w:r w:rsidRPr="00C93D21">
        <w:tab/>
        <w:t xml:space="preserve">Rezende LF, Azeredo CM, Canella DS, Luiz Odo C, Levy RB, Eluf-Neto J: </w:t>
      </w:r>
      <w:r w:rsidRPr="00C93D21">
        <w:rPr>
          <w:b/>
        </w:rPr>
        <w:t>Coronary heart disease mortality, cardiovascular disease mortality and all-cause mortality attributable to dietary intake over 20years in Brazil</w:t>
      </w:r>
      <w:r w:rsidRPr="00C93D21">
        <w:t xml:space="preserve">. </w:t>
      </w:r>
      <w:r w:rsidRPr="00C93D21">
        <w:rPr>
          <w:i/>
        </w:rPr>
        <w:t xml:space="preserve">International Journal of Cardiology </w:t>
      </w:r>
      <w:r w:rsidRPr="00C93D21">
        <w:t xml:space="preserve">2016, </w:t>
      </w:r>
      <w:r w:rsidRPr="00C93D21">
        <w:rPr>
          <w:b/>
        </w:rPr>
        <w:t>217</w:t>
      </w:r>
      <w:r w:rsidRPr="00C93D21">
        <w:t>:64-68.</w:t>
      </w:r>
      <w:bookmarkEnd w:id="30"/>
    </w:p>
    <w:p w14:paraId="54AE54C4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1" w:name="_ENREF_32"/>
      <w:r w:rsidRPr="00C93D21">
        <w:lastRenderedPageBreak/>
        <w:t>32.</w:t>
      </w:r>
      <w:r w:rsidRPr="00C93D21">
        <w:tab/>
        <w:t xml:space="preserve">Sacks G, Veerman JL, Moodie M, Swinburn B: </w:t>
      </w:r>
      <w:r w:rsidRPr="00C93D21">
        <w:rPr>
          <w:b/>
        </w:rPr>
        <w:t>Traffic-light nutrition labelling and junk-food tax: A modelled comparison of cost-effectiveness for obesity prevention</w:t>
      </w:r>
      <w:r w:rsidRPr="00C93D21">
        <w:t xml:space="preserve">. </w:t>
      </w:r>
      <w:r w:rsidRPr="00C93D21">
        <w:rPr>
          <w:i/>
        </w:rPr>
        <w:t xml:space="preserve">International Journal of Obesity </w:t>
      </w:r>
      <w:r w:rsidRPr="00C93D21">
        <w:t xml:space="preserve">2011, </w:t>
      </w:r>
      <w:r w:rsidRPr="00C93D21">
        <w:rPr>
          <w:b/>
        </w:rPr>
        <w:t>35</w:t>
      </w:r>
      <w:r w:rsidRPr="00C93D21">
        <w:t>(7):1001-1009.</w:t>
      </w:r>
      <w:bookmarkEnd w:id="31"/>
    </w:p>
    <w:p w14:paraId="7E4D7575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2" w:name="_ENREF_33"/>
      <w:r w:rsidRPr="00C93D21">
        <w:t>33.</w:t>
      </w:r>
      <w:r w:rsidRPr="00C93D21">
        <w:tab/>
        <w:t xml:space="preserve">Sanchez-Romero LM, Penko J, Coxson PG, Fernandez A, Mason A, Moran AE, Avila-Burgos L, Odden M, Barquera S, Bibbins-Domingo K: </w:t>
      </w:r>
      <w:r w:rsidRPr="00C93D21">
        <w:rPr>
          <w:b/>
        </w:rPr>
        <w:t>Projected Impact of Mexico's Sugar-Sweetened Beverage Tax Policy on Diabetes and Cardiovascular Disease: A Modeling Study</w:t>
      </w:r>
      <w:r w:rsidRPr="00C93D21">
        <w:t xml:space="preserve">. </w:t>
      </w:r>
      <w:r w:rsidRPr="00C93D21">
        <w:rPr>
          <w:i/>
        </w:rPr>
        <w:t xml:space="preserve">PLoS Medicine / Public Library of Science </w:t>
      </w:r>
      <w:r w:rsidRPr="00C93D21">
        <w:t xml:space="preserve">2016, </w:t>
      </w:r>
      <w:r w:rsidRPr="00C93D21">
        <w:rPr>
          <w:b/>
        </w:rPr>
        <w:t>13</w:t>
      </w:r>
      <w:r w:rsidRPr="00C93D21">
        <w:t>(11):e1002158.</w:t>
      </w:r>
      <w:bookmarkEnd w:id="32"/>
    </w:p>
    <w:p w14:paraId="66C023A5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3" w:name="_ENREF_34"/>
      <w:r w:rsidRPr="00C93D21">
        <w:t>34.</w:t>
      </w:r>
      <w:r w:rsidRPr="00C93D21">
        <w:tab/>
        <w:t xml:space="preserve">Schwendicke F, Thomson WM, Broadbent JM, Stolpe M: </w:t>
      </w:r>
      <w:r w:rsidRPr="00C93D21">
        <w:rPr>
          <w:b/>
        </w:rPr>
        <w:t>Effects of Taxing Sugar-Sweetened Beverages on Caries and Treatment Costs</w:t>
      </w:r>
      <w:r w:rsidRPr="00C93D21">
        <w:t xml:space="preserve">. </w:t>
      </w:r>
      <w:r w:rsidRPr="00C93D21">
        <w:rPr>
          <w:i/>
        </w:rPr>
        <w:t xml:space="preserve">Journal of Dental Research </w:t>
      </w:r>
      <w:r w:rsidRPr="00C93D21">
        <w:t xml:space="preserve">2016, </w:t>
      </w:r>
      <w:r w:rsidRPr="00C93D21">
        <w:rPr>
          <w:b/>
        </w:rPr>
        <w:t>95</w:t>
      </w:r>
      <w:r w:rsidRPr="00C93D21">
        <w:t>(12):1327-1332.</w:t>
      </w:r>
      <w:bookmarkEnd w:id="33"/>
    </w:p>
    <w:p w14:paraId="25736863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4" w:name="_ENREF_35"/>
      <w:r w:rsidRPr="00C93D21">
        <w:t>35.</w:t>
      </w:r>
      <w:r w:rsidRPr="00C93D21">
        <w:tab/>
        <w:t xml:space="preserve">Singh GM, Micha R, Khatibzadeh S, Lim S, Ezzati M, Mozaffarian D: </w:t>
      </w:r>
      <w:r w:rsidRPr="00C93D21">
        <w:rPr>
          <w:b/>
        </w:rPr>
        <w:t>Estimated Global, Regional, and National Disease Burdens Related to Sugar-Sweetened Beverage Consumption in 2010</w:t>
      </w:r>
      <w:r w:rsidRPr="00C93D21">
        <w:t xml:space="preserve">. </w:t>
      </w:r>
      <w:r w:rsidRPr="00C93D21">
        <w:rPr>
          <w:i/>
        </w:rPr>
        <w:t xml:space="preserve">Circulation </w:t>
      </w:r>
      <w:r w:rsidRPr="00C93D21">
        <w:t xml:space="preserve">2015, </w:t>
      </w:r>
      <w:r w:rsidRPr="00C93D21">
        <w:rPr>
          <w:b/>
        </w:rPr>
        <w:t>132</w:t>
      </w:r>
      <w:r w:rsidRPr="00C93D21">
        <w:t>(8):639-666.</w:t>
      </w:r>
      <w:bookmarkEnd w:id="34"/>
    </w:p>
    <w:p w14:paraId="17AF5C5A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5" w:name="_ENREF_36"/>
      <w:r w:rsidRPr="00C93D21">
        <w:t>36.</w:t>
      </w:r>
      <w:r w:rsidRPr="00C93D21">
        <w:tab/>
        <w:t xml:space="preserve">Vecino-Ortiz AI, Arroyo-Ariza D: </w:t>
      </w:r>
      <w:r w:rsidRPr="00C93D21">
        <w:rPr>
          <w:b/>
        </w:rPr>
        <w:t>A tax on sugar sweetened beverages in Colombia: Estimating the impact on overweight and obesity prevalence across socio economic levels</w:t>
      </w:r>
      <w:r w:rsidRPr="00C93D21">
        <w:t xml:space="preserve">. </w:t>
      </w:r>
      <w:r w:rsidRPr="00C93D21">
        <w:rPr>
          <w:i/>
        </w:rPr>
        <w:t xml:space="preserve">Social Science &amp; Medicine </w:t>
      </w:r>
      <w:r w:rsidRPr="00C93D21">
        <w:t xml:space="preserve">2018, </w:t>
      </w:r>
      <w:r w:rsidRPr="00C93D21">
        <w:rPr>
          <w:b/>
        </w:rPr>
        <w:t>209</w:t>
      </w:r>
      <w:r w:rsidRPr="00C93D21">
        <w:t>:111-116.</w:t>
      </w:r>
      <w:bookmarkEnd w:id="35"/>
    </w:p>
    <w:p w14:paraId="79E59E0D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6" w:name="_ENREF_37"/>
      <w:r w:rsidRPr="00C93D21">
        <w:t>37.</w:t>
      </w:r>
      <w:r w:rsidRPr="00C93D21">
        <w:tab/>
        <w:t xml:space="preserve">Veerman JL, Sacks G, Antonopoulos N, Martin J: </w:t>
      </w:r>
      <w:r w:rsidRPr="00C93D21">
        <w:rPr>
          <w:b/>
        </w:rPr>
        <w:t>The impact of a tax on sugar-sweetened beverages on health and health care costs: A modelling study</w:t>
      </w:r>
      <w:r w:rsidRPr="00C93D21">
        <w:t xml:space="preserve">. </w:t>
      </w:r>
      <w:r w:rsidRPr="00C93D21">
        <w:rPr>
          <w:i/>
        </w:rPr>
        <w:t xml:space="preserve">PLoS ONE </w:t>
      </w:r>
      <w:r w:rsidRPr="00C93D21">
        <w:t xml:space="preserve">2016, </w:t>
      </w:r>
      <w:r w:rsidRPr="00C93D21">
        <w:rPr>
          <w:b/>
        </w:rPr>
        <w:t>11</w:t>
      </w:r>
      <w:r w:rsidRPr="00C93D21">
        <w:t>(4).</w:t>
      </w:r>
      <w:bookmarkEnd w:id="36"/>
    </w:p>
    <w:p w14:paraId="4442B03A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7" w:name="_ENREF_38"/>
      <w:r w:rsidRPr="00C93D21">
        <w:t>38.</w:t>
      </w:r>
      <w:r w:rsidRPr="00C93D21">
        <w:tab/>
        <w:t xml:space="preserve">Wang YC, Coxson P, Shen Y-M, Goldman L, Bibbins-Domingo K: </w:t>
      </w:r>
      <w:r w:rsidRPr="00C93D21">
        <w:rPr>
          <w:b/>
        </w:rPr>
        <w:t>A Penny-Per-Ounce Tax On Sugar-Sweetened Beverages Would Cut Health And Cost Burdens Of Diabetes</w:t>
      </w:r>
      <w:r w:rsidRPr="00C93D21">
        <w:t xml:space="preserve">. </w:t>
      </w:r>
      <w:r w:rsidRPr="00C93D21">
        <w:rPr>
          <w:i/>
        </w:rPr>
        <w:t xml:space="preserve">Health Affairs </w:t>
      </w:r>
      <w:r w:rsidRPr="00C93D21">
        <w:t xml:space="preserve">2012, </w:t>
      </w:r>
      <w:r w:rsidRPr="00C93D21">
        <w:rPr>
          <w:b/>
        </w:rPr>
        <w:t>31</w:t>
      </w:r>
      <w:r w:rsidRPr="00C93D21">
        <w:t>(1):199-207.</w:t>
      </w:r>
      <w:bookmarkEnd w:id="37"/>
    </w:p>
    <w:p w14:paraId="1557B112" w14:textId="77777777" w:rsidR="00C93D21" w:rsidRPr="00C93D21" w:rsidRDefault="00C93D21" w:rsidP="00C93D21">
      <w:pPr>
        <w:pStyle w:val="EndNoteBibliography"/>
        <w:spacing w:after="0"/>
        <w:ind w:left="720" w:hanging="720"/>
      </w:pPr>
      <w:bookmarkStart w:id="38" w:name="_ENREF_39"/>
      <w:r w:rsidRPr="00C93D21">
        <w:t>39.</w:t>
      </w:r>
      <w:r w:rsidRPr="00C93D21">
        <w:tab/>
        <w:t xml:space="preserve">Wilson KJ, Brown HS, Bastida E: </w:t>
      </w:r>
      <w:r w:rsidRPr="00C93D21">
        <w:rPr>
          <w:b/>
        </w:rPr>
        <w:t>Cost-effectiveness of a community-based weight control intervention targeting a low-socioeconomic-status Mexican-origin population</w:t>
      </w:r>
      <w:r w:rsidRPr="00C93D21">
        <w:t xml:space="preserve">. </w:t>
      </w:r>
      <w:r w:rsidRPr="00C93D21">
        <w:rPr>
          <w:i/>
        </w:rPr>
        <w:t xml:space="preserve">Health promotion practice </w:t>
      </w:r>
      <w:r w:rsidRPr="00C93D21">
        <w:t xml:space="preserve">2015, </w:t>
      </w:r>
      <w:r w:rsidRPr="00C93D21">
        <w:rPr>
          <w:b/>
        </w:rPr>
        <w:t>16</w:t>
      </w:r>
      <w:r w:rsidRPr="00C93D21">
        <w:t>(1):101-108.</w:t>
      </w:r>
      <w:bookmarkEnd w:id="38"/>
    </w:p>
    <w:p w14:paraId="25960937" w14:textId="77777777" w:rsidR="00C93D21" w:rsidRPr="00C93D21" w:rsidRDefault="00C93D21" w:rsidP="00C93D21">
      <w:pPr>
        <w:pStyle w:val="EndNoteBibliography"/>
        <w:ind w:left="720" w:hanging="720"/>
      </w:pPr>
      <w:bookmarkStart w:id="39" w:name="_ENREF_40"/>
      <w:r w:rsidRPr="00C93D21">
        <w:t>40.</w:t>
      </w:r>
      <w:r w:rsidRPr="00C93D21">
        <w:tab/>
        <w:t>Wright DR, Kenney EL, Giles CM, Long MW, Ward ZJ, Resch SC, Moodie ML, Carter RC, Wang YC, Sacks G</w:t>
      </w:r>
      <w:r w:rsidRPr="00C93D21">
        <w:rPr>
          <w:i/>
        </w:rPr>
        <w:t xml:space="preserve"> et al</w:t>
      </w:r>
      <w:r w:rsidRPr="00C93D21">
        <w:t xml:space="preserve">: </w:t>
      </w:r>
      <w:r w:rsidRPr="00C93D21">
        <w:rPr>
          <w:b/>
        </w:rPr>
        <w:t>Modeling the Cost Effectiveness of Child Care Policy Changes in the U.S</w:t>
      </w:r>
      <w:r w:rsidRPr="00C93D21">
        <w:t xml:space="preserve">. </w:t>
      </w:r>
      <w:r w:rsidRPr="00C93D21">
        <w:rPr>
          <w:i/>
        </w:rPr>
        <w:t xml:space="preserve">American Journal of Preventive Medicine </w:t>
      </w:r>
      <w:r w:rsidRPr="00C93D21">
        <w:t xml:space="preserve">2015, </w:t>
      </w:r>
      <w:r w:rsidRPr="00C93D21">
        <w:rPr>
          <w:b/>
        </w:rPr>
        <w:t>49</w:t>
      </w:r>
      <w:r w:rsidRPr="00C93D21">
        <w:t>(1):135-147.</w:t>
      </w:r>
      <w:bookmarkEnd w:id="39"/>
    </w:p>
    <w:p w14:paraId="2D49B0E7" w14:textId="4678DBD3" w:rsidR="003E416B" w:rsidRPr="003E416B" w:rsidRDefault="00A4260E">
      <w:r>
        <w:fldChar w:fldCharType="end"/>
      </w:r>
    </w:p>
    <w:sectPr w:rsidR="003E416B" w:rsidRPr="003E41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BE3783" w14:textId="77777777" w:rsidR="009F5394" w:rsidRDefault="009F5394">
      <w:pPr>
        <w:spacing w:after="0" w:line="240" w:lineRule="auto"/>
      </w:pPr>
      <w:r>
        <w:separator/>
      </w:r>
    </w:p>
  </w:endnote>
  <w:endnote w:type="continuationSeparator" w:id="0">
    <w:p w14:paraId="261E50D3" w14:textId="77777777" w:rsidR="009F5394" w:rsidRDefault="009F53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8AE1B50" w14:textId="77777777" w:rsidR="009F5394" w:rsidRDefault="009F5394">
      <w:pPr>
        <w:spacing w:after="0" w:line="240" w:lineRule="auto"/>
      </w:pPr>
      <w:r>
        <w:separator/>
      </w:r>
    </w:p>
  </w:footnote>
  <w:footnote w:type="continuationSeparator" w:id="0">
    <w:p w14:paraId="2E87EF89" w14:textId="77777777" w:rsidR="009F5394" w:rsidRDefault="009F539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C31B20"/>
    <w:multiLevelType w:val="hybridMultilevel"/>
    <w:tmpl w:val="BA5A89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FE7D0D"/>
    <w:multiLevelType w:val="hybridMultilevel"/>
    <w:tmpl w:val="53F67F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FF22DBE"/>
    <w:multiLevelType w:val="hybridMultilevel"/>
    <w:tmpl w:val="9F46ACAA"/>
    <w:lvl w:ilvl="0" w:tplc="0409000F">
      <w:start w:val="1"/>
      <w:numFmt w:val="decimal"/>
      <w:lvlText w:val="%1."/>
      <w:lvlJc w:val="left"/>
      <w:pPr>
        <w:ind w:left="153" w:hanging="360"/>
      </w:pPr>
    </w:lvl>
    <w:lvl w:ilvl="1" w:tplc="04090019" w:tentative="1">
      <w:start w:val="1"/>
      <w:numFmt w:val="lowerLetter"/>
      <w:lvlText w:val="%2."/>
      <w:lvlJc w:val="left"/>
      <w:pPr>
        <w:ind w:left="873" w:hanging="360"/>
      </w:pPr>
    </w:lvl>
    <w:lvl w:ilvl="2" w:tplc="0409001B" w:tentative="1">
      <w:start w:val="1"/>
      <w:numFmt w:val="lowerRoman"/>
      <w:lvlText w:val="%3."/>
      <w:lvlJc w:val="right"/>
      <w:pPr>
        <w:ind w:left="1593" w:hanging="180"/>
      </w:pPr>
    </w:lvl>
    <w:lvl w:ilvl="3" w:tplc="0409000F" w:tentative="1">
      <w:start w:val="1"/>
      <w:numFmt w:val="decimal"/>
      <w:lvlText w:val="%4."/>
      <w:lvlJc w:val="left"/>
      <w:pPr>
        <w:ind w:left="2313" w:hanging="360"/>
      </w:pPr>
    </w:lvl>
    <w:lvl w:ilvl="4" w:tplc="04090019" w:tentative="1">
      <w:start w:val="1"/>
      <w:numFmt w:val="lowerLetter"/>
      <w:lvlText w:val="%5."/>
      <w:lvlJc w:val="left"/>
      <w:pPr>
        <w:ind w:left="3033" w:hanging="360"/>
      </w:pPr>
    </w:lvl>
    <w:lvl w:ilvl="5" w:tplc="0409001B" w:tentative="1">
      <w:start w:val="1"/>
      <w:numFmt w:val="lowerRoman"/>
      <w:lvlText w:val="%6."/>
      <w:lvlJc w:val="right"/>
      <w:pPr>
        <w:ind w:left="3753" w:hanging="180"/>
      </w:pPr>
    </w:lvl>
    <w:lvl w:ilvl="6" w:tplc="0409000F" w:tentative="1">
      <w:start w:val="1"/>
      <w:numFmt w:val="decimal"/>
      <w:lvlText w:val="%7."/>
      <w:lvlJc w:val="left"/>
      <w:pPr>
        <w:ind w:left="4473" w:hanging="360"/>
      </w:pPr>
    </w:lvl>
    <w:lvl w:ilvl="7" w:tplc="04090019" w:tentative="1">
      <w:start w:val="1"/>
      <w:numFmt w:val="lowerLetter"/>
      <w:lvlText w:val="%8."/>
      <w:lvlJc w:val="left"/>
      <w:pPr>
        <w:ind w:left="5193" w:hanging="360"/>
      </w:pPr>
    </w:lvl>
    <w:lvl w:ilvl="8" w:tplc="0409001B" w:tentative="1">
      <w:start w:val="1"/>
      <w:numFmt w:val="lowerRoman"/>
      <w:lvlText w:val="%9."/>
      <w:lvlJc w:val="right"/>
      <w:pPr>
        <w:ind w:left="5913" w:hanging="180"/>
      </w:pPr>
    </w:lvl>
  </w:abstractNum>
  <w:abstractNum w:abstractNumId="3" w15:restartNumberingAfterBreak="0">
    <w:nsid w:val="76B13E7F"/>
    <w:multiLevelType w:val="hybridMultilevel"/>
    <w:tmpl w:val="E69CAF2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3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E416B"/>
    <w:rsid w:val="0000215F"/>
    <w:rsid w:val="00010E9C"/>
    <w:rsid w:val="00014E77"/>
    <w:rsid w:val="0002063B"/>
    <w:rsid w:val="00036C3D"/>
    <w:rsid w:val="000418D6"/>
    <w:rsid w:val="00043B46"/>
    <w:rsid w:val="00044F81"/>
    <w:rsid w:val="00046558"/>
    <w:rsid w:val="00046878"/>
    <w:rsid w:val="000528D9"/>
    <w:rsid w:val="0005305A"/>
    <w:rsid w:val="00053217"/>
    <w:rsid w:val="00054850"/>
    <w:rsid w:val="00054E83"/>
    <w:rsid w:val="00056271"/>
    <w:rsid w:val="0005720B"/>
    <w:rsid w:val="00074A6D"/>
    <w:rsid w:val="00074F05"/>
    <w:rsid w:val="00080521"/>
    <w:rsid w:val="00080CC9"/>
    <w:rsid w:val="000918CA"/>
    <w:rsid w:val="000930C9"/>
    <w:rsid w:val="0009437E"/>
    <w:rsid w:val="000A27B0"/>
    <w:rsid w:val="000A3593"/>
    <w:rsid w:val="000A4178"/>
    <w:rsid w:val="000A528F"/>
    <w:rsid w:val="000B54C0"/>
    <w:rsid w:val="000C6AFA"/>
    <w:rsid w:val="000D103B"/>
    <w:rsid w:val="000E3102"/>
    <w:rsid w:val="000F6D12"/>
    <w:rsid w:val="00112E82"/>
    <w:rsid w:val="00114A4D"/>
    <w:rsid w:val="00115BF0"/>
    <w:rsid w:val="00130B33"/>
    <w:rsid w:val="00133872"/>
    <w:rsid w:val="00133AAD"/>
    <w:rsid w:val="00143E0E"/>
    <w:rsid w:val="00152EA9"/>
    <w:rsid w:val="00157914"/>
    <w:rsid w:val="00174E95"/>
    <w:rsid w:val="00181E2F"/>
    <w:rsid w:val="0018549F"/>
    <w:rsid w:val="00185882"/>
    <w:rsid w:val="00186007"/>
    <w:rsid w:val="00194A48"/>
    <w:rsid w:val="001B07D5"/>
    <w:rsid w:val="001B12F5"/>
    <w:rsid w:val="001B15A8"/>
    <w:rsid w:val="001B1D78"/>
    <w:rsid w:val="001B37D3"/>
    <w:rsid w:val="001B40E9"/>
    <w:rsid w:val="001C34A1"/>
    <w:rsid w:val="001C6EFA"/>
    <w:rsid w:val="001D2D11"/>
    <w:rsid w:val="001D3634"/>
    <w:rsid w:val="001D7CE0"/>
    <w:rsid w:val="001F07E7"/>
    <w:rsid w:val="001F0933"/>
    <w:rsid w:val="001F3FF6"/>
    <w:rsid w:val="001F522C"/>
    <w:rsid w:val="001F6746"/>
    <w:rsid w:val="00205E23"/>
    <w:rsid w:val="00211928"/>
    <w:rsid w:val="00222F8D"/>
    <w:rsid w:val="002237B0"/>
    <w:rsid w:val="0022519C"/>
    <w:rsid w:val="002269ED"/>
    <w:rsid w:val="00233B56"/>
    <w:rsid w:val="00234C5A"/>
    <w:rsid w:val="002456D4"/>
    <w:rsid w:val="00251EB1"/>
    <w:rsid w:val="00253A1E"/>
    <w:rsid w:val="002676A1"/>
    <w:rsid w:val="00271161"/>
    <w:rsid w:val="0028099C"/>
    <w:rsid w:val="002835BF"/>
    <w:rsid w:val="002B0F11"/>
    <w:rsid w:val="002B2A19"/>
    <w:rsid w:val="002B502B"/>
    <w:rsid w:val="002C2A99"/>
    <w:rsid w:val="002E611D"/>
    <w:rsid w:val="002E72F0"/>
    <w:rsid w:val="003005A1"/>
    <w:rsid w:val="00301945"/>
    <w:rsid w:val="00304D9C"/>
    <w:rsid w:val="00312BCF"/>
    <w:rsid w:val="003239A8"/>
    <w:rsid w:val="00333918"/>
    <w:rsid w:val="00335657"/>
    <w:rsid w:val="003363AD"/>
    <w:rsid w:val="003405B9"/>
    <w:rsid w:val="00345304"/>
    <w:rsid w:val="00346E83"/>
    <w:rsid w:val="003476B1"/>
    <w:rsid w:val="00353285"/>
    <w:rsid w:val="00353DCD"/>
    <w:rsid w:val="00357FAA"/>
    <w:rsid w:val="00367ED4"/>
    <w:rsid w:val="003743BC"/>
    <w:rsid w:val="00380088"/>
    <w:rsid w:val="00380D72"/>
    <w:rsid w:val="003820B3"/>
    <w:rsid w:val="003A0877"/>
    <w:rsid w:val="003B778F"/>
    <w:rsid w:val="003B78BB"/>
    <w:rsid w:val="003C2099"/>
    <w:rsid w:val="003D08C8"/>
    <w:rsid w:val="003D31A4"/>
    <w:rsid w:val="003E0E8A"/>
    <w:rsid w:val="003E416B"/>
    <w:rsid w:val="00402902"/>
    <w:rsid w:val="0040458A"/>
    <w:rsid w:val="00410829"/>
    <w:rsid w:val="004118F5"/>
    <w:rsid w:val="0041759A"/>
    <w:rsid w:val="0043082D"/>
    <w:rsid w:val="00436EEB"/>
    <w:rsid w:val="00441C71"/>
    <w:rsid w:val="00454942"/>
    <w:rsid w:val="0048434E"/>
    <w:rsid w:val="004851DA"/>
    <w:rsid w:val="00492169"/>
    <w:rsid w:val="00497DB9"/>
    <w:rsid w:val="004A15BD"/>
    <w:rsid w:val="004A61D7"/>
    <w:rsid w:val="004B54B2"/>
    <w:rsid w:val="004B68E3"/>
    <w:rsid w:val="004C2C6A"/>
    <w:rsid w:val="004C3F4F"/>
    <w:rsid w:val="004C622B"/>
    <w:rsid w:val="004C7537"/>
    <w:rsid w:val="004D675A"/>
    <w:rsid w:val="004E1D75"/>
    <w:rsid w:val="00502E1A"/>
    <w:rsid w:val="0051437D"/>
    <w:rsid w:val="00516220"/>
    <w:rsid w:val="00525294"/>
    <w:rsid w:val="005316AB"/>
    <w:rsid w:val="00535082"/>
    <w:rsid w:val="0053575C"/>
    <w:rsid w:val="00545458"/>
    <w:rsid w:val="005502F4"/>
    <w:rsid w:val="0055383D"/>
    <w:rsid w:val="00554AD7"/>
    <w:rsid w:val="005576EA"/>
    <w:rsid w:val="00564D11"/>
    <w:rsid w:val="00565CAA"/>
    <w:rsid w:val="00567E57"/>
    <w:rsid w:val="00580527"/>
    <w:rsid w:val="00582373"/>
    <w:rsid w:val="00583D06"/>
    <w:rsid w:val="005873DA"/>
    <w:rsid w:val="0058774B"/>
    <w:rsid w:val="00592485"/>
    <w:rsid w:val="00597048"/>
    <w:rsid w:val="005B2ADA"/>
    <w:rsid w:val="005C61F4"/>
    <w:rsid w:val="005E5CB5"/>
    <w:rsid w:val="005F561C"/>
    <w:rsid w:val="00603280"/>
    <w:rsid w:val="00606928"/>
    <w:rsid w:val="00610523"/>
    <w:rsid w:val="00613EA7"/>
    <w:rsid w:val="00622311"/>
    <w:rsid w:val="00626355"/>
    <w:rsid w:val="0063306B"/>
    <w:rsid w:val="00634301"/>
    <w:rsid w:val="00637048"/>
    <w:rsid w:val="00643819"/>
    <w:rsid w:val="006479BB"/>
    <w:rsid w:val="00656D99"/>
    <w:rsid w:val="00675DF3"/>
    <w:rsid w:val="0068444A"/>
    <w:rsid w:val="006A20B9"/>
    <w:rsid w:val="006B1C14"/>
    <w:rsid w:val="006B27AB"/>
    <w:rsid w:val="006B55CE"/>
    <w:rsid w:val="006C375A"/>
    <w:rsid w:val="006C5FF5"/>
    <w:rsid w:val="006D36F6"/>
    <w:rsid w:val="006D3CF5"/>
    <w:rsid w:val="006D4998"/>
    <w:rsid w:val="006E66E9"/>
    <w:rsid w:val="00711280"/>
    <w:rsid w:val="00714BB8"/>
    <w:rsid w:val="00716815"/>
    <w:rsid w:val="007169A7"/>
    <w:rsid w:val="007276C8"/>
    <w:rsid w:val="0073033D"/>
    <w:rsid w:val="00731082"/>
    <w:rsid w:val="00736926"/>
    <w:rsid w:val="007409B9"/>
    <w:rsid w:val="00741C32"/>
    <w:rsid w:val="00742A2A"/>
    <w:rsid w:val="007473F1"/>
    <w:rsid w:val="0075757F"/>
    <w:rsid w:val="00757D88"/>
    <w:rsid w:val="007672E5"/>
    <w:rsid w:val="00767A24"/>
    <w:rsid w:val="00777EA9"/>
    <w:rsid w:val="0079012F"/>
    <w:rsid w:val="00797874"/>
    <w:rsid w:val="007A0473"/>
    <w:rsid w:val="007A3F3A"/>
    <w:rsid w:val="007B4A19"/>
    <w:rsid w:val="007B7426"/>
    <w:rsid w:val="007D16B1"/>
    <w:rsid w:val="007D3D1E"/>
    <w:rsid w:val="007D42A3"/>
    <w:rsid w:val="007E0523"/>
    <w:rsid w:val="007E4469"/>
    <w:rsid w:val="007E4DDF"/>
    <w:rsid w:val="007E6409"/>
    <w:rsid w:val="007F0DCB"/>
    <w:rsid w:val="007F2A87"/>
    <w:rsid w:val="00804A6F"/>
    <w:rsid w:val="008200B9"/>
    <w:rsid w:val="00852236"/>
    <w:rsid w:val="008652E5"/>
    <w:rsid w:val="008759AA"/>
    <w:rsid w:val="00876FF9"/>
    <w:rsid w:val="008850DE"/>
    <w:rsid w:val="00885E08"/>
    <w:rsid w:val="0089031C"/>
    <w:rsid w:val="008933E3"/>
    <w:rsid w:val="00894F48"/>
    <w:rsid w:val="008A04C6"/>
    <w:rsid w:val="008B274B"/>
    <w:rsid w:val="008C110F"/>
    <w:rsid w:val="008C203C"/>
    <w:rsid w:val="008D1F12"/>
    <w:rsid w:val="008D2AC8"/>
    <w:rsid w:val="008D6B85"/>
    <w:rsid w:val="008E72D2"/>
    <w:rsid w:val="008F1845"/>
    <w:rsid w:val="008F3263"/>
    <w:rsid w:val="009133E0"/>
    <w:rsid w:val="009226CF"/>
    <w:rsid w:val="00922A31"/>
    <w:rsid w:val="00925E4A"/>
    <w:rsid w:val="00945C86"/>
    <w:rsid w:val="00956DF7"/>
    <w:rsid w:val="00966382"/>
    <w:rsid w:val="00981886"/>
    <w:rsid w:val="009819E9"/>
    <w:rsid w:val="009978B4"/>
    <w:rsid w:val="009A04F1"/>
    <w:rsid w:val="009B3701"/>
    <w:rsid w:val="009B5777"/>
    <w:rsid w:val="009C1675"/>
    <w:rsid w:val="009C4D0E"/>
    <w:rsid w:val="009D3CFD"/>
    <w:rsid w:val="009D5353"/>
    <w:rsid w:val="009F5394"/>
    <w:rsid w:val="009F5571"/>
    <w:rsid w:val="00A01AD6"/>
    <w:rsid w:val="00A02F1E"/>
    <w:rsid w:val="00A14395"/>
    <w:rsid w:val="00A16638"/>
    <w:rsid w:val="00A25EED"/>
    <w:rsid w:val="00A26E1D"/>
    <w:rsid w:val="00A4251B"/>
    <w:rsid w:val="00A4260E"/>
    <w:rsid w:val="00A45439"/>
    <w:rsid w:val="00A46964"/>
    <w:rsid w:val="00A5197F"/>
    <w:rsid w:val="00A52249"/>
    <w:rsid w:val="00A53BD0"/>
    <w:rsid w:val="00A612C0"/>
    <w:rsid w:val="00A6417F"/>
    <w:rsid w:val="00A65356"/>
    <w:rsid w:val="00A708D1"/>
    <w:rsid w:val="00A72D60"/>
    <w:rsid w:val="00A76937"/>
    <w:rsid w:val="00A80926"/>
    <w:rsid w:val="00A80EE2"/>
    <w:rsid w:val="00A8267C"/>
    <w:rsid w:val="00A86227"/>
    <w:rsid w:val="00A94845"/>
    <w:rsid w:val="00A974E4"/>
    <w:rsid w:val="00AA0AF5"/>
    <w:rsid w:val="00AA58CC"/>
    <w:rsid w:val="00AB1577"/>
    <w:rsid w:val="00AB3566"/>
    <w:rsid w:val="00AB39BC"/>
    <w:rsid w:val="00AC3276"/>
    <w:rsid w:val="00AC4B69"/>
    <w:rsid w:val="00AD597F"/>
    <w:rsid w:val="00AD7599"/>
    <w:rsid w:val="00AE1607"/>
    <w:rsid w:val="00AF0BB8"/>
    <w:rsid w:val="00AF0DD2"/>
    <w:rsid w:val="00AF43D1"/>
    <w:rsid w:val="00B02841"/>
    <w:rsid w:val="00B04D50"/>
    <w:rsid w:val="00B10A70"/>
    <w:rsid w:val="00B113D5"/>
    <w:rsid w:val="00B11D3D"/>
    <w:rsid w:val="00B137B6"/>
    <w:rsid w:val="00B16E52"/>
    <w:rsid w:val="00B319C6"/>
    <w:rsid w:val="00B36E3A"/>
    <w:rsid w:val="00B416FC"/>
    <w:rsid w:val="00B577D9"/>
    <w:rsid w:val="00B60993"/>
    <w:rsid w:val="00B61E1B"/>
    <w:rsid w:val="00B67A16"/>
    <w:rsid w:val="00B7343E"/>
    <w:rsid w:val="00B906E7"/>
    <w:rsid w:val="00B9177C"/>
    <w:rsid w:val="00B92768"/>
    <w:rsid w:val="00B94E6E"/>
    <w:rsid w:val="00BB2079"/>
    <w:rsid w:val="00BD066F"/>
    <w:rsid w:val="00BE32F1"/>
    <w:rsid w:val="00BF16D7"/>
    <w:rsid w:val="00BF1D19"/>
    <w:rsid w:val="00BF493E"/>
    <w:rsid w:val="00BF7995"/>
    <w:rsid w:val="00C05807"/>
    <w:rsid w:val="00C1011A"/>
    <w:rsid w:val="00C163F7"/>
    <w:rsid w:val="00C329F1"/>
    <w:rsid w:val="00C33A72"/>
    <w:rsid w:val="00C37507"/>
    <w:rsid w:val="00C476B5"/>
    <w:rsid w:val="00C642D1"/>
    <w:rsid w:val="00C664E6"/>
    <w:rsid w:val="00C77A43"/>
    <w:rsid w:val="00C818AB"/>
    <w:rsid w:val="00C93D21"/>
    <w:rsid w:val="00C9493C"/>
    <w:rsid w:val="00C9505B"/>
    <w:rsid w:val="00CA38D9"/>
    <w:rsid w:val="00CB14C4"/>
    <w:rsid w:val="00CB215F"/>
    <w:rsid w:val="00CD6CBC"/>
    <w:rsid w:val="00CF3CED"/>
    <w:rsid w:val="00D05F00"/>
    <w:rsid w:val="00D07752"/>
    <w:rsid w:val="00D113A1"/>
    <w:rsid w:val="00D14E59"/>
    <w:rsid w:val="00D271F0"/>
    <w:rsid w:val="00D37FAE"/>
    <w:rsid w:val="00D558D0"/>
    <w:rsid w:val="00D740F0"/>
    <w:rsid w:val="00D83B76"/>
    <w:rsid w:val="00DA3F32"/>
    <w:rsid w:val="00DB6407"/>
    <w:rsid w:val="00DC2316"/>
    <w:rsid w:val="00DC416A"/>
    <w:rsid w:val="00DD3C97"/>
    <w:rsid w:val="00DF3E8D"/>
    <w:rsid w:val="00DF6DF4"/>
    <w:rsid w:val="00E15B4D"/>
    <w:rsid w:val="00E22783"/>
    <w:rsid w:val="00E25292"/>
    <w:rsid w:val="00E33B84"/>
    <w:rsid w:val="00E4318E"/>
    <w:rsid w:val="00E46165"/>
    <w:rsid w:val="00E46900"/>
    <w:rsid w:val="00E528BB"/>
    <w:rsid w:val="00E56EAB"/>
    <w:rsid w:val="00E60AFC"/>
    <w:rsid w:val="00E62D01"/>
    <w:rsid w:val="00E8680F"/>
    <w:rsid w:val="00E86B4E"/>
    <w:rsid w:val="00E9476C"/>
    <w:rsid w:val="00E95FA1"/>
    <w:rsid w:val="00E96B54"/>
    <w:rsid w:val="00EA022A"/>
    <w:rsid w:val="00EA2497"/>
    <w:rsid w:val="00EA42A5"/>
    <w:rsid w:val="00EA5973"/>
    <w:rsid w:val="00EB1D60"/>
    <w:rsid w:val="00EB6A7B"/>
    <w:rsid w:val="00EC5711"/>
    <w:rsid w:val="00EC726B"/>
    <w:rsid w:val="00EE6031"/>
    <w:rsid w:val="00EE6642"/>
    <w:rsid w:val="00F047A1"/>
    <w:rsid w:val="00F0583B"/>
    <w:rsid w:val="00F07F90"/>
    <w:rsid w:val="00F12EFF"/>
    <w:rsid w:val="00F13F6F"/>
    <w:rsid w:val="00F160E4"/>
    <w:rsid w:val="00F23573"/>
    <w:rsid w:val="00F345FC"/>
    <w:rsid w:val="00F34B31"/>
    <w:rsid w:val="00F374DF"/>
    <w:rsid w:val="00F37A3F"/>
    <w:rsid w:val="00F50450"/>
    <w:rsid w:val="00F62795"/>
    <w:rsid w:val="00F759DF"/>
    <w:rsid w:val="00F76A5D"/>
    <w:rsid w:val="00F90C6C"/>
    <w:rsid w:val="00F90CC1"/>
    <w:rsid w:val="00F960FE"/>
    <w:rsid w:val="00FB1EF7"/>
    <w:rsid w:val="00FB33BC"/>
    <w:rsid w:val="00FB3978"/>
    <w:rsid w:val="00FB69E7"/>
    <w:rsid w:val="00FD05A6"/>
    <w:rsid w:val="00FD1994"/>
    <w:rsid w:val="00FD24C1"/>
    <w:rsid w:val="00FD4075"/>
    <w:rsid w:val="00FE7123"/>
    <w:rsid w:val="00FF5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A262E54"/>
  <w15:chartTrackingRefBased/>
  <w15:docId w15:val="{3E60B9F0-EF9B-4A4D-B79A-7FE77C7355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link w:val="Ttulo1Car"/>
    <w:uiPriority w:val="9"/>
    <w:qFormat/>
    <w:rsid w:val="00CF3CED"/>
    <w:pPr>
      <w:spacing w:before="100" w:beforeAutospacing="1" w:after="270" w:line="360" w:lineRule="atLeast"/>
      <w:outlineLvl w:val="0"/>
    </w:pPr>
    <w:rPr>
      <w:rFonts w:ascii="Times New Roman" w:eastAsia="Times New Roman" w:hAnsi="Times New Roman" w:cs="Times New Roman"/>
      <w:b/>
      <w:bCs/>
      <w:kern w:val="36"/>
      <w:sz w:val="27"/>
      <w:szCs w:val="27"/>
      <w:lang w:val="es-AR" w:eastAsia="es-AR"/>
    </w:rPr>
  </w:style>
  <w:style w:type="paragraph" w:styleId="Ttulo2">
    <w:name w:val="heading 2"/>
    <w:basedOn w:val="Normal"/>
    <w:link w:val="Ttulo2Car"/>
    <w:uiPriority w:val="9"/>
    <w:qFormat/>
    <w:rsid w:val="00CF3CED"/>
    <w:pPr>
      <w:spacing w:before="100" w:beforeAutospacing="1" w:after="100" w:afterAutospacing="1" w:line="360" w:lineRule="atLeast"/>
      <w:outlineLvl w:val="1"/>
    </w:pPr>
    <w:rPr>
      <w:rFonts w:ascii="Times New Roman" w:eastAsia="Times New Roman" w:hAnsi="Times New Roman" w:cs="Times New Roman"/>
      <w:b/>
      <w:bCs/>
      <w:sz w:val="24"/>
      <w:szCs w:val="24"/>
      <w:lang w:val="es-AR" w:eastAsia="es-AR"/>
    </w:rPr>
  </w:style>
  <w:style w:type="paragraph" w:styleId="Ttulo3">
    <w:name w:val="heading 3"/>
    <w:basedOn w:val="Normal"/>
    <w:link w:val="Ttulo3Car"/>
    <w:uiPriority w:val="9"/>
    <w:qFormat/>
    <w:rsid w:val="00CF3CED"/>
    <w:pPr>
      <w:spacing w:before="100" w:beforeAutospacing="1" w:after="100" w:afterAutospacing="1" w:line="360" w:lineRule="atLeast"/>
      <w:outlineLvl w:val="2"/>
    </w:pPr>
    <w:rPr>
      <w:rFonts w:ascii="Times New Roman" w:eastAsia="Times New Roman" w:hAnsi="Times New Roman" w:cs="Times New Roman"/>
      <w:b/>
      <w:bCs/>
      <w:sz w:val="18"/>
      <w:szCs w:val="18"/>
      <w:lang w:val="es-AR" w:eastAsia="es-AR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3E416B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3E416B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E15B4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15B4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ar"/>
    <w:rsid w:val="00A4260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A4260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A4260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A4260E"/>
    <w:rPr>
      <w:rFonts w:ascii="Calibri" w:hAnsi="Calibri" w:cs="Calibri"/>
      <w:noProof/>
    </w:rPr>
  </w:style>
  <w:style w:type="character" w:styleId="Hipervnculovisitado">
    <w:name w:val="FollowedHyperlink"/>
    <w:basedOn w:val="Fuentedeprrafopredeter"/>
    <w:uiPriority w:val="99"/>
    <w:semiHidden/>
    <w:unhideWhenUsed/>
    <w:rsid w:val="00A4260E"/>
    <w:rPr>
      <w:color w:val="954F72" w:themeColor="followedHyperlink"/>
      <w:u w:val="single"/>
    </w:rPr>
  </w:style>
  <w:style w:type="table" w:styleId="Tablaconcuadrcula">
    <w:name w:val="Table Grid"/>
    <w:basedOn w:val="Tablanormal"/>
    <w:uiPriority w:val="39"/>
    <w:rsid w:val="007303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F12EFF"/>
    <w:pPr>
      <w:ind w:left="720"/>
      <w:contextualSpacing/>
    </w:pPr>
  </w:style>
  <w:style w:type="paragraph" w:styleId="Descripcin">
    <w:name w:val="caption"/>
    <w:basedOn w:val="Normal"/>
    <w:next w:val="Normal"/>
    <w:uiPriority w:val="35"/>
    <w:unhideWhenUsed/>
    <w:qFormat/>
    <w:rsid w:val="00BF493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63430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634301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634301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63430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634301"/>
    <w:rPr>
      <w:b/>
      <w:bCs/>
      <w:sz w:val="20"/>
      <w:szCs w:val="20"/>
    </w:rPr>
  </w:style>
  <w:style w:type="character" w:customStyle="1" w:styleId="Ttulo1Car">
    <w:name w:val="Título 1 Car"/>
    <w:basedOn w:val="Fuentedeprrafopredeter"/>
    <w:link w:val="Ttulo1"/>
    <w:rsid w:val="00CF3CED"/>
    <w:rPr>
      <w:rFonts w:ascii="Times New Roman" w:eastAsia="Times New Roman" w:hAnsi="Times New Roman" w:cs="Times New Roman"/>
      <w:b/>
      <w:bCs/>
      <w:kern w:val="36"/>
      <w:sz w:val="27"/>
      <w:szCs w:val="27"/>
      <w:lang w:val="es-AR" w:eastAsia="es-AR"/>
    </w:rPr>
  </w:style>
  <w:style w:type="character" w:customStyle="1" w:styleId="Ttulo2Car">
    <w:name w:val="Título 2 Car"/>
    <w:basedOn w:val="Fuentedeprrafopredeter"/>
    <w:link w:val="Ttulo2"/>
    <w:rsid w:val="00CF3CED"/>
    <w:rPr>
      <w:rFonts w:ascii="Times New Roman" w:eastAsia="Times New Roman" w:hAnsi="Times New Roman" w:cs="Times New Roman"/>
      <w:b/>
      <w:bCs/>
      <w:sz w:val="24"/>
      <w:szCs w:val="24"/>
      <w:lang w:val="es-AR" w:eastAsia="es-AR"/>
    </w:rPr>
  </w:style>
  <w:style w:type="character" w:customStyle="1" w:styleId="Ttulo3Car">
    <w:name w:val="Título 3 Car"/>
    <w:basedOn w:val="Fuentedeprrafopredeter"/>
    <w:link w:val="Ttulo3"/>
    <w:uiPriority w:val="9"/>
    <w:rsid w:val="00CF3CED"/>
    <w:rPr>
      <w:rFonts w:ascii="Times New Roman" w:eastAsia="Times New Roman" w:hAnsi="Times New Roman" w:cs="Times New Roman"/>
      <w:b/>
      <w:bCs/>
      <w:sz w:val="18"/>
      <w:szCs w:val="18"/>
      <w:lang w:val="es-AR" w:eastAsia="es-AR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CF3CED"/>
    <w:rPr>
      <w:rFonts w:ascii="Courier New" w:eastAsia="Times New Roman" w:hAnsi="Courier New" w:cs="Courier New"/>
      <w:sz w:val="30"/>
      <w:szCs w:val="30"/>
      <w:lang w:val="es-AR" w:eastAsia="es-AR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CF3C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30"/>
      <w:szCs w:val="30"/>
      <w:lang w:val="es-AR" w:eastAsia="es-AR"/>
    </w:rPr>
  </w:style>
  <w:style w:type="character" w:customStyle="1" w:styleId="z-PrincipiodelformularioCar">
    <w:name w:val="z-Principio del formulario Car"/>
    <w:basedOn w:val="Fuentedeprrafopredeter"/>
    <w:link w:val="z-Principiodelformulario"/>
    <w:uiPriority w:val="99"/>
    <w:semiHidden/>
    <w:rsid w:val="00CF3CED"/>
    <w:rPr>
      <w:rFonts w:ascii="Arial" w:eastAsia="Times New Roman" w:hAnsi="Arial" w:cs="Arial"/>
      <w:vanish/>
      <w:sz w:val="16"/>
      <w:szCs w:val="16"/>
      <w:lang w:val="es-AR" w:eastAsia="es-AR"/>
    </w:rPr>
  </w:style>
  <w:style w:type="paragraph" w:styleId="z-Principiodelformulario">
    <w:name w:val="HTML Top of Form"/>
    <w:basedOn w:val="Normal"/>
    <w:next w:val="Normal"/>
    <w:link w:val="z-PrincipiodelformularioCar"/>
    <w:hidden/>
    <w:uiPriority w:val="99"/>
    <w:semiHidden/>
    <w:unhideWhenUsed/>
    <w:rsid w:val="00CF3CED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val="es-AR" w:eastAsia="es-AR"/>
    </w:rPr>
  </w:style>
  <w:style w:type="character" w:customStyle="1" w:styleId="z-FinaldelformularioCar">
    <w:name w:val="z-Final del formulario Car"/>
    <w:basedOn w:val="Fuentedeprrafopredeter"/>
    <w:link w:val="z-Finaldelformulario"/>
    <w:uiPriority w:val="99"/>
    <w:semiHidden/>
    <w:rsid w:val="00CF3CED"/>
    <w:rPr>
      <w:rFonts w:ascii="Arial" w:eastAsia="Times New Roman" w:hAnsi="Arial" w:cs="Arial"/>
      <w:vanish/>
      <w:sz w:val="16"/>
      <w:szCs w:val="16"/>
      <w:lang w:val="es-AR" w:eastAsia="es-AR"/>
    </w:rPr>
  </w:style>
  <w:style w:type="paragraph" w:styleId="z-Finaldelformulario">
    <w:name w:val="HTML Bottom of Form"/>
    <w:basedOn w:val="Normal"/>
    <w:next w:val="Normal"/>
    <w:link w:val="z-FinaldelformularioCar"/>
    <w:hidden/>
    <w:uiPriority w:val="99"/>
    <w:semiHidden/>
    <w:unhideWhenUsed/>
    <w:rsid w:val="00CF3CED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val="es-AR" w:eastAsia="es-AR"/>
    </w:rPr>
  </w:style>
  <w:style w:type="paragraph" w:styleId="NormalWeb">
    <w:name w:val="Normal (Web)"/>
    <w:basedOn w:val="Normal"/>
    <w:uiPriority w:val="99"/>
    <w:semiHidden/>
    <w:unhideWhenUsed/>
    <w:rsid w:val="00EE66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cabezado">
    <w:name w:val="header"/>
    <w:basedOn w:val="Normal"/>
    <w:link w:val="EncabezadoCar"/>
    <w:uiPriority w:val="99"/>
    <w:unhideWhenUsed/>
    <w:rsid w:val="0001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10E9C"/>
  </w:style>
  <w:style w:type="paragraph" w:styleId="Piedepgina">
    <w:name w:val="footer"/>
    <w:basedOn w:val="Normal"/>
    <w:link w:val="PiedepginaCar"/>
    <w:uiPriority w:val="99"/>
    <w:unhideWhenUsed/>
    <w:rsid w:val="0001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10E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34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4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0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05111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98505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12984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01445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26441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60150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73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9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33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1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7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3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30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63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08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0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2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98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43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70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373685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75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1277974">
                  <w:marLeft w:val="0"/>
                  <w:marRight w:val="0"/>
                  <w:marTop w:val="0"/>
                  <w:marBottom w:val="40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0950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60248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72643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96352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662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06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3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23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43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9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72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7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84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70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6080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18835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2556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3020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76746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374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309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07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851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546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209888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2038500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57542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43636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513296070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823164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4983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3318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20525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117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526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727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3351318">
                  <w:marLeft w:val="0"/>
                  <w:marRight w:val="0"/>
                  <w:marTop w:val="274"/>
                  <w:marBottom w:val="274"/>
                  <w:divBdr>
                    <w:top w:val="double" w:sz="12" w:space="6" w:color="E4E4E4"/>
                    <w:left w:val="double" w:sz="12" w:space="6" w:color="E4E4E4"/>
                    <w:bottom w:val="double" w:sz="12" w:space="6" w:color="E4E4E4"/>
                    <w:right w:val="double" w:sz="12" w:space="6" w:color="E4E4E4"/>
                  </w:divBdr>
                  <w:divsChild>
                    <w:div w:id="6374213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5728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8415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6077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06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0673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2326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15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88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0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381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986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9785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926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65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71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86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36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8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1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60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5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1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45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50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5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5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070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2232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6621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70958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21136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7306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301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6777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56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5063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8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8103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8989833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1433743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82698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7151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488545730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320541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7455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8909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94644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790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797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2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8987027">
                  <w:marLeft w:val="0"/>
                  <w:marRight w:val="0"/>
                  <w:marTop w:val="274"/>
                  <w:marBottom w:val="274"/>
                  <w:divBdr>
                    <w:top w:val="double" w:sz="12" w:space="6" w:color="E4E4E4"/>
                    <w:left w:val="double" w:sz="12" w:space="6" w:color="E4E4E4"/>
                    <w:bottom w:val="double" w:sz="12" w:space="6" w:color="E4E4E4"/>
                    <w:right w:val="double" w:sz="12" w:space="6" w:color="E4E4E4"/>
                  </w:divBdr>
                  <w:divsChild>
                    <w:div w:id="2099863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69048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9877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7813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222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70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8489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5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573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615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967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547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210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419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7175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316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73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A7FD09-604D-49A4-A1B9-68018EAB0B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52</TotalTime>
  <Pages>28</Pages>
  <Words>58072</Words>
  <Characters>319399</Characters>
  <Application>Microsoft Office Word</Application>
  <DocSecurity>0</DocSecurity>
  <Lines>2661</Lines>
  <Paragraphs>75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stín Ciapponi</dc:creator>
  <cp:keywords/>
  <dc:description/>
  <cp:lastModifiedBy>Andrea Alcaraz</cp:lastModifiedBy>
  <cp:revision>23</cp:revision>
  <dcterms:created xsi:type="dcterms:W3CDTF">2020-01-09T21:48:00Z</dcterms:created>
  <dcterms:modified xsi:type="dcterms:W3CDTF">2021-01-08T21:32:00Z</dcterms:modified>
</cp:coreProperties>
</file>